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235B63DC"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235B63D6" w14:textId="45557DB8"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r w:rsidR="007116BE">
              <w:rPr>
                <w:rFonts w:ascii="Calibri" w:hAnsi="Calibri"/>
                <w:b/>
                <w:bCs/>
                <w:color w:val="000000"/>
                <w:sz w:val="16"/>
                <w:szCs w:val="16"/>
              </w:rPr>
              <w:t>/</w:t>
            </w:r>
          </w:p>
          <w:p w14:paraId="235B63D7" w14:textId="77777777" w:rsidR="005767BE" w:rsidRDefault="00321102">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235B63D8"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235B63D9"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235B63DA"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235B63DB"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62C8" w14:paraId="235B63FA" w14:textId="77777777" w:rsidTr="00A262E3">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235B63DD" w14:textId="77777777" w:rsidR="007162C8" w:rsidRDefault="007162C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3DE" w14:textId="77777777" w:rsidR="007162C8" w:rsidRPr="0099575F" w:rsidRDefault="007162C8" w:rsidP="007162C8">
            <w:pPr>
              <w:spacing w:after="0"/>
              <w:jc w:val="both"/>
              <w:rPr>
                <w:rFonts w:ascii="Calibri" w:hAnsi="Calibri"/>
                <w:color w:val="000000"/>
                <w:sz w:val="16"/>
                <w:szCs w:val="16"/>
              </w:rPr>
            </w:pPr>
            <w:r w:rsidRPr="007162C8">
              <w:rPr>
                <w:rFonts w:ascii="Calibri" w:hAnsi="Calibri"/>
                <w:bCs/>
                <w:color w:val="00000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235B63DF"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B243ED">
              <w:rPr>
                <w:rFonts w:ascii="Calibri" w:hAnsi="Calibri"/>
                <w:color w:val="000000"/>
                <w:sz w:val="16"/>
                <w:szCs w:val="16"/>
              </w:rPr>
              <w:t>/text</w:t>
            </w:r>
            <w:r w:rsidRPr="0099575F">
              <w:rPr>
                <w:rFonts w:ascii="Calibri" w:hAnsi="Calibri"/>
                <w:color w:val="000000"/>
                <w:sz w:val="16"/>
                <w:szCs w:val="16"/>
              </w:rPr>
              <w:t>:</w:t>
            </w:r>
          </w:p>
          <w:p w14:paraId="235B63E0" w14:textId="77777777" w:rsidR="007162C8" w:rsidRP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Information not provided</w:t>
            </w:r>
          </w:p>
          <w:p w14:paraId="235B63E1"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OR</w:t>
            </w:r>
          </w:p>
          <w:p w14:paraId="235B63E2" w14:textId="77777777" w:rsidR="00A71FE0" w:rsidRPr="00A71FE0" w:rsidRDefault="00A71FE0" w:rsidP="00A71FE0">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A71FE0">
              <w:rPr>
                <w:rFonts w:ascii="Calibri" w:hAnsi="Calibri"/>
                <w:color w:val="000000"/>
                <w:sz w:val="16"/>
                <w:szCs w:val="16"/>
              </w:rPr>
              <w:t>Hyperparathyroidism</w:t>
            </w:r>
          </w:p>
          <w:p w14:paraId="235B63E3" w14:textId="77777777" w:rsidR="00A71FE0" w:rsidRPr="00A71FE0" w:rsidRDefault="00A71FE0" w:rsidP="00A71FE0">
            <w:pPr>
              <w:pStyle w:val="ListParagraph"/>
              <w:numPr>
                <w:ilvl w:val="0"/>
                <w:numId w:val="9"/>
              </w:numPr>
              <w:spacing w:after="0"/>
              <w:ind w:left="317" w:hanging="142"/>
              <w:rPr>
                <w:rFonts w:ascii="Calibri" w:hAnsi="Calibri"/>
                <w:color w:val="000000"/>
                <w:sz w:val="16"/>
                <w:szCs w:val="16"/>
              </w:rPr>
            </w:pPr>
            <w:r w:rsidRPr="00A71FE0">
              <w:rPr>
                <w:rFonts w:ascii="Calibri" w:hAnsi="Calibri"/>
                <w:color w:val="000000"/>
                <w:sz w:val="16"/>
                <w:szCs w:val="16"/>
              </w:rPr>
              <w:t>Primary</w:t>
            </w:r>
          </w:p>
          <w:p w14:paraId="235B63E4" w14:textId="77777777" w:rsidR="00A71FE0" w:rsidRPr="00A71FE0" w:rsidRDefault="00A71FE0" w:rsidP="00A71FE0">
            <w:pPr>
              <w:pStyle w:val="ListParagraph"/>
              <w:numPr>
                <w:ilvl w:val="0"/>
                <w:numId w:val="9"/>
              </w:numPr>
              <w:spacing w:after="0"/>
              <w:ind w:left="317" w:hanging="142"/>
              <w:rPr>
                <w:rFonts w:ascii="Calibri" w:hAnsi="Calibri"/>
                <w:color w:val="000000"/>
                <w:sz w:val="16"/>
                <w:szCs w:val="16"/>
              </w:rPr>
            </w:pPr>
            <w:r w:rsidRPr="00A71FE0">
              <w:rPr>
                <w:rFonts w:ascii="Calibri" w:hAnsi="Calibri"/>
                <w:color w:val="000000"/>
                <w:sz w:val="16"/>
                <w:szCs w:val="16"/>
              </w:rPr>
              <w:t>Secondary</w:t>
            </w:r>
          </w:p>
          <w:p w14:paraId="235B63E5" w14:textId="77777777" w:rsidR="00A71FE0" w:rsidRPr="00A71FE0" w:rsidRDefault="00A71FE0" w:rsidP="00A71FE0">
            <w:pPr>
              <w:pStyle w:val="ListParagraph"/>
              <w:numPr>
                <w:ilvl w:val="0"/>
                <w:numId w:val="9"/>
              </w:numPr>
              <w:spacing w:after="0"/>
              <w:ind w:left="317" w:hanging="142"/>
              <w:rPr>
                <w:rFonts w:ascii="Calibri" w:hAnsi="Calibri"/>
                <w:color w:val="000000"/>
                <w:sz w:val="16"/>
                <w:szCs w:val="16"/>
              </w:rPr>
            </w:pPr>
            <w:r w:rsidRPr="00A71FE0">
              <w:rPr>
                <w:rFonts w:ascii="Calibri" w:hAnsi="Calibri"/>
                <w:color w:val="000000"/>
                <w:sz w:val="16"/>
                <w:szCs w:val="16"/>
              </w:rPr>
              <w:t>Tertiary</w:t>
            </w:r>
          </w:p>
          <w:p w14:paraId="235B63E6" w14:textId="77777777" w:rsidR="00A71FE0" w:rsidRPr="007162C8" w:rsidRDefault="00A71FE0" w:rsidP="00A71FE0">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A71FE0">
              <w:rPr>
                <w:rFonts w:ascii="Calibri" w:hAnsi="Calibri"/>
                <w:color w:val="000000"/>
                <w:sz w:val="16"/>
                <w:szCs w:val="16"/>
              </w:rPr>
              <w:t>Previous parathyroid surgery, specify</w:t>
            </w:r>
          </w:p>
          <w:p w14:paraId="235B63E7" w14:textId="77777777" w:rsidR="007162C8" w:rsidRP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Relevant familial history, </w:t>
            </w:r>
            <w:r w:rsidRPr="007162C8">
              <w:rPr>
                <w:rFonts w:ascii="Calibri" w:hAnsi="Calibri"/>
                <w:i/>
                <w:iCs/>
                <w:color w:val="000000"/>
                <w:sz w:val="16"/>
                <w:szCs w:val="16"/>
              </w:rPr>
              <w:t>specify</w:t>
            </w:r>
          </w:p>
          <w:p w14:paraId="235B63E8" w14:textId="77777777" w:rsidR="007162C8" w:rsidRP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Presence of clinical syndrome, </w:t>
            </w:r>
            <w:r w:rsidRPr="007162C8">
              <w:rPr>
                <w:rFonts w:ascii="Calibri" w:hAnsi="Calibri"/>
                <w:i/>
                <w:iCs/>
                <w:color w:val="000000"/>
                <w:sz w:val="16"/>
                <w:szCs w:val="16"/>
              </w:rPr>
              <w:t>specify</w:t>
            </w:r>
          </w:p>
          <w:p w14:paraId="235B63E9"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Other, </w:t>
            </w:r>
            <w:r w:rsidRPr="007162C8">
              <w:rPr>
                <w:rFonts w:ascii="Calibri" w:hAnsi="Calibri"/>
                <w:i/>
                <w:iCs/>
                <w:color w:val="000000"/>
                <w:sz w:val="16"/>
                <w:szCs w:val="16"/>
              </w:rPr>
              <w:t>specify</w:t>
            </w:r>
          </w:p>
          <w:p w14:paraId="235B63EA" w14:textId="77777777" w:rsidR="007162C8" w:rsidRPr="0099575F" w:rsidRDefault="007162C8" w:rsidP="00733212">
            <w:pPr>
              <w:autoSpaceDE w:val="0"/>
              <w:autoSpaceDN w:val="0"/>
              <w:adjustRightInd w:val="0"/>
              <w:spacing w:after="40" w:line="181" w:lineRule="atLeast"/>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35B63EB" w14:textId="77777777" w:rsidR="00A262E3" w:rsidRPr="00A262E3" w:rsidRDefault="00A262E3" w:rsidP="00A262E3">
            <w:pPr>
              <w:spacing w:after="0"/>
              <w:rPr>
                <w:color w:val="000000"/>
                <w:sz w:val="16"/>
                <w:szCs w:val="16"/>
              </w:rPr>
            </w:pPr>
            <w:r w:rsidRPr="00A262E3">
              <w:rPr>
                <w:color w:val="000000"/>
                <w:sz w:val="16"/>
                <w:szCs w:val="16"/>
              </w:rPr>
              <w:t>Parathyroid carcinoma is a rare neoplasm representing &lt;1% of cases of primary hyperparathyroidism.</w:t>
            </w:r>
            <w:r w:rsidRPr="00A262E3">
              <w:rPr>
                <w:color w:val="000000"/>
                <w:sz w:val="16"/>
                <w:szCs w:val="16"/>
              </w:rPr>
              <w:fldChar w:fldCharType="begin">
                <w:fldData xml:space="preserve">PEVuZE5vdGU+PENpdGU+PEF1dGhvcj5CdXNhaWR5PC9BdXRob3I+PFllYXI+MjAwNDwvWWVhcj48
UmVjTnVtPjE8L1JlY051bT48RGlzcGxheVRleHQ+PHN0eWxlIGZhY2U9InN1cGVyc2NyaXB0Ij4x
LTQ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SGFyYXJpPC9BdXRob3I+PFllYXI+MjAxMTwvWWVhcj48UmVjTnVtPjI8L1JlY051
bT48cmVjb3JkPjxyZWMtbnVtYmVyPjI8L3JlYy1udW1iZXI+PGZvcmVpZ24ta2V5cz48a2V5IGFw
cD0iRU4iIGRiLWlkPSI5dnd2MjBwd3YyMnc1dmVmeGQycHBmOWYwZDVyZHQwZXBhdnIiIHRpbWVz
dGFtcD0iMCI+Mjwva2V5PjwvZm9yZWlnbi1rZXlzPjxyZWYtdHlwZSBuYW1lPSJKb3VybmFsIEFy
dGljbGUiPjE3PC9yZWYtdHlwZT48Y29udHJpYnV0b3JzPjxhdXRob3JzPjxhdXRob3I+SGFyYXJp
LCBBLjwvYXV0aG9yPjxhdXRob3I+V2FyaW5nLCBBLjwvYXV0aG9yPjxhdXRob3I+RmVybmFuZGV6
LVJhbnZpZXIsIEcuPC9hdXRob3I+PGF1dGhvcj5Id2FuZywgSi48L2F1dGhvcj48YXV0aG9yPlN1
aCwgSS48L2F1dGhvcj48YXV0aG9yPk1pdG1ha2VyLCBFLjwvYXV0aG9yPjxhdXRob3I+U2hlbiwg
Vy48L2F1dGhvcj48YXV0aG9yPkdvc25lbGwsIEouPC9hdXRob3I+PGF1dGhvcj5EdWgsIFEuIFku
PC9hdXRob3I+PGF1dGhvcj5DbGFyaywgTy48L2F1dGhvcj48L2F1dGhvcnM+PC9jb250cmlidXRv
cnM+PGF1dGgtYWRkcmVzcz5TZWN0aW9uIG9mIEVuZG9jcmluZSBTdXJnZXJ5LCBVbml2ZXJzaXR5
IG9mIENhbGlmb3JuaWEsIExvcyBBbmdlbGVzLCBDYWxpZm9ybmlhIDkwMDk1LCBVU0EuIGFoYXJh
cmlAbWVkbmV0LnVjbGEuZWR1PC9hdXRoLWFkZHJlc3M+PHRpdGxlcz48dGl0bGU+UGFyYXRoeXJv
aWQgY2FyY2lub21hOiBhIDQzLXllYXIgb3V0Y29tZSBhbmQgc3Vydml2YWwgYW5hbHlzaXM8L3Rp
dGxlPjxzZWNvbmRhcnktdGl0bGU+SiBDbGluIEVuZG9jcmlub2wgTWV0YWI8L3NlY29uZGFyeS10
aXRsZT48YWx0LXRpdGxlPlRoZSBKb3VybmFsIG9mIGNsaW5pY2FsIGVuZG9jcmlub2xvZ3kgYW5k
IG1ldGFib2xpc208L2FsdC10aXRsZT48L3RpdGxlcz48cGFnZXM+MzY3OS04NjwvcGFnZXM+PHZv
bHVtZT45Njwvdm9sdW1lPjxudW1iZXI+MTI8L251bWJlcj48ZWRpdGlvbj4yMDExLzA5LzIzPC9l
ZGl0aW9uPjxrZXl3b3Jkcz48a2V5d29yZD5BZHVsdDwva2V5d29yZD48a2V5d29yZD5BZ2VkPC9r
ZXl3b3JkPjxrZXl3b3JkPkFnZWQsIDgwIGFuZCBvdmVyPC9rZXl3b3JkPjxrZXl3b3JkPkNhcmNp
bm9tYS9jb21wbGljYXRpb25zLyptb3J0YWxpdHkvcGF0aG9sb2d5L3N1cmdlcnk8L2tleXdvcmQ+
PGtleXdvcmQ+RmVtYWxlPC9rZXl3b3JkPjxrZXl3b3JkPkh1bWFuczwva2V5d29yZD48a2V5d29y
ZD5IeXBlcnBhcmF0aHlyb2lkaXNtL2V0aW9sb2d5Lyptb3J0YWxpdHkvcGF0aG9sb2d5L3N1cmdl
cnk8L2tleXdvcmQ+PGtleXdvcmQ+TWFsZTwva2V5d29yZD48a2V5d29yZD5NaWRkbGUgQWdlZDwv
a2V5d29yZD48a2V5d29yZD5OZW9wbGFzbSBSZWN1cnJlbmNlLCBMb2NhbC8qbW9ydGFsaXR5L3Bh
dGhvbG9neS9zdXJnZXJ5PC9rZXl3b3JkPjxrZXl3b3JkPlBhcmF0aHlyb2lkIEdsYW5kcy8qcGF0
aG9sb2d5L3N1cmdlcnk8L2tleXdvcmQ+PGtleXdvcmQ+UGFyYXRoeXJvaWQgTmVvcGxhc21zL2Nv
bXBsaWNhdGlvbnMvKm1vcnRhbGl0eS9wYXRob2xvZ3kvc3VyZ2VyeTwva2V5d29yZD48a2V5d29y
ZD5QYXJhdGh5cm9pZGVjdG9teTwva2V5d29yZD48a2V5d29yZD5SZW9wZXJhdGlvbjwva2V5d29y
ZD48a2V5d29yZD5SZXRyb3NwZWN0aXZlIFN0dWRpZXM8L2tleXdvcmQ+PGtleXdvcmQ+U3Vydml2
YWwgQW5hbHlzaXM8L2tleXdvcmQ+PGtleXdvcmQ+U3Vydml2YWwgUmF0ZTwva2V5d29yZD48a2V5
d29yZD5UcmVhdG1lbnQgT3V0Y29tZTwva2V5d29yZD48L2tleXdvcmRzPjxkYXRlcz48eWVhcj4y
MDExPC95ZWFyPjxwdWItZGF0ZXM+PGRhdGU+RGVjPC9kYXRlPjwvcHViLWRhdGVzPjwvZGF0ZXM+
PGlzYm4+MDAyMS05NzJ4PC9pc2JuPjxhY2Nlc3Npb24tbnVtPjIxOTM3NjI2PC9hY2Nlc3Npb24t
bnVtPjx1cmxzPjwvdXJscz48ZWxlY3Ryb25pYy1yZXNvdXJjZS1udW0+MTAuMTIxMC9qYy4yMDEx
LTE1NzE8L2VsZWN0cm9uaWMtcmVzb3VyY2UtbnVtPjxyZW1vdGUtZGF0YWJhc2UtcHJvdmlkZXI+
TkxNPC9yZW1vdGUtZGF0YWJhc2UtcHJvdmlkZXI+PGxhbmd1YWdlPmVuZzwvbGFuZ3VhZ2U+PC9y
ZWNvcmQ+PC9DaXRlPjxDaXRlPjxBdXRob3I+U2FkbGVyPC9BdXRob3I+PFllYXI+MjAxNDwvWWVh
cj48UmVjTnVtPjM8L1JlY051bT48cmVjb3JkPjxyZWMtbnVtYmVyPjM8L3JlYy1udW1iZXI+PGZv
cmVpZ24ta2V5cz48a2V5IGFwcD0iRU4iIGRiLWlkPSI5dnd2MjBwd3YyMnc1dmVmeGQycHBmOWYw
ZDVyZHQwZXBhdnIiIHRpbWVzdGFtcD0iMCI+Mzwva2V5PjwvZm9yZWlnbi1rZXlzPjxyZWYtdHlw
ZSBuYW1lPSJKb3VybmFsIEFydGljbGUiPjE3PC9yZWYtdHlwZT48Y29udHJpYnV0b3JzPjxhdXRo
b3JzPjxhdXRob3I+U2FkbGVyLCBDLjwvYXV0aG9yPjxhdXRob3I+R293LCBLLiBXLjwvYXV0aG9y
PjxhdXRob3I+QmVpZXJsZSwgRS4gQS48L2F1dGhvcj48YXV0aG9yPkRvc2tpLCBKLiBKLjwvYXV0
aG9yPjxhdXRob3I+TGFuZ2VyLCBNLjwvYXV0aG9yPjxhdXRob3I+TnVjaHRlcm4sIEouIEcuPC9h
dXRob3I+PGF1dGhvcj5WYXN1ZGV2YW4sIFMuIEEuPC9hdXRob3I+PGF1dGhvcj5Hb2xkZmFyYiwg
TS48L2F1dGhvcj48L2F1dGhvcnM+PC9jb250cmlidXRvcnM+PGF1dGgtYWRkcmVzcz5EZXBhcnRt
ZW50IG9mIFN1cmdlcnksIFVuaXZlcnNpdHkgb2YgU291dGhlcm4gQ2FsaWZvcm5pYSBLZWNrIFNj
aG9vbCBvZiBNZWRpY2luZSwgTG9zIEFuZ2VsZXMsIENBLiYjeEQ7RGl2aXNpb24gb2YgR2VuZXJh
bCBhbmQgVGhvcmFjaWMgU3VyZ2VyeSwgU2VhdHRsZSBDaGlsZHJlbiZhcG9zO3MgSG9zcGl0YWws
IFNlYXR0bGUsIFdBLiYjeEQ7RGVwYXJ0bWVudCBvZiBTdXJnZXJ5LCBEaXZpc2lvbiBvZiBQZWRp
YXRyaWMgU3VyZ2VyeSwgVW5pdmVyc2l0eSBvZiBBbGFiYW1hIGF0IEJpcm1pbmdoYW0sIENoaWxk
cmVuJmFwb3M7cyBvZiBBbGFiYW1hLCBCaXJtaW5naGFtLCBBTC4mI3hEO0RlcGFydG1lbnQgb2Yg
U3VyZ2VyeSwgTWV0aG9kaXN0IENoaWxkcmVuJmFwb3M7cyBIb3NwaXRhbCBvZiBTb3V0aCBUZXhh
cywgVW5pdmVyc2l0eSBvZiBUZXhhcyBIZWFsdGggU2NpZW5jZSBDZW50ZXItU2FuIEFudG9uaW8s
IFNhbiBBbnRvbmlvLCBUWC4mI3hEO0RlcGFydG1lbnQgb2YgU3VyZ2VyeSwgTWFpbmUgQ2hpbGRy
ZW4mYXBvcztzIENhbmNlciBQcm9ncmFtLCBUdWZ0cyBVbml2ZXJzaXR5LCBQb3J0bGFuZCwgTUUu
JiN4RDtNaWNoYWVsIEUuIERlQmFrZXkgRGVwYXJ0bWVudCBvZiBTdXJnZXJ5LCBCYXlsb3IgQ29s
bGVnZSBvZiBNZWRpY2luZSwgVGV4YXMgQ2hpbGRyZW4mYXBvcztzIEhvc3BpdGFsLCBIb3VzdG9u
LCBUWDsgRGVwYXJ0bWVudCBvZiBTdXJnZXJ5LCBUZXhhcyBDaGlsZHJlbiZhcG9zO3MgSG9zcGl0
YWwsIEhvdXN0b24sIFRYLiYjeEQ7RGVwYXJ0bWVudCBvZiBTdXJnZXJ5LCBKb2huIFdheW5lIENh
bmNlciBJbnN0aXR1dGUgYXQgUHJvdmlkZW5jZSBTdC4gSm9obiZhcG9zO3MgSGVhbHRoIENlbnRl
ciwgU2FudGEgTW9uaWNhLCBDQS4gRWxlY3Ryb25pYyBhZGRyZXNzOiBtZWxhbmllZ29sZGZhcmJt
ZEBnbWFpbC5jb20uPC9hdXRoLWFkZHJlc3M+PHRpdGxlcz48dGl0bGU+UGFyYXRoeXJvaWQgY2Fy
Y2lub21hIGluIG1vcmUgdGhhbiAxLDAwMCBwYXRpZW50czogQSBwb3B1bGF0aW9uLWxldmVsIGFu
YWx5c2lzPC90aXRsZT48c2Vjb25kYXJ5LXRpdGxlPlN1cmdlcnk8L3NlY29uZGFyeS10aXRsZT48
YWx0LXRpdGxlPlN1cmdlcnk8L2FsdC10aXRsZT48L3RpdGxlcz48cGFnZXM+MTYyMi05OyBkaXNj
dXNzaW9uIDE2MjktMzA8L3BhZ2VzPjx2b2x1bWU+MTU2PC92b2x1bWU+PG51bWJlcj42PC9udW1i
ZXI+PGVkaXRpb24+MjAxNC8xMi8wMzwvZWRpdGlvbj48a2V5d29yZHM+PGtleXdvcmQ+QWRlbm9t
YS8qZXBpZGVtaW9sb2d5L3BhdGhvbG9neS9zdXJnZXJ5PC9rZXl3b3JkPjxrZXl3b3JkPkFkdWx0
PC9rZXl3b3JkPjxrZXl3b3JkPkFnZSBEaXN0cmlidXRpb248L2tleXdvcmQ+PGtleXdvcmQ+QWdl
ZDwva2V5d29yZD48a2V5d29yZD5GZW1hbGU8L2tleXdvcmQ+PGtleXdvcmQ+SHVtYW5zPC9rZXl3
b3JkPjxrZXl3b3JkPkluY2lkZW5jZTwva2V5d29yZD48a2V5d29yZD5NYWxlPC9rZXl3b3JkPjxr
ZXl3b3JkPk1pZGRsZSBBZ2VkPC9rZXl3b3JkPjxrZXl3b3JkPk11bHRpdmFyaWF0ZSBBbmFseXNp
czwva2V5d29yZD48a2V5d29yZD5OZW9wbGFzbSBSZWN1cnJlbmNlLCBMb2NhbC8qZXBpZGVtaW9s
b2d5L3BhdGhvbG9neTwva2V5d29yZD48a2V5d29yZD5QYXJhdGh5cm9pZCBOZW9wbGFzbXMvKmVw
aWRlbWlvbG9neS9wYXRob2xvZ3kvc3VyZ2VyeTwva2V5d29yZD48a2V5d29yZD5QYXJhdGh5cm9p
ZGVjdG9teS8qbWV0aG9kcy9zdGF0aXN0aWNzICZhbXA7IG51bWVyaWNhbCBkYXRhPC9rZXl3b3Jk
PjxrZXl3b3JkPlByb2dub3Npczwva2V5d29yZD48a2V5d29yZD5Qcm9wb3J0aW9uYWwgSGF6YXJk
cyBNb2RlbHM8L2tleXdvcmQ+PGtleXdvcmQ+UmVnaXN0cmllczwva2V5d29yZD48a2V5d29yZD5S
ZXRyb3NwZWN0aXZlIFN0dWRpZXM8L2tleXdvcmQ+PGtleXdvcmQ+UmlzayBBc3Nlc3NtZW50PC9r
ZXl3b3JkPjxrZXl3b3JkPlNFRVIgUHJvZ3JhbTwva2V5d29yZD48a2V5d29yZD5TZXggRGlzdHJp
YnV0aW9uPC9rZXl3b3JkPjxrZXl3b3JkPlN1cnZpdmFsIFJhdGU8L2tleXdvcmQ+PGtleXdvcmQ+
VW5pdGVkIFN0YXRlcy9lcGlkZW1pb2xvZ3k8L2tleXdvcmQ+PC9rZXl3b3Jkcz48ZGF0ZXM+PHll
YXI+MjAxNDwveWVhcj48cHViLWRhdGVzPjxkYXRlPkRlYzwvZGF0ZT48L3B1Yi1kYXRlcz48L2Rh
dGVzPjxpc2JuPjAwMzktNjA2MDwvaXNibj48YWNjZXNzaW9uLW51bT4yNTQ1Njk2NDwvYWNjZXNz
aW9uLW51bT48dXJscz48L3VybHM+PGVsZWN0cm9uaWMtcmVzb3VyY2UtbnVtPjEwLjEwMTYvai5z
dXJnLjIwMTQuMDguMDY5PC9lbGVjdHJvbmljLXJlc291cmNlLW51bT48cmVtb3RlLWRhdGFiYXNl
LXByb3ZpZGVyPk5MTTwvcmVtb3RlLWRhdGFiYXNlLXByb3ZpZGVyPjxsYW5ndWFnZT5lbmc8L2xh
bmd1YWdlPjwvcmVjb3JkPjwvQ2l0ZT48Q2l0ZT48QXV0aG9yPlNoYW5lPC9BdXRob3I+PFllYXI+
MTk4MjwvWWVhcj48UmVjTnVtPjQ8L1JlY051bT48cmVjb3JkPjxyZWMtbnVtYmVyPjQ8L3JlYy1u
dW1iZXI+PGZvcmVpZ24ta2V5cz48a2V5IGFwcD0iRU4iIGRiLWlkPSI5dnd2MjBwd3YyMnc1dmVm
eGQycHBmOWYwZDVyZHQwZXBhdnIiIHRpbWVzdGFtcD0iMCI+NDwva2V5PjwvZm9yZWlnbi1rZXlz
PjxyZWYtdHlwZSBuYW1lPSJKb3VybmFsIEFydGljbGUiPjE3PC9yZWYtdHlwZT48Y29udHJpYnV0
b3JzPjxhdXRob3JzPjxhdXRob3I+U2hhbmUsIEUuPC9hdXRob3I+PGF1dGhvcj5CaWxlemlraWFu
LCBKLiBQLjwvYXV0aG9yPjwvYXV0aG9ycz48L2NvbnRyaWJ1dG9ycz48dGl0bGVzPjx0aXRsZT5Q
YXJhdGh5cm9pZCBjYXJjaW5vbWE6IGEgcmV2aWV3IG9mIDYyIHBhdGllbnRzPC90aXRsZT48c2Vj
b25kYXJ5LXRpdGxlPkVuZG9jciBSZXY8L3NlY29uZGFyeS10aXRsZT48YWx0LXRpdGxlPkVuZG9j
cmluZSByZXZpZXdzPC9hbHQtdGl0bGU+PC90aXRsZXM+PHBhZ2VzPjIxOC0yNjwvcGFnZXM+PHZv
bHVtZT4zPC92b2x1bWU+PG51bWJlcj4yPC9udW1iZXI+PGVkaXRpb24+MTk4Mi8wMS8wMTwvZWRp
dGlvbj48a2V5d29yZHM+PGtleXdvcmQ+QWRvbGVzY2VudDwva2V5d29yZD48a2V5d29yZD5BZHVs
dDwva2V5d29yZD48a2V5d29yZD5BZ2VkPC9rZXl3b3JkPjxrZXl3b3JkPkJvbmUgRGlzZWFzZXMv
ZXRpb2xvZ3k8L2tleXdvcmQ+PGtleXdvcmQ+RmVtYWxlPC9rZXl3b3JkPjxrZXl3b3JkPkh1bWFu
czwva2V5d29yZD48a2V5d29yZD5IeXBlcmNhbGNlbWlhL2V0aW9sb2d5PC9rZXl3b3JkPjxrZXl3
b3JkPkh5cGVycGFyYXRoeXJvaWRpc20vZXRpb2xvZ3k8L2tleXdvcmQ+PGtleXdvcmQ+S2lkbmV5
IERpc2Vhc2VzL2V0aW9sb2d5PC9rZXl3b3JkPjxrZXl3b3JkPk1hbGU8L2tleXdvcmQ+PGtleXdv
cmQ+TWlkZGxlIEFnZWQ8L2tleXdvcmQ+PGtleXdvcmQ+UGFyYXRoeXJvaWQgTmVvcGxhc21zL2Nv
bXBsaWNhdGlvbnMvKnRoZXJhcHk8L2tleXdvcmQ+PC9rZXl3b3Jkcz48ZGF0ZXM+PHllYXI+MTk4
MjwveWVhcj48cHViLWRhdGVzPjxkYXRlPlNwcmluZzwvZGF0ZT48L3B1Yi1kYXRlcz48L2RhdGVz
Pjxpc2JuPjAxNjMtNzY5WCAoUHJpbnQpJiN4RDswMTYzLTc2OXg8L2lzYm4+PGFjY2Vzc2lvbi1u
dW0+NzA0NDc3MDwvYWNjZXNzaW9uLW51bT48dXJscz48L3VybHM+PGVsZWN0cm9uaWMtcmVzb3Vy
Y2UtbnVtPjEwLjEyMTAvZWRydi0zLTItMjE4PC9lbGVjdHJvbmljLXJlc291cmNlLW51bT48cmVt
b3RlLWRhdGFiYXNlLXByb3ZpZGVyPk5MTTwvcmVtb3RlLWRhdGFiYXNlLXByb3ZpZGVyPjxsYW5n
dWFnZT5lbmc8L2xhbmd1YWdlPjwvcmVjb3JkPjwvQ2l0ZT48L0VuZE5vdGU+AG==
</w:fldData>
              </w:fldChar>
            </w:r>
            <w:r w:rsidRPr="00A262E3">
              <w:rPr>
                <w:color w:val="000000"/>
                <w:sz w:val="16"/>
                <w:szCs w:val="16"/>
              </w:rPr>
              <w:instrText xml:space="preserve"> ADDIN EN.CITE </w:instrText>
            </w:r>
            <w:r w:rsidRPr="00A262E3">
              <w:rPr>
                <w:color w:val="000000"/>
                <w:sz w:val="16"/>
                <w:szCs w:val="16"/>
              </w:rPr>
              <w:fldChar w:fldCharType="begin">
                <w:fldData xml:space="preserve">PEVuZE5vdGU+PENpdGU+PEF1dGhvcj5CdXNhaWR5PC9BdXRob3I+PFllYXI+MjAwNDwvWWVhcj48
UmVjTnVtPjE8L1JlY051bT48RGlzcGxheVRleHQ+PHN0eWxlIGZhY2U9InN1cGVyc2NyaXB0Ij4x
LTQ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SGFyYXJpPC9BdXRob3I+PFllYXI+MjAxMTwvWWVhcj48UmVjTnVtPjI8L1JlY051
bT48cmVjb3JkPjxyZWMtbnVtYmVyPjI8L3JlYy1udW1iZXI+PGZvcmVpZ24ta2V5cz48a2V5IGFw
cD0iRU4iIGRiLWlkPSI5dnd2MjBwd3YyMnc1dmVmeGQycHBmOWYwZDVyZHQwZXBhdnIiIHRpbWVz
dGFtcD0iMCI+Mjwva2V5PjwvZm9yZWlnbi1rZXlzPjxyZWYtdHlwZSBuYW1lPSJKb3VybmFsIEFy
dGljbGUiPjE3PC9yZWYtdHlwZT48Y29udHJpYnV0b3JzPjxhdXRob3JzPjxhdXRob3I+SGFyYXJp
LCBBLjwvYXV0aG9yPjxhdXRob3I+V2FyaW5nLCBBLjwvYXV0aG9yPjxhdXRob3I+RmVybmFuZGV6
LVJhbnZpZXIsIEcuPC9hdXRob3I+PGF1dGhvcj5Id2FuZywgSi48L2F1dGhvcj48YXV0aG9yPlN1
aCwgSS48L2F1dGhvcj48YXV0aG9yPk1pdG1ha2VyLCBFLjwvYXV0aG9yPjxhdXRob3I+U2hlbiwg
Vy48L2F1dGhvcj48YXV0aG9yPkdvc25lbGwsIEouPC9hdXRob3I+PGF1dGhvcj5EdWgsIFEuIFku
PC9hdXRob3I+PGF1dGhvcj5DbGFyaywgTy48L2F1dGhvcj48L2F1dGhvcnM+PC9jb250cmlidXRv
cnM+PGF1dGgtYWRkcmVzcz5TZWN0aW9uIG9mIEVuZG9jcmluZSBTdXJnZXJ5LCBVbml2ZXJzaXR5
IG9mIENhbGlmb3JuaWEsIExvcyBBbmdlbGVzLCBDYWxpZm9ybmlhIDkwMDk1LCBVU0EuIGFoYXJh
cmlAbWVkbmV0LnVjbGEuZWR1PC9hdXRoLWFkZHJlc3M+PHRpdGxlcz48dGl0bGU+UGFyYXRoeXJv
aWQgY2FyY2lub21hOiBhIDQzLXllYXIgb3V0Y29tZSBhbmQgc3Vydml2YWwgYW5hbHlzaXM8L3Rp
dGxlPjxzZWNvbmRhcnktdGl0bGU+SiBDbGluIEVuZG9jcmlub2wgTWV0YWI8L3NlY29uZGFyeS10
aXRsZT48YWx0LXRpdGxlPlRoZSBKb3VybmFsIG9mIGNsaW5pY2FsIGVuZG9jcmlub2xvZ3kgYW5k
IG1ldGFib2xpc208L2FsdC10aXRsZT48L3RpdGxlcz48cGFnZXM+MzY3OS04NjwvcGFnZXM+PHZv
bHVtZT45Njwvdm9sdW1lPjxudW1iZXI+MTI8L251bWJlcj48ZWRpdGlvbj4yMDExLzA5LzIzPC9l
ZGl0aW9uPjxrZXl3b3Jkcz48a2V5d29yZD5BZHVsdDwva2V5d29yZD48a2V5d29yZD5BZ2VkPC9r
ZXl3b3JkPjxrZXl3b3JkPkFnZWQsIDgwIGFuZCBvdmVyPC9rZXl3b3JkPjxrZXl3b3JkPkNhcmNp
bm9tYS9jb21wbGljYXRpb25zLyptb3J0YWxpdHkvcGF0aG9sb2d5L3N1cmdlcnk8L2tleXdvcmQ+
PGtleXdvcmQ+RmVtYWxlPC9rZXl3b3JkPjxrZXl3b3JkPkh1bWFuczwva2V5d29yZD48a2V5d29y
ZD5IeXBlcnBhcmF0aHlyb2lkaXNtL2V0aW9sb2d5Lyptb3J0YWxpdHkvcGF0aG9sb2d5L3N1cmdl
cnk8L2tleXdvcmQ+PGtleXdvcmQ+TWFsZTwva2V5d29yZD48a2V5d29yZD5NaWRkbGUgQWdlZDwv
a2V5d29yZD48a2V5d29yZD5OZW9wbGFzbSBSZWN1cnJlbmNlLCBMb2NhbC8qbW9ydGFsaXR5L3Bh
dGhvbG9neS9zdXJnZXJ5PC9rZXl3b3JkPjxrZXl3b3JkPlBhcmF0aHlyb2lkIEdsYW5kcy8qcGF0
aG9sb2d5L3N1cmdlcnk8L2tleXdvcmQ+PGtleXdvcmQ+UGFyYXRoeXJvaWQgTmVvcGxhc21zL2Nv
bXBsaWNhdGlvbnMvKm1vcnRhbGl0eS9wYXRob2xvZ3kvc3VyZ2VyeTwva2V5d29yZD48a2V5d29y
ZD5QYXJhdGh5cm9pZGVjdG9teTwva2V5d29yZD48a2V5d29yZD5SZW9wZXJhdGlvbjwva2V5d29y
ZD48a2V5d29yZD5SZXRyb3NwZWN0aXZlIFN0dWRpZXM8L2tleXdvcmQ+PGtleXdvcmQ+U3Vydml2
YWwgQW5hbHlzaXM8L2tleXdvcmQ+PGtleXdvcmQ+U3Vydml2YWwgUmF0ZTwva2V5d29yZD48a2V5
d29yZD5UcmVhdG1lbnQgT3V0Y29tZTwva2V5d29yZD48L2tleXdvcmRzPjxkYXRlcz48eWVhcj4y
MDExPC95ZWFyPjxwdWItZGF0ZXM+PGRhdGU+RGVjPC9kYXRlPjwvcHViLWRhdGVzPjwvZGF0ZXM+
PGlzYm4+MDAyMS05NzJ4PC9pc2JuPjxhY2Nlc3Npb24tbnVtPjIxOTM3NjI2PC9hY2Nlc3Npb24t
bnVtPjx1cmxzPjwvdXJscz48ZWxlY3Ryb25pYy1yZXNvdXJjZS1udW0+MTAuMTIxMC9qYy4yMDEx
LTE1NzE8L2VsZWN0cm9uaWMtcmVzb3VyY2UtbnVtPjxyZW1vdGUtZGF0YWJhc2UtcHJvdmlkZXI+
TkxNPC9yZW1vdGUtZGF0YWJhc2UtcHJvdmlkZXI+PGxhbmd1YWdlPmVuZzwvbGFuZ3VhZ2U+PC9y
ZWNvcmQ+PC9DaXRlPjxDaXRlPjxBdXRob3I+U2FkbGVyPC9BdXRob3I+PFllYXI+MjAxNDwvWWVh
cj48UmVjTnVtPjM8L1JlY051bT48cmVjb3JkPjxyZWMtbnVtYmVyPjM8L3JlYy1udW1iZXI+PGZv
cmVpZ24ta2V5cz48a2V5IGFwcD0iRU4iIGRiLWlkPSI5dnd2MjBwd3YyMnc1dmVmeGQycHBmOWYw
ZDVyZHQwZXBhdnIiIHRpbWVzdGFtcD0iMCI+Mzwva2V5PjwvZm9yZWlnbi1rZXlzPjxyZWYtdHlw
ZSBuYW1lPSJKb3VybmFsIEFydGljbGUiPjE3PC9yZWYtdHlwZT48Y29udHJpYnV0b3JzPjxhdXRo
b3JzPjxhdXRob3I+U2FkbGVyLCBDLjwvYXV0aG9yPjxhdXRob3I+R293LCBLLiBXLjwvYXV0aG9y
PjxhdXRob3I+QmVpZXJsZSwgRS4gQS48L2F1dGhvcj48YXV0aG9yPkRvc2tpLCBKLiBKLjwvYXV0
aG9yPjxhdXRob3I+TGFuZ2VyLCBNLjwvYXV0aG9yPjxhdXRob3I+TnVjaHRlcm4sIEouIEcuPC9h
dXRob3I+PGF1dGhvcj5WYXN1ZGV2YW4sIFMuIEEuPC9hdXRob3I+PGF1dGhvcj5Hb2xkZmFyYiwg
TS48L2F1dGhvcj48L2F1dGhvcnM+PC9jb250cmlidXRvcnM+PGF1dGgtYWRkcmVzcz5EZXBhcnRt
ZW50IG9mIFN1cmdlcnksIFVuaXZlcnNpdHkgb2YgU291dGhlcm4gQ2FsaWZvcm5pYSBLZWNrIFNj
aG9vbCBvZiBNZWRpY2luZSwgTG9zIEFuZ2VsZXMsIENBLiYjeEQ7RGl2aXNpb24gb2YgR2VuZXJh
bCBhbmQgVGhvcmFjaWMgU3VyZ2VyeSwgU2VhdHRsZSBDaGlsZHJlbiZhcG9zO3MgSG9zcGl0YWws
IFNlYXR0bGUsIFdBLiYjeEQ7RGVwYXJ0bWVudCBvZiBTdXJnZXJ5LCBEaXZpc2lvbiBvZiBQZWRp
YXRyaWMgU3VyZ2VyeSwgVW5pdmVyc2l0eSBvZiBBbGFiYW1hIGF0IEJpcm1pbmdoYW0sIENoaWxk
cmVuJmFwb3M7cyBvZiBBbGFiYW1hLCBCaXJtaW5naGFtLCBBTC4mI3hEO0RlcGFydG1lbnQgb2Yg
U3VyZ2VyeSwgTWV0aG9kaXN0IENoaWxkcmVuJmFwb3M7cyBIb3NwaXRhbCBvZiBTb3V0aCBUZXhh
cywgVW5pdmVyc2l0eSBvZiBUZXhhcyBIZWFsdGggU2NpZW5jZSBDZW50ZXItU2FuIEFudG9uaW8s
IFNhbiBBbnRvbmlvLCBUWC4mI3hEO0RlcGFydG1lbnQgb2YgU3VyZ2VyeSwgTWFpbmUgQ2hpbGRy
ZW4mYXBvcztzIENhbmNlciBQcm9ncmFtLCBUdWZ0cyBVbml2ZXJzaXR5LCBQb3J0bGFuZCwgTUUu
JiN4RDtNaWNoYWVsIEUuIERlQmFrZXkgRGVwYXJ0bWVudCBvZiBTdXJnZXJ5LCBCYXlsb3IgQ29s
bGVnZSBvZiBNZWRpY2luZSwgVGV4YXMgQ2hpbGRyZW4mYXBvcztzIEhvc3BpdGFsLCBIb3VzdG9u
LCBUWDsgRGVwYXJ0bWVudCBvZiBTdXJnZXJ5LCBUZXhhcyBDaGlsZHJlbiZhcG9zO3MgSG9zcGl0
YWwsIEhvdXN0b24sIFRYLiYjeEQ7RGVwYXJ0bWVudCBvZiBTdXJnZXJ5LCBKb2huIFdheW5lIENh
bmNlciBJbnN0aXR1dGUgYXQgUHJvdmlkZW5jZSBTdC4gSm9obiZhcG9zO3MgSGVhbHRoIENlbnRl
ciwgU2FudGEgTW9uaWNhLCBDQS4gRWxlY3Ryb25pYyBhZGRyZXNzOiBtZWxhbmllZ29sZGZhcmJt
ZEBnbWFpbC5jb20uPC9hdXRoLWFkZHJlc3M+PHRpdGxlcz48dGl0bGU+UGFyYXRoeXJvaWQgY2Fy
Y2lub21hIGluIG1vcmUgdGhhbiAxLDAwMCBwYXRpZW50czogQSBwb3B1bGF0aW9uLWxldmVsIGFu
YWx5c2lzPC90aXRsZT48c2Vjb25kYXJ5LXRpdGxlPlN1cmdlcnk8L3NlY29uZGFyeS10aXRsZT48
YWx0LXRpdGxlPlN1cmdlcnk8L2FsdC10aXRsZT48L3RpdGxlcz48cGFnZXM+MTYyMi05OyBkaXNj
dXNzaW9uIDE2MjktMzA8L3BhZ2VzPjx2b2x1bWU+MTU2PC92b2x1bWU+PG51bWJlcj42PC9udW1i
ZXI+PGVkaXRpb24+MjAxNC8xMi8wMzwvZWRpdGlvbj48a2V5d29yZHM+PGtleXdvcmQ+QWRlbm9t
YS8qZXBpZGVtaW9sb2d5L3BhdGhvbG9neS9zdXJnZXJ5PC9rZXl3b3JkPjxrZXl3b3JkPkFkdWx0
PC9rZXl3b3JkPjxrZXl3b3JkPkFnZSBEaXN0cmlidXRpb248L2tleXdvcmQ+PGtleXdvcmQ+QWdl
ZDwva2V5d29yZD48a2V5d29yZD5GZW1hbGU8L2tleXdvcmQ+PGtleXdvcmQ+SHVtYW5zPC9rZXl3
b3JkPjxrZXl3b3JkPkluY2lkZW5jZTwva2V5d29yZD48a2V5d29yZD5NYWxlPC9rZXl3b3JkPjxr
ZXl3b3JkPk1pZGRsZSBBZ2VkPC9rZXl3b3JkPjxrZXl3b3JkPk11bHRpdmFyaWF0ZSBBbmFseXNp
czwva2V5d29yZD48a2V5d29yZD5OZW9wbGFzbSBSZWN1cnJlbmNlLCBMb2NhbC8qZXBpZGVtaW9s
b2d5L3BhdGhvbG9neTwva2V5d29yZD48a2V5d29yZD5QYXJhdGh5cm9pZCBOZW9wbGFzbXMvKmVw
aWRlbWlvbG9neS9wYXRob2xvZ3kvc3VyZ2VyeTwva2V5d29yZD48a2V5d29yZD5QYXJhdGh5cm9p
ZGVjdG9teS8qbWV0aG9kcy9zdGF0aXN0aWNzICZhbXA7IG51bWVyaWNhbCBkYXRhPC9rZXl3b3Jk
PjxrZXl3b3JkPlByb2dub3Npczwva2V5d29yZD48a2V5d29yZD5Qcm9wb3J0aW9uYWwgSGF6YXJk
cyBNb2RlbHM8L2tleXdvcmQ+PGtleXdvcmQ+UmVnaXN0cmllczwva2V5d29yZD48a2V5d29yZD5S
ZXRyb3NwZWN0aXZlIFN0dWRpZXM8L2tleXdvcmQ+PGtleXdvcmQ+UmlzayBBc3Nlc3NtZW50PC9r
ZXl3b3JkPjxrZXl3b3JkPlNFRVIgUHJvZ3JhbTwva2V5d29yZD48a2V5d29yZD5TZXggRGlzdHJp
YnV0aW9uPC9rZXl3b3JkPjxrZXl3b3JkPlN1cnZpdmFsIFJhdGU8L2tleXdvcmQ+PGtleXdvcmQ+
VW5pdGVkIFN0YXRlcy9lcGlkZW1pb2xvZ3k8L2tleXdvcmQ+PC9rZXl3b3Jkcz48ZGF0ZXM+PHll
YXI+MjAxNDwveWVhcj48cHViLWRhdGVzPjxkYXRlPkRlYzwvZGF0ZT48L3B1Yi1kYXRlcz48L2Rh
dGVzPjxpc2JuPjAwMzktNjA2MDwvaXNibj48YWNjZXNzaW9uLW51bT4yNTQ1Njk2NDwvYWNjZXNz
aW9uLW51bT48dXJscz48L3VybHM+PGVsZWN0cm9uaWMtcmVzb3VyY2UtbnVtPjEwLjEwMTYvai5z
dXJnLjIwMTQuMDguMDY5PC9lbGVjdHJvbmljLXJlc291cmNlLW51bT48cmVtb3RlLWRhdGFiYXNl
LXByb3ZpZGVyPk5MTTwvcmVtb3RlLWRhdGFiYXNlLXByb3ZpZGVyPjxsYW5ndWFnZT5lbmc8L2xh
bmd1YWdlPjwvcmVjb3JkPjwvQ2l0ZT48Q2l0ZT48QXV0aG9yPlNoYW5lPC9BdXRob3I+PFllYXI+
MTk4MjwvWWVhcj48UmVjTnVtPjQ8L1JlY051bT48cmVjb3JkPjxyZWMtbnVtYmVyPjQ8L3JlYy1u
dW1iZXI+PGZvcmVpZ24ta2V5cz48a2V5IGFwcD0iRU4iIGRiLWlkPSI5dnd2MjBwd3YyMnc1dmVm
eGQycHBmOWYwZDVyZHQwZXBhdnIiIHRpbWVzdGFtcD0iMCI+NDwva2V5PjwvZm9yZWlnbi1rZXlz
PjxyZWYtdHlwZSBuYW1lPSJKb3VybmFsIEFydGljbGUiPjE3PC9yZWYtdHlwZT48Y29udHJpYnV0
b3JzPjxhdXRob3JzPjxhdXRob3I+U2hhbmUsIEUuPC9hdXRob3I+PGF1dGhvcj5CaWxlemlraWFu
LCBKLiBQLjwvYXV0aG9yPjwvYXV0aG9ycz48L2NvbnRyaWJ1dG9ycz48dGl0bGVzPjx0aXRsZT5Q
YXJhdGh5cm9pZCBjYXJjaW5vbWE6IGEgcmV2aWV3IG9mIDYyIHBhdGllbnRzPC90aXRsZT48c2Vj
b25kYXJ5LXRpdGxlPkVuZG9jciBSZXY8L3NlY29uZGFyeS10aXRsZT48YWx0LXRpdGxlPkVuZG9j
cmluZSByZXZpZXdzPC9hbHQtdGl0bGU+PC90aXRsZXM+PHBhZ2VzPjIxOC0yNjwvcGFnZXM+PHZv
bHVtZT4zPC92b2x1bWU+PG51bWJlcj4yPC9udW1iZXI+PGVkaXRpb24+MTk4Mi8wMS8wMTwvZWRp
dGlvbj48a2V5d29yZHM+PGtleXdvcmQ+QWRvbGVzY2VudDwva2V5d29yZD48a2V5d29yZD5BZHVs
dDwva2V5d29yZD48a2V5d29yZD5BZ2VkPC9rZXl3b3JkPjxrZXl3b3JkPkJvbmUgRGlzZWFzZXMv
ZXRpb2xvZ3k8L2tleXdvcmQ+PGtleXdvcmQ+RmVtYWxlPC9rZXl3b3JkPjxrZXl3b3JkPkh1bWFu
czwva2V5d29yZD48a2V5d29yZD5IeXBlcmNhbGNlbWlhL2V0aW9sb2d5PC9rZXl3b3JkPjxrZXl3
b3JkPkh5cGVycGFyYXRoeXJvaWRpc20vZXRpb2xvZ3k8L2tleXdvcmQ+PGtleXdvcmQ+S2lkbmV5
IERpc2Vhc2VzL2V0aW9sb2d5PC9rZXl3b3JkPjxrZXl3b3JkPk1hbGU8L2tleXdvcmQ+PGtleXdv
cmQ+TWlkZGxlIEFnZWQ8L2tleXdvcmQ+PGtleXdvcmQ+UGFyYXRoeXJvaWQgTmVvcGxhc21zL2Nv
bXBsaWNhdGlvbnMvKnRoZXJhcHk8L2tleXdvcmQ+PC9rZXl3b3Jkcz48ZGF0ZXM+PHllYXI+MTk4
MjwveWVhcj48cHViLWRhdGVzPjxkYXRlPlNwcmluZzwvZGF0ZT48L3B1Yi1kYXRlcz48L2RhdGVz
Pjxpc2JuPjAxNjMtNzY5WCAoUHJpbnQpJiN4RDswMTYzLTc2OXg8L2lzYm4+PGFjY2Vzc2lvbi1u
dW0+NzA0NDc3MDwvYWNjZXNzaW9uLW51bT48dXJscz48L3VybHM+PGVsZWN0cm9uaWMtcmVzb3Vy
Y2UtbnVtPjEwLjEyMTAvZWRydi0zLTItMjE4PC9lbGVjdHJvbmljLXJlc291cmNlLW51bT48cmVt
b3RlLWRhdGFiYXNlLXByb3ZpZGVyPk5MTTwvcmVtb3RlLWRhdGFiYXNlLXByb3ZpZGVyPjxsYW5n
dWFnZT5lbmc8L2xhbmd1YWdlPjwvcmVjb3JkPjwvQ2l0ZT48L0VuZE5vdGU+AG==
</w:fldData>
              </w:fldChar>
            </w:r>
            <w:r w:rsidRPr="00A262E3">
              <w:rPr>
                <w:color w:val="000000"/>
                <w:sz w:val="16"/>
                <w:szCs w:val="16"/>
              </w:rPr>
              <w:instrText xml:space="preserve"> ADDIN EN.CITE.DATA </w:instrText>
            </w:r>
            <w:r w:rsidRPr="00A262E3">
              <w:rPr>
                <w:color w:val="000000"/>
                <w:sz w:val="16"/>
                <w:szCs w:val="16"/>
              </w:rPr>
            </w:r>
            <w:r w:rsidRPr="00A262E3">
              <w:rPr>
                <w:color w:val="000000"/>
                <w:sz w:val="16"/>
                <w:szCs w:val="16"/>
              </w:rPr>
              <w:fldChar w:fldCharType="end"/>
            </w:r>
            <w:r w:rsidRPr="00A262E3">
              <w:rPr>
                <w:color w:val="000000"/>
                <w:sz w:val="16"/>
                <w:szCs w:val="16"/>
              </w:rPr>
            </w:r>
            <w:r w:rsidRPr="00A262E3">
              <w:rPr>
                <w:color w:val="000000"/>
                <w:sz w:val="16"/>
                <w:szCs w:val="16"/>
              </w:rPr>
              <w:fldChar w:fldCharType="separate"/>
            </w:r>
            <w:r w:rsidRPr="00A262E3">
              <w:rPr>
                <w:color w:val="000000"/>
                <w:sz w:val="16"/>
                <w:szCs w:val="16"/>
                <w:vertAlign w:val="superscript"/>
              </w:rPr>
              <w:t>1-4</w:t>
            </w:r>
            <w:r w:rsidRPr="00A262E3">
              <w:rPr>
                <w:color w:val="000000"/>
                <w:sz w:val="16"/>
                <w:szCs w:val="16"/>
              </w:rPr>
              <w:fldChar w:fldCharType="end"/>
            </w:r>
            <w:r w:rsidRPr="00A262E3">
              <w:rPr>
                <w:color w:val="000000"/>
                <w:sz w:val="16"/>
                <w:szCs w:val="16"/>
              </w:rPr>
              <w:t xml:space="preserve"> Multiple surgeries are common and may be required for initial diagnosis and/or for recurrence. Clinical syndromes which may be associated with parathyroid disease include multiple endocrine neoplasia (MEN) syndromes and familial hyperparathyroidism. In these disorders it is more likely to find parathyroid hyperplasia or adenoma although rare cases of parathyroid carcinoma have been reported.</w:t>
            </w:r>
            <w:r w:rsidRPr="00A262E3">
              <w:rPr>
                <w:color w:val="000000"/>
                <w:sz w:val="16"/>
                <w:szCs w:val="16"/>
              </w:rPr>
              <w:fldChar w:fldCharType="begin"/>
            </w:r>
            <w:r w:rsidRPr="00A262E3">
              <w:rPr>
                <w:color w:val="000000"/>
                <w:sz w:val="16"/>
                <w:szCs w:val="16"/>
              </w:rPr>
              <w:instrText xml:space="preserve"> ADDIN EN.CITE &lt;EndNote&gt;&lt;Cite&gt;&lt;Author&gt;Agha&lt;/Author&gt;&lt;Year&gt;2007&lt;/Year&gt;&lt;RecNum&gt;5&lt;/RecNum&gt;&lt;DisplayText&gt;&lt;style face="superscript"&gt;5&lt;/style&gt;&lt;/DisplayText&gt;&lt;record&gt;&lt;rec-number&gt;5&lt;/rec-number&gt;&lt;foreign-keys&gt;&lt;key app="EN" db-id="9vwv20pwv22w5vefxd2ppf9f0d5rdt0epavr" timestamp="0"&gt;5&lt;/key&gt;&lt;/foreign-keys&gt;&lt;ref-type name="Journal Article"&gt;17&lt;/ref-type&gt;&lt;contributors&gt;&lt;authors&gt;&lt;author&gt;Agha, A.&lt;/author&gt;&lt;author&gt;Carpenter, R.&lt;/author&gt;&lt;author&gt;Bhattacharya, S.&lt;/author&gt;&lt;author&gt;Edmonson, S. J.&lt;/author&gt;&lt;author&gt;Carlsen, E.&lt;/author&gt;&lt;author&gt;Monson, J. P.&lt;/author&gt;&lt;/authors&gt;&lt;/contributors&gt;&lt;auth-address&gt;Departments of Endocrinology, St. Bartholomew&amp;apos;s Hospital, William Harvey Research Institute, Queen Mary University of London, London, UK. amaragha@yahoo.com&lt;/auth-address&gt;&lt;titles&gt;&lt;title&gt;Parathyroid carcinoma in multiple endocrine neoplasia type 1 (MEN1) syndrome: two case reports of an unrecognised entity&lt;/title&gt;&lt;secondary-title&gt;J Endocrinol Invest&lt;/secondary-title&gt;&lt;alt-title&gt;Journal of endocrinological investigation&lt;/alt-title&gt;&lt;/titles&gt;&lt;pages&gt;145-9&lt;/pages&gt;&lt;volume&gt;30&lt;/volume&gt;&lt;number&gt;2&lt;/number&gt;&lt;edition&gt;2007/03/30&lt;/edition&gt;&lt;keywords&gt;&lt;keyword&gt;Adult&lt;/keyword&gt;&lt;keyword&gt;Aged&lt;/keyword&gt;&lt;keyword&gt;Carcinoma/*diagnosis/pathology&lt;/keyword&gt;&lt;keyword&gt;Diagnosis, Differential&lt;/keyword&gt;&lt;keyword&gt;Female&lt;/keyword&gt;&lt;keyword&gt;Humans&lt;/keyword&gt;&lt;keyword&gt;Male&lt;/keyword&gt;&lt;keyword&gt;Multiple Endocrine Neoplasia Type 1/*diagnosis/pathology&lt;/keyword&gt;&lt;keyword&gt;Parathyroid Neoplasms/*diagnosis/pathology&lt;/keyword&gt;&lt;keyword&gt;Syndrome&lt;/keyword&gt;&lt;/keywords&gt;&lt;dates&gt;&lt;year&gt;2007&lt;/year&gt;&lt;pub-dates&gt;&lt;date&gt;Feb&lt;/date&gt;&lt;/pub-dates&gt;&lt;/dates&gt;&lt;isbn&gt;0391-4097&lt;/isbn&gt;&lt;accession-num&gt;17392605&lt;/accession-num&gt;&lt;urls&gt;&lt;/urls&gt;&lt;electronic-resource-num&gt;10.1007/bf03347413&lt;/electronic-resource-num&gt;&lt;remote-database-provider&gt;NLM&lt;/remote-database-provider&gt;&lt;language&gt;eng&lt;/language&gt;&lt;/record&gt;&lt;/Cite&gt;&lt;/EndNote&gt;</w:instrText>
            </w:r>
            <w:r w:rsidRPr="00A262E3">
              <w:rPr>
                <w:color w:val="000000"/>
                <w:sz w:val="16"/>
                <w:szCs w:val="16"/>
              </w:rPr>
              <w:fldChar w:fldCharType="separate"/>
            </w:r>
            <w:r w:rsidRPr="00A262E3">
              <w:rPr>
                <w:color w:val="000000"/>
                <w:sz w:val="16"/>
                <w:szCs w:val="16"/>
                <w:vertAlign w:val="superscript"/>
              </w:rPr>
              <w:t>5</w:t>
            </w:r>
            <w:r w:rsidRPr="00A262E3">
              <w:rPr>
                <w:color w:val="000000"/>
                <w:sz w:val="16"/>
                <w:szCs w:val="16"/>
              </w:rPr>
              <w:fldChar w:fldCharType="end"/>
            </w:r>
            <w:r w:rsidRPr="00A262E3">
              <w:rPr>
                <w:color w:val="000000"/>
                <w:sz w:val="16"/>
                <w:szCs w:val="16"/>
              </w:rPr>
              <w:t xml:space="preserve"> The hyperparathyroidism jaw-tumour (HPT-JT) syndrome involving the </w:t>
            </w:r>
            <w:r w:rsidRPr="00A262E3">
              <w:rPr>
                <w:i/>
                <w:color w:val="000000"/>
                <w:sz w:val="16"/>
                <w:szCs w:val="16"/>
              </w:rPr>
              <w:t xml:space="preserve">CDC73 </w:t>
            </w:r>
            <w:r w:rsidRPr="00A262E3">
              <w:rPr>
                <w:color w:val="000000"/>
                <w:sz w:val="16"/>
                <w:szCs w:val="16"/>
              </w:rPr>
              <w:t>gene, is an autosomal dominant disorder that is strongly associated with parathyroid carcinoma (lifetime risk is approximately 15%).</w:t>
            </w:r>
            <w:r w:rsidRPr="00A262E3">
              <w:rPr>
                <w:color w:val="000000"/>
                <w:sz w:val="16"/>
                <w:szCs w:val="16"/>
              </w:rPr>
              <w:fldChar w:fldCharType="begin">
                <w:fldData xml:space="preserve">PEVuZE5vdGU+PENpdGU+PEF1dGhvcj5DYXJwdGVuPC9BdXRob3I+PFllYXI+MjAwMjwvWWVhcj48
UmVjTnVtPjY8L1JlY051bT48RGlzcGxheVRleHQ+PHN0eWxlIGZhY2U9InN1cGVyc2NyaXB0Ij42
LTg8L3N0eWxlPjwvRGlzcGxheVRleHQ+PHJlY29yZD48cmVjLW51bWJlcj42PC9yZWMtbnVtYmVy
Pjxmb3JlaWduLWtleXM+PGtleSBhcHA9IkVOIiBkYi1pZD0iOXZ3djIwcHd2MjJ3NXZlZnhkMnBw
ZjlmMGQ1cmR0MGVwYXZyIiB0aW1lc3RhbXA9IjAiPjY8L2tleT48L2ZvcmVpZ24ta2V5cz48cmVm
LXR5cGUgbmFtZT0iSm91cm5hbCBBcnRpY2xlIj4xNzwvcmVmLXR5cGU+PGNvbnRyaWJ1dG9ycz48
YXV0aG9ycz48YXV0aG9yPkNhcnB0ZW4sIEouIEQuPC9hdXRob3I+PGF1dGhvcj5Sb2JiaW5zLCBD
LiBNLjwvYXV0aG9yPjxhdXRob3I+VmlsbGFibGFuY2EsIEEuPC9hdXRob3I+PGF1dGhvcj5Gb3Jz
YmVyZywgTC48L2F1dGhvcj48YXV0aG9yPlByZXNjaXV0dGluaSwgUy48L2F1dGhvcj48YXV0aG9y
PkJhaWxleS1XaWxzb24sIEouPC9hdXRob3I+PGF1dGhvcj5TaW1vbmRzLCBXLiBGLjwvYXV0aG9y
PjxhdXRob3I+R2lsbGFuZGVycywgRS4gTS48L2F1dGhvcj48YXV0aG9yPktlbm5lZHksIEEuIE0u
PC9hdXRob3I+PGF1dGhvcj5DaGVuLCBKLiBELjwvYXV0aG9yPjxhdXRob3I+QWdhcndhbCwgUy4g
Sy48L2F1dGhvcj48YXV0aG9yPlNvb2QsIFIuPC9hdXRob3I+PGF1dGhvcj5Kb25lcywgTS4gUC48
L2F1dGhvcj48YXV0aG9yPk1vc2VzLCBULiBZLjwvYXV0aG9yPjxhdXRob3I+SGF2ZW4sIEMuPC9h
dXRob3I+PGF1dGhvcj5QZXRpbGxvLCBELjwvYXV0aG9yPjxhdXRob3I+TGVvdGxlbGEsIFAuIEQu
PC9hdXRob3I+PGF1dGhvcj5IYXJkaW5nLCBCLjwvYXV0aG9yPjxhdXRob3I+Q2FtZXJvbiwgRC48
L2F1dGhvcj48YXV0aG9yPlBhbm5ldHQsIEEuIEEuPC9hdXRob3I+PGF1dGhvcj5Ib29nLCBBLjwv
YXV0aG9yPjxhdXRob3I+SGVhdGgsIEguLCAzcmQ8L2F1dGhvcj48YXV0aG9yPkphbWVzLU5ld3Rv
biwgTC4gQS48L2F1dGhvcj48YXV0aG9yPlJvYmluc29uLCBCLjwvYXV0aG9yPjxhdXRob3I+WmFy
Ym8sIFIuIEouPC9hdXRob3I+PGF1dGhvcj5DYXZhY28sIEIuIE0uPC9hdXRob3I+PGF1dGhvcj5X
YXNzaWYsIFcuPC9hdXRob3I+PGF1dGhvcj5QZXJyaWVyLCBOLiBELjwvYXV0aG9yPjxhdXRob3I+
Um9zZW4sIEkuIEIuPC9hdXRob3I+PGF1dGhvcj5LcmlzdG9mZmVyc3NvbiwgVS48L2F1dGhvcj48
YXV0aG9yPlR1cm5wZW5ueSwgUC4gRC48L2F1dGhvcj48YXV0aG9yPkZhcm5lYm8sIEwuIE8uPC9h
dXRob3I+PGF1dGhvcj5CZXNzZXIsIEcuIE0uPC9hdXRob3I+PGF1dGhvcj5KYWNrc29uLCBDLiBF
LjwvYXV0aG9yPjxhdXRob3I+TW9ycmVhdSwgSC48L2F1dGhvcj48YXV0aG9yPlRyZW50LCBKLiBN
LjwvYXV0aG9yPjxhdXRob3I+VGhha2tlciwgUi4gVi48L2F1dGhvcj48YXV0aG9yPk1hcngsIFMu
IEouPC9hdXRob3I+PGF1dGhvcj5UZWgsIEIuIFQuPC9hdXRob3I+PGF1dGhvcj5MYXJzc29uLCBD
LjwvYXV0aG9yPjxhdXRob3I+SG9iYnMsIE0uIFIuPC9hdXRob3I+PC9hdXRob3JzPjwvY29udHJp
YnV0b3JzPjxhdXRoLWFkZHJlc3M+Q2FuY2VyIEdlbmV0aWNzIEJyYW5jaCwgTmF0aW9uYWwgSHVt
YW4gR2Vub21lIFJlc2VhcmNoIEluc3RpdHV0ZSwgTmF0aW9uYWwgSW5zdGl0dXRlcyBvZiBIZWFs
dGgsIEJldGhlc2RhLCBNYXJ5bGFuZCAyMDg5MiwgVVNBLjwvYXV0aC1hZGRyZXNzPjx0aXRsZXM+
PHRpdGxlPkhSUFQyLCBlbmNvZGluZyBwYXJhZmlicm9taW4sIGlzIG11dGF0ZWQgaW4gaHlwZXJw
YXJhdGh5cm9pZGlzbS1qYXcgdHVtb3Igc3luZHJvbWU8L3RpdGxlPjxzZWNvbmRhcnktdGl0bGU+
TmF0IEdlbmV0PC9zZWNvbmRhcnktdGl0bGU+PGFsdC10aXRsZT5OYXR1cmUgZ2VuZXRpY3M8L2Fs
dC10aXRsZT48L3RpdGxlcz48cGFnZXM+Njc2LTgwPC9wYWdlcz48dm9sdW1lPjMyPC92b2x1bWU+
PG51bWJlcj40PC9udW1iZXI+PGVkaXRpb24+MjAwMi8xMS8xNjwvZWRpdGlvbj48a2V5d29yZHM+
PGtleXdvcmQ+QWRlbm9tYS8qZ2VuZXRpY3MvcGF0aG9sb2d5PC9rZXl3b3JkPjxrZXl3b3JkPkFt
aW5vIEFjaWQgU2VxdWVuY2U8L2tleXdvcmQ+PGtleXdvcmQ+QmFzZSBTZXF1ZW5jZTwva2V5d29y
ZD48a2V5d29yZD5DaHJvbW9zb21lcywgSHVtYW4sIFBhaXIgMTwva2V5d29yZD48a2V5d29yZD5F
eG9uczwva2V5d29yZD48a2V5d29yZD5FeHByZXNzZWQgU2VxdWVuY2UgVGFnczwva2V5d29yZD48
a2V5d29yZD5HZW5lcywgVHVtb3IgU3VwcHJlc3Nvcjwva2V5d29yZD48a2V5d29yZD5HZW5ldGlj
IExpbmthZ2U8L2tleXdvcmQ+PGtleXdvcmQ+KkdlbmV0aWMgUHJlZGlzcG9zaXRpb24gdG8gRGlz
ZWFzZTwva2V5d29yZD48a2V5d29yZD5HZW5ldGljIFRlc3Rpbmc8L2tleXdvcmQ+PGtleXdvcmQ+
R2Vub3R5cGU8L2tleXdvcmQ+PGtleXdvcmQ+Kkdlcm0tTGluZSBNdXRhdGlvbjwva2V5d29yZD48
a2V5d29yZD5IZXRlcm96eWdvdGU8L2tleXdvcmQ+PGtleXdvcmQ+SHVtYW5zPC9rZXl3b3JkPjxr
ZXl3b3JkPkh5cGVycGFyYXRoeXJvaWRpc20vKmdlbmV0aWNzPC9rZXl3b3JkPjxrZXl3b3JkPk1p
Y3Jvc2F0ZWxsaXRlIFJlcGVhdHM8L2tleXdvcmQ+PGtleXdvcmQ+TW9sZWN1bGFyIFNlcXVlbmNl
IERhdGE8L2tleXdvcmQ+PGtleXdvcmQ+T3BlbiBSZWFkaW5nIEZyYW1lczwva2V5d29yZD48a2V5
d29yZD5QYXJhdGh5cm9pZCBOZW9wbGFzbXMvY2hlbWlzdHJ5LypnZW5ldGljcy9wYXRob2xvZ3k8
L2tleXdvcmQ+PGtleXdvcmQ+UGVkaWdyZWU8L2tleXdvcmQ+PGtleXdvcmQ+UHJvdGVpbnMvY2hl
bWlzdHJ5LypnZW5ldGljczwva2V5d29yZD48a2V5d29yZD5TeW5kcm9tZTwva2V5d29yZD48a2V5
d29yZD5UdW1vciBTdXBwcmVzc29yIFByb3RlaW5zPC9rZXl3b3JkPjwva2V5d29yZHM+PGRhdGVz
Pjx5ZWFyPjIwMDI8L3llYXI+PHB1Yi1kYXRlcz48ZGF0ZT5EZWM8L2RhdGU+PC9wdWItZGF0ZXM+
PC9kYXRlcz48aXNibj4xMDYxLTQwMzYgKFByaW50KSYjeEQ7MTA2MS00MDM2PC9pc2JuPjxhY2Nl
c3Npb24tbnVtPjEyNDM0MTU0PC9hY2Nlc3Npb24tbnVtPjx1cmxzPjwvdXJscz48ZWxlY3Ryb25p
Yy1yZXNvdXJjZS1udW0+MTAuMTAzOC9uZzEwNDg8L2VsZWN0cm9uaWMtcmVzb3VyY2UtbnVtPjxy
ZW1vdGUtZGF0YWJhc2UtcHJvdmlkZXI+TkxNPC9yZW1vdGUtZGF0YWJhc2UtcHJvdmlkZXI+PGxh
bmd1YWdlPmVuZzwvbGFuZ3VhZ2U+PC9yZWNvcmQ+PC9DaXRlPjxDaXRlPjxBdXRob3I+R2lsbDwv
QXV0aG9yPjxZZWFyPjIwMTQ8L1llYXI+PFJlY051bT43PC9SZWNOdW0+PHJlY29yZD48cmVjLW51
bWJlcj43PC9yZWMtbnVtYmVyPjxmb3JlaWduLWtleXM+PGtleSBhcHA9IkVOIiBkYi1pZD0iOXZ3
djIwcHd2MjJ3NXZlZnhkMnBwZjlmMGQ1cmR0MGVwYXZyIiB0aW1lc3RhbXA9IjAiPjc8L2tleT48
L2ZvcmVpZ24ta2V5cz48cmVmLXR5cGUgbmFtZT0iSm91cm5hbCBBcnRpY2xlIj4xNzwvcmVmLXR5
cGU+PGNvbnRyaWJ1dG9ycz48YXV0aG9ycz48YXV0aG9yPkdpbGwsIEEuIEouPC9hdXRob3I+PC9h
dXRob3JzPjwvY29udHJpYnV0b3JzPjxhdXRoLWFkZHJlc3M+RGVwYXJ0bWVudCBvZiBBbmF0b21p
Y2FsIFBhdGhvbG9neSwgUm95YWwgTm9ydGggU2hvcmUgSG9zcGl0YWwsIFBhY2lmaWMgSGlnaHdh
eSwgU3QgTGVvbmFyZHMsIFN5ZG5leSwgTlNXLCAyMDY1LCBBdXN0cmFsaWEsIGFmZmdpbGxAbWVk
LnVzeWQuZWR1LmF1LjwvYXV0aC1hZGRyZXNzPjx0aXRsZXM+PHRpdGxlPlVuZGVyc3RhbmRpbmcg
dGhlIGdlbmV0aWMgYmFzaXMgb2YgcGFyYXRoeXJvaWQgY2FyY2lub21hPC90aXRsZT48c2Vjb25k
YXJ5LXRpdGxlPkVuZG9jciBQYXRob2w8L3NlY29uZGFyeS10aXRsZT48YWx0LXRpdGxlPkVuZG9j
cmluZSBwYXRob2xvZ3k8L2FsdC10aXRsZT48L3RpdGxlcz48cGFnZXM+MzAtNDwvcGFnZXM+PHZv
bHVtZT4yNTwvdm9sdW1lPjxudW1iZXI+MTwvbnVtYmVyPjxlZGl0aW9uPjIwMTQvMDEvMTA8L2Vk
aXRpb24+PGtleXdvcmRzPjxrZXl3b3JkPkh1bWFuczwva2V5d29yZD48a2V5d29yZD5QYXJhdGh5
cm9pZCBOZW9wbGFzbXMvKmRpYWdub3Npcy8qZ2VuZXRpY3M8L2tleXdvcmQ+PGtleXdvcmQ+VHVt
b3IgU3VwcHJlc3NvciBQcm90ZWlucy9nZW5ldGljczwva2V5d29yZD48L2tleXdvcmRzPjxkYXRl
cz48eWVhcj4yMDE0PC95ZWFyPjxwdWItZGF0ZXM+PGRhdGU+TWFyPC9kYXRlPjwvcHViLWRhdGVz
PjwvZGF0ZXM+PGlzYm4+MTA0Ni0zOTc2PC9pc2JuPjxhY2Nlc3Npb24tbnVtPjI0NDAyNzM2PC9h
Y2Nlc3Npb24tbnVtPjx1cmxzPjwvdXJscz48ZWxlY3Ryb25pYy1yZXNvdXJjZS1udW0+MTAuMTAw
Ny9zMTIwMjItMDEzLTkyOTQtMzwvZWxlY3Ryb25pYy1yZXNvdXJjZS1udW0+PHJlbW90ZS1kYXRh
YmFzZS1wcm92aWRlcj5OTE08L3JlbW90ZS1kYXRhYmFzZS1wcm92aWRlcj48bGFuZ3VhZ2U+ZW5n
PC9sYW5ndWFnZT48L3JlY29yZD48L0NpdGU+PENpdGU+PEF1dGhvcj5XZWluc3RlaW48L0F1dGhv
cj48WWVhcj4yMDAzPC9ZZWFyPjxSZWNOdW0+ODwvUmVjTnVtPjxyZWNvcmQ+PHJlYy1udW1iZXI+
ODwvcmVjLW51bWJlcj48Zm9yZWlnbi1rZXlzPjxrZXkgYXBwPSJFTiIgZGItaWQ9Ijl2d3YyMHB3
djIydzV2ZWZ4ZDJwcGY5ZjBkNXJkdDBlcGF2ciIgdGltZXN0YW1wPSIwIj44PC9rZXk+PC9mb3Jl
aWduLWtleXM+PHJlZi10eXBlIG5hbWU9IkpvdXJuYWwgQXJ0aWNsZSI+MTc8L3JlZi10eXBlPjxj
b250cmlidXRvcnM+PGF1dGhvcnM+PGF1dGhvcj5XZWluc3RlaW4sIEwuIFMuPC9hdXRob3I+PGF1
dGhvcj5TaW1vbmRzLCBXLiBGLjwvYXV0aG9yPjwvYXV0aG9ycz48L2NvbnRyaWJ1dG9ycz48YXV0
aC1hZGRyZXNzPk1ldGFib2xpYyBEaXNlYXNlcyBCcmFuY2gsIE5hdGlvbmFsIEluc3RpdHV0ZSBv
ZiBEaWFiZXRlcyBhbmQgRGlnZXN0aXZlIGFuZCBLaWRuZXkgRGlzZWFzZXMsIEJldGhlc2RhLCBN
ZCwgVVNBLjwvYXV0aC1hZGRyZXNzPjx0aXRsZXM+PHRpdGxlPkhSUFQyLCBhIG1hcmtlciBvZiBw
YXJhdGh5cm9pZ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OTEtMjwvcGFnZXM+PHZv
bHVtZT4zNDk8L3ZvbHVtZT48bnVtYmVyPjE4PC9udW1iZXI+PGVkaXRpb24+MjAwMy8xMC8zMTwv
ZWRpdGlvbj48a2V5d29yZHM+PGtleXdvcmQ+QmlvbWFya2VycywgVHVtb3I8L2tleXdvcmQ+PGtl
eXdvcmQ+R2VuZXRpYyBUZXN0aW5nPC9rZXl3b3JkPjxrZXl3b3JkPkdlcm0tTGluZSBNdXRhdGlv
bjwva2V5d29yZD48a2V5d29yZD5IdW1hbnM8L2tleXdvcmQ+PGtleXdvcmQ+SHlwZXJwYXJhdGh5
cm9pZGlzbS8qZ2VuZXRpY3M8L2tleXdvcmQ+PGtleXdvcmQ+SmF3IE5lb3BsYXNtcy8qZ2VuZXRp
Y3M8L2tleXdvcmQ+PGtleXdvcmQ+TXVsdGlwbGUgRW5kb2NyaW5lIE5lb3BsYXNpYSBUeXBlIDJh
L2dlbmV0aWNzPC9rZXl3b3JkPjxrZXl3b3JkPk11dGF0aW9uPC9rZXl3b3JkPjxrZXl3b3JkPlBh
cmF0aHlyb2lkIE5lb3BsYXNtcy8qZ2VuZXRpY3M8L2tleXdvcmQ+PGtleXdvcmQ+UHJvdGVpbnMv
KmdlbmV0aWNzPC9rZXl3b3JkPjxrZXl3b3JkPlN5bmRyb21lPC9rZXl3b3JkPjxrZXl3b3JkPlR1
bW9yIFN1cHByZXNzb3IgUHJvdGVpbnM8L2tleXdvcmQ+PC9rZXl3b3Jkcz48ZGF0ZXM+PHllYXI+
MjAwMzwveWVhcj48cHViLWRhdGVzPjxkYXRlPk9jdCAzMDwvZGF0ZT48L3B1Yi1kYXRlcz48L2Rh
dGVzPjxpc2JuPjAwMjgtNDc5MzwvaXNibj48YWNjZXNzaW9uLW51bT4xNDU4NTkzNTwvYWNjZXNz
aW9uLW51bT48dXJscz48L3VybHM+PGVsZWN0cm9uaWMtcmVzb3VyY2UtbnVtPjEwLjEwNTYvTkVK
TXAwMzgxNTk8L2VsZWN0cm9uaWMtcmVzb3VyY2UtbnVtPjxyZW1vdGUtZGF0YWJhc2UtcHJvdmlk
ZXI+TkxNPC9yZW1vdGUtZGF0YWJhc2UtcHJvdmlkZXI+PGxhbmd1YWdlPmVuZzwvbGFuZ3VhZ2U+
PC9yZWNvcmQ+PC9DaXRlPjwvRW5kTm90ZT4A
</w:fldData>
              </w:fldChar>
            </w:r>
            <w:r w:rsidRPr="00A262E3">
              <w:rPr>
                <w:color w:val="000000"/>
                <w:sz w:val="16"/>
                <w:szCs w:val="16"/>
              </w:rPr>
              <w:instrText xml:space="preserve"> ADDIN EN.CITE </w:instrText>
            </w:r>
            <w:r w:rsidRPr="00A262E3">
              <w:rPr>
                <w:color w:val="000000"/>
                <w:sz w:val="16"/>
                <w:szCs w:val="16"/>
              </w:rPr>
              <w:fldChar w:fldCharType="begin">
                <w:fldData xml:space="preserve">PEVuZE5vdGU+PENpdGU+PEF1dGhvcj5DYXJwdGVuPC9BdXRob3I+PFllYXI+MjAwMjwvWWVhcj48
UmVjTnVtPjY8L1JlY051bT48RGlzcGxheVRleHQ+PHN0eWxlIGZhY2U9InN1cGVyc2NyaXB0Ij42
LTg8L3N0eWxlPjwvRGlzcGxheVRleHQ+PHJlY29yZD48cmVjLW51bWJlcj42PC9yZWMtbnVtYmVy
Pjxmb3JlaWduLWtleXM+PGtleSBhcHA9IkVOIiBkYi1pZD0iOXZ3djIwcHd2MjJ3NXZlZnhkMnBw
ZjlmMGQ1cmR0MGVwYXZyIiB0aW1lc3RhbXA9IjAiPjY8L2tleT48L2ZvcmVpZ24ta2V5cz48cmVm
LXR5cGUgbmFtZT0iSm91cm5hbCBBcnRpY2xlIj4xNzwvcmVmLXR5cGU+PGNvbnRyaWJ1dG9ycz48
YXV0aG9ycz48YXV0aG9yPkNhcnB0ZW4sIEouIEQuPC9hdXRob3I+PGF1dGhvcj5Sb2JiaW5zLCBD
LiBNLjwvYXV0aG9yPjxhdXRob3I+VmlsbGFibGFuY2EsIEEuPC9hdXRob3I+PGF1dGhvcj5Gb3Jz
YmVyZywgTC48L2F1dGhvcj48YXV0aG9yPlByZXNjaXV0dGluaSwgUy48L2F1dGhvcj48YXV0aG9y
PkJhaWxleS1XaWxzb24sIEouPC9hdXRob3I+PGF1dGhvcj5TaW1vbmRzLCBXLiBGLjwvYXV0aG9y
PjxhdXRob3I+R2lsbGFuZGVycywgRS4gTS48L2F1dGhvcj48YXV0aG9yPktlbm5lZHksIEEuIE0u
PC9hdXRob3I+PGF1dGhvcj5DaGVuLCBKLiBELjwvYXV0aG9yPjxhdXRob3I+QWdhcndhbCwgUy4g
Sy48L2F1dGhvcj48YXV0aG9yPlNvb2QsIFIuPC9hdXRob3I+PGF1dGhvcj5Kb25lcywgTS4gUC48
L2F1dGhvcj48YXV0aG9yPk1vc2VzLCBULiBZLjwvYXV0aG9yPjxhdXRob3I+SGF2ZW4sIEMuPC9h
dXRob3I+PGF1dGhvcj5QZXRpbGxvLCBELjwvYXV0aG9yPjxhdXRob3I+TGVvdGxlbGEsIFAuIEQu
PC9hdXRob3I+PGF1dGhvcj5IYXJkaW5nLCBCLjwvYXV0aG9yPjxhdXRob3I+Q2FtZXJvbiwgRC48
L2F1dGhvcj48YXV0aG9yPlBhbm5ldHQsIEEuIEEuPC9hdXRob3I+PGF1dGhvcj5Ib29nLCBBLjwv
YXV0aG9yPjxhdXRob3I+SGVhdGgsIEguLCAzcmQ8L2F1dGhvcj48YXV0aG9yPkphbWVzLU5ld3Rv
biwgTC4gQS48L2F1dGhvcj48YXV0aG9yPlJvYmluc29uLCBCLjwvYXV0aG9yPjxhdXRob3I+WmFy
Ym8sIFIuIEouPC9hdXRob3I+PGF1dGhvcj5DYXZhY28sIEIuIE0uPC9hdXRob3I+PGF1dGhvcj5X
YXNzaWYsIFcuPC9hdXRob3I+PGF1dGhvcj5QZXJyaWVyLCBOLiBELjwvYXV0aG9yPjxhdXRob3I+
Um9zZW4sIEkuIEIuPC9hdXRob3I+PGF1dGhvcj5LcmlzdG9mZmVyc3NvbiwgVS48L2F1dGhvcj48
YXV0aG9yPlR1cm5wZW5ueSwgUC4gRC48L2F1dGhvcj48YXV0aG9yPkZhcm5lYm8sIEwuIE8uPC9h
dXRob3I+PGF1dGhvcj5CZXNzZXIsIEcuIE0uPC9hdXRob3I+PGF1dGhvcj5KYWNrc29uLCBDLiBF
LjwvYXV0aG9yPjxhdXRob3I+TW9ycmVhdSwgSC48L2F1dGhvcj48YXV0aG9yPlRyZW50LCBKLiBN
LjwvYXV0aG9yPjxhdXRob3I+VGhha2tlciwgUi4gVi48L2F1dGhvcj48YXV0aG9yPk1hcngsIFMu
IEouPC9hdXRob3I+PGF1dGhvcj5UZWgsIEIuIFQuPC9hdXRob3I+PGF1dGhvcj5MYXJzc29uLCBD
LjwvYXV0aG9yPjxhdXRob3I+SG9iYnMsIE0uIFIuPC9hdXRob3I+PC9hdXRob3JzPjwvY29udHJp
YnV0b3JzPjxhdXRoLWFkZHJlc3M+Q2FuY2VyIEdlbmV0aWNzIEJyYW5jaCwgTmF0aW9uYWwgSHVt
YW4gR2Vub21lIFJlc2VhcmNoIEluc3RpdHV0ZSwgTmF0aW9uYWwgSW5zdGl0dXRlcyBvZiBIZWFs
dGgsIEJldGhlc2RhLCBNYXJ5bGFuZCAyMDg5MiwgVVNBLjwvYXV0aC1hZGRyZXNzPjx0aXRsZXM+
PHRpdGxlPkhSUFQyLCBlbmNvZGluZyBwYXJhZmlicm9taW4sIGlzIG11dGF0ZWQgaW4gaHlwZXJw
YXJhdGh5cm9pZGlzbS1qYXcgdHVtb3Igc3luZHJvbWU8L3RpdGxlPjxzZWNvbmRhcnktdGl0bGU+
TmF0IEdlbmV0PC9zZWNvbmRhcnktdGl0bGU+PGFsdC10aXRsZT5OYXR1cmUgZ2VuZXRpY3M8L2Fs
dC10aXRsZT48L3RpdGxlcz48cGFnZXM+Njc2LTgwPC9wYWdlcz48dm9sdW1lPjMyPC92b2x1bWU+
PG51bWJlcj40PC9udW1iZXI+PGVkaXRpb24+MjAwMi8xMS8xNjwvZWRpdGlvbj48a2V5d29yZHM+
PGtleXdvcmQ+QWRlbm9tYS8qZ2VuZXRpY3MvcGF0aG9sb2d5PC9rZXl3b3JkPjxrZXl3b3JkPkFt
aW5vIEFjaWQgU2VxdWVuY2U8L2tleXdvcmQ+PGtleXdvcmQ+QmFzZSBTZXF1ZW5jZTwva2V5d29y
ZD48a2V5d29yZD5DaHJvbW9zb21lcywgSHVtYW4sIFBhaXIgMTwva2V5d29yZD48a2V5d29yZD5F
eG9uczwva2V5d29yZD48a2V5d29yZD5FeHByZXNzZWQgU2VxdWVuY2UgVGFnczwva2V5d29yZD48
a2V5d29yZD5HZW5lcywgVHVtb3IgU3VwcHJlc3Nvcjwva2V5d29yZD48a2V5d29yZD5HZW5ldGlj
IExpbmthZ2U8L2tleXdvcmQ+PGtleXdvcmQ+KkdlbmV0aWMgUHJlZGlzcG9zaXRpb24gdG8gRGlz
ZWFzZTwva2V5d29yZD48a2V5d29yZD5HZW5ldGljIFRlc3Rpbmc8L2tleXdvcmQ+PGtleXdvcmQ+
R2Vub3R5cGU8L2tleXdvcmQ+PGtleXdvcmQ+Kkdlcm0tTGluZSBNdXRhdGlvbjwva2V5d29yZD48
a2V5d29yZD5IZXRlcm96eWdvdGU8L2tleXdvcmQ+PGtleXdvcmQ+SHVtYW5zPC9rZXl3b3JkPjxr
ZXl3b3JkPkh5cGVycGFyYXRoeXJvaWRpc20vKmdlbmV0aWNzPC9rZXl3b3JkPjxrZXl3b3JkPk1p
Y3Jvc2F0ZWxsaXRlIFJlcGVhdHM8L2tleXdvcmQ+PGtleXdvcmQ+TW9sZWN1bGFyIFNlcXVlbmNl
IERhdGE8L2tleXdvcmQ+PGtleXdvcmQ+T3BlbiBSZWFkaW5nIEZyYW1lczwva2V5d29yZD48a2V5
d29yZD5QYXJhdGh5cm9pZCBOZW9wbGFzbXMvY2hlbWlzdHJ5LypnZW5ldGljcy9wYXRob2xvZ3k8
L2tleXdvcmQ+PGtleXdvcmQ+UGVkaWdyZWU8L2tleXdvcmQ+PGtleXdvcmQ+UHJvdGVpbnMvY2hl
bWlzdHJ5LypnZW5ldGljczwva2V5d29yZD48a2V5d29yZD5TeW5kcm9tZTwva2V5d29yZD48a2V5
d29yZD5UdW1vciBTdXBwcmVzc29yIFByb3RlaW5zPC9rZXl3b3JkPjwva2V5d29yZHM+PGRhdGVz
Pjx5ZWFyPjIwMDI8L3llYXI+PHB1Yi1kYXRlcz48ZGF0ZT5EZWM8L2RhdGU+PC9wdWItZGF0ZXM+
PC9kYXRlcz48aXNibj4xMDYxLTQwMzYgKFByaW50KSYjeEQ7MTA2MS00MDM2PC9pc2JuPjxhY2Nl
c3Npb24tbnVtPjEyNDM0MTU0PC9hY2Nlc3Npb24tbnVtPjx1cmxzPjwvdXJscz48ZWxlY3Ryb25p
Yy1yZXNvdXJjZS1udW0+MTAuMTAzOC9uZzEwNDg8L2VsZWN0cm9uaWMtcmVzb3VyY2UtbnVtPjxy
ZW1vdGUtZGF0YWJhc2UtcHJvdmlkZXI+TkxNPC9yZW1vdGUtZGF0YWJhc2UtcHJvdmlkZXI+PGxh
bmd1YWdlPmVuZzwvbGFuZ3VhZ2U+PC9yZWNvcmQ+PC9DaXRlPjxDaXRlPjxBdXRob3I+R2lsbDwv
QXV0aG9yPjxZZWFyPjIwMTQ8L1llYXI+PFJlY051bT43PC9SZWNOdW0+PHJlY29yZD48cmVjLW51
bWJlcj43PC9yZWMtbnVtYmVyPjxmb3JlaWduLWtleXM+PGtleSBhcHA9IkVOIiBkYi1pZD0iOXZ3
djIwcHd2MjJ3NXZlZnhkMnBwZjlmMGQ1cmR0MGVwYXZyIiB0aW1lc3RhbXA9IjAiPjc8L2tleT48
L2ZvcmVpZ24ta2V5cz48cmVmLXR5cGUgbmFtZT0iSm91cm5hbCBBcnRpY2xlIj4xNzwvcmVmLXR5
cGU+PGNvbnRyaWJ1dG9ycz48YXV0aG9ycz48YXV0aG9yPkdpbGwsIEEuIEouPC9hdXRob3I+PC9h
dXRob3JzPjwvY29udHJpYnV0b3JzPjxhdXRoLWFkZHJlc3M+RGVwYXJ0bWVudCBvZiBBbmF0b21p
Y2FsIFBhdGhvbG9neSwgUm95YWwgTm9ydGggU2hvcmUgSG9zcGl0YWwsIFBhY2lmaWMgSGlnaHdh
eSwgU3QgTGVvbmFyZHMsIFN5ZG5leSwgTlNXLCAyMDY1LCBBdXN0cmFsaWEsIGFmZmdpbGxAbWVk
LnVzeWQuZWR1LmF1LjwvYXV0aC1hZGRyZXNzPjx0aXRsZXM+PHRpdGxlPlVuZGVyc3RhbmRpbmcg
dGhlIGdlbmV0aWMgYmFzaXMgb2YgcGFyYXRoeXJvaWQgY2FyY2lub21hPC90aXRsZT48c2Vjb25k
YXJ5LXRpdGxlPkVuZG9jciBQYXRob2w8L3NlY29uZGFyeS10aXRsZT48YWx0LXRpdGxlPkVuZG9j
cmluZSBwYXRob2xvZ3k8L2FsdC10aXRsZT48L3RpdGxlcz48cGFnZXM+MzAtNDwvcGFnZXM+PHZv
bHVtZT4yNTwvdm9sdW1lPjxudW1iZXI+MTwvbnVtYmVyPjxlZGl0aW9uPjIwMTQvMDEvMTA8L2Vk
aXRpb24+PGtleXdvcmRzPjxrZXl3b3JkPkh1bWFuczwva2V5d29yZD48a2V5d29yZD5QYXJhdGh5
cm9pZCBOZW9wbGFzbXMvKmRpYWdub3Npcy8qZ2VuZXRpY3M8L2tleXdvcmQ+PGtleXdvcmQ+VHVt
b3IgU3VwcHJlc3NvciBQcm90ZWlucy9nZW5ldGljczwva2V5d29yZD48L2tleXdvcmRzPjxkYXRl
cz48eWVhcj4yMDE0PC95ZWFyPjxwdWItZGF0ZXM+PGRhdGU+TWFyPC9kYXRlPjwvcHViLWRhdGVz
PjwvZGF0ZXM+PGlzYm4+MTA0Ni0zOTc2PC9pc2JuPjxhY2Nlc3Npb24tbnVtPjI0NDAyNzM2PC9h
Y2Nlc3Npb24tbnVtPjx1cmxzPjwvdXJscz48ZWxlY3Ryb25pYy1yZXNvdXJjZS1udW0+MTAuMTAw
Ny9zMTIwMjItMDEzLTkyOTQtMzwvZWxlY3Ryb25pYy1yZXNvdXJjZS1udW0+PHJlbW90ZS1kYXRh
YmFzZS1wcm92aWRlcj5OTE08L3JlbW90ZS1kYXRhYmFzZS1wcm92aWRlcj48bGFuZ3VhZ2U+ZW5n
PC9sYW5ndWFnZT48L3JlY29yZD48L0NpdGU+PENpdGU+PEF1dGhvcj5XZWluc3RlaW48L0F1dGhv
cj48WWVhcj4yMDAzPC9ZZWFyPjxSZWNOdW0+ODwvUmVjTnVtPjxyZWNvcmQ+PHJlYy1udW1iZXI+
ODwvcmVjLW51bWJlcj48Zm9yZWlnbi1rZXlzPjxrZXkgYXBwPSJFTiIgZGItaWQ9Ijl2d3YyMHB3
djIydzV2ZWZ4ZDJwcGY5ZjBkNXJkdDBlcGF2ciIgdGltZXN0YW1wPSIwIj44PC9rZXk+PC9mb3Jl
aWduLWtleXM+PHJlZi10eXBlIG5hbWU9IkpvdXJuYWwgQXJ0aWNsZSI+MTc8L3JlZi10eXBlPjxj
b250cmlidXRvcnM+PGF1dGhvcnM+PGF1dGhvcj5XZWluc3RlaW4sIEwuIFMuPC9hdXRob3I+PGF1
dGhvcj5TaW1vbmRzLCBXLiBGLjwvYXV0aG9yPjwvYXV0aG9ycz48L2NvbnRyaWJ1dG9ycz48YXV0
aC1hZGRyZXNzPk1ldGFib2xpYyBEaXNlYXNlcyBCcmFuY2gsIE5hdGlvbmFsIEluc3RpdHV0ZSBv
ZiBEaWFiZXRlcyBhbmQgRGlnZXN0aXZlIGFuZCBLaWRuZXkgRGlzZWFzZXMsIEJldGhlc2RhLCBN
ZCwgVVNBLjwvYXV0aC1hZGRyZXNzPjx0aXRsZXM+PHRpdGxlPkhSUFQyLCBhIG1hcmtlciBvZiBw
YXJhdGh5cm9pZ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OTEtMjwvcGFnZXM+PHZv
bHVtZT4zNDk8L3ZvbHVtZT48bnVtYmVyPjE4PC9udW1iZXI+PGVkaXRpb24+MjAwMy8xMC8zMTwv
ZWRpdGlvbj48a2V5d29yZHM+PGtleXdvcmQ+QmlvbWFya2VycywgVHVtb3I8L2tleXdvcmQ+PGtl
eXdvcmQ+R2VuZXRpYyBUZXN0aW5nPC9rZXl3b3JkPjxrZXl3b3JkPkdlcm0tTGluZSBNdXRhdGlv
bjwva2V5d29yZD48a2V5d29yZD5IdW1hbnM8L2tleXdvcmQ+PGtleXdvcmQ+SHlwZXJwYXJhdGh5
cm9pZGlzbS8qZ2VuZXRpY3M8L2tleXdvcmQ+PGtleXdvcmQ+SmF3IE5lb3BsYXNtcy8qZ2VuZXRp
Y3M8L2tleXdvcmQ+PGtleXdvcmQ+TXVsdGlwbGUgRW5kb2NyaW5lIE5lb3BsYXNpYSBUeXBlIDJh
L2dlbmV0aWNzPC9rZXl3b3JkPjxrZXl3b3JkPk11dGF0aW9uPC9rZXl3b3JkPjxrZXl3b3JkPlBh
cmF0aHlyb2lkIE5lb3BsYXNtcy8qZ2VuZXRpY3M8L2tleXdvcmQ+PGtleXdvcmQ+UHJvdGVpbnMv
KmdlbmV0aWNzPC9rZXl3b3JkPjxrZXl3b3JkPlN5bmRyb21lPC9rZXl3b3JkPjxrZXl3b3JkPlR1
bW9yIFN1cHByZXNzb3IgUHJvdGVpbnM8L2tleXdvcmQ+PC9rZXl3b3Jkcz48ZGF0ZXM+PHllYXI+
MjAwMzwveWVhcj48cHViLWRhdGVzPjxkYXRlPk9jdCAzMDwvZGF0ZT48L3B1Yi1kYXRlcz48L2Rh
dGVzPjxpc2JuPjAwMjgtNDc5MzwvaXNibj48YWNjZXNzaW9uLW51bT4xNDU4NTkzNTwvYWNjZXNz
aW9uLW51bT48dXJscz48L3VybHM+PGVsZWN0cm9uaWMtcmVzb3VyY2UtbnVtPjEwLjEwNTYvTkVK
TXAwMzgxNTk8L2VsZWN0cm9uaWMtcmVzb3VyY2UtbnVtPjxyZW1vdGUtZGF0YWJhc2UtcHJvdmlk
ZXI+TkxNPC9yZW1vdGUtZGF0YWJhc2UtcHJvdmlkZXI+PGxhbmd1YWdlPmVuZzwvbGFuZ3VhZ2U+
PC9yZWNvcmQ+PC9DaXRlPjwvRW5kTm90ZT4A
</w:fldData>
              </w:fldChar>
            </w:r>
            <w:r w:rsidRPr="00A262E3">
              <w:rPr>
                <w:color w:val="000000"/>
                <w:sz w:val="16"/>
                <w:szCs w:val="16"/>
              </w:rPr>
              <w:instrText xml:space="preserve"> ADDIN EN.CITE.DATA </w:instrText>
            </w:r>
            <w:r w:rsidRPr="00A262E3">
              <w:rPr>
                <w:color w:val="000000"/>
                <w:sz w:val="16"/>
                <w:szCs w:val="16"/>
              </w:rPr>
            </w:r>
            <w:r w:rsidRPr="00A262E3">
              <w:rPr>
                <w:color w:val="000000"/>
                <w:sz w:val="16"/>
                <w:szCs w:val="16"/>
              </w:rPr>
              <w:fldChar w:fldCharType="end"/>
            </w:r>
            <w:r w:rsidRPr="00A262E3">
              <w:rPr>
                <w:color w:val="000000"/>
                <w:sz w:val="16"/>
                <w:szCs w:val="16"/>
              </w:rPr>
            </w:r>
            <w:r w:rsidRPr="00A262E3">
              <w:rPr>
                <w:color w:val="000000"/>
                <w:sz w:val="16"/>
                <w:szCs w:val="16"/>
              </w:rPr>
              <w:fldChar w:fldCharType="separate"/>
            </w:r>
            <w:r w:rsidRPr="00A262E3">
              <w:rPr>
                <w:color w:val="000000"/>
                <w:sz w:val="16"/>
                <w:szCs w:val="16"/>
                <w:vertAlign w:val="superscript"/>
              </w:rPr>
              <w:t>6-8</w:t>
            </w:r>
            <w:r w:rsidRPr="00A262E3">
              <w:rPr>
                <w:color w:val="000000"/>
                <w:sz w:val="16"/>
                <w:szCs w:val="16"/>
              </w:rPr>
              <w:fldChar w:fldCharType="end"/>
            </w:r>
            <w:r w:rsidRPr="00A262E3">
              <w:rPr>
                <w:color w:val="000000"/>
                <w:sz w:val="16"/>
                <w:szCs w:val="16"/>
              </w:rPr>
              <w:t xml:space="preserve"> In the setting of secondary or tertiary hyperparathyroidism due to renal failure or other disorders, individual parathyroid glands may show highly atypical features that may mimic carcinoma including the presence of </w:t>
            </w:r>
            <w:proofErr w:type="spellStart"/>
            <w:r w:rsidRPr="00A262E3">
              <w:rPr>
                <w:color w:val="000000"/>
                <w:sz w:val="16"/>
                <w:szCs w:val="16"/>
              </w:rPr>
              <w:t>pseudoinvasion</w:t>
            </w:r>
            <w:proofErr w:type="spellEnd"/>
            <w:r w:rsidRPr="00A262E3">
              <w:rPr>
                <w:color w:val="000000"/>
                <w:sz w:val="16"/>
                <w:szCs w:val="16"/>
              </w:rPr>
              <w:t xml:space="preserve">. Many experts are reluctant to make a diagnosis of parathyroid carcinoma in the setting of secondary/tertiary renal failure or would use more strict criteria. Therefore, knowledge of the presence of renal failure and secondary/tertiary hyperparathyroidism is important to enable proper pathological assessment. Discussion with the treating clinician (endocrinologist/surgeon, etc.) for correlative clinical information as described here and under biochemical information is important for characterizing this disease. Other relevant information may include detailed family history, imaging findings of lateralization noted on ultrasound, nuclear medicine (e.g., </w:t>
            </w:r>
            <w:proofErr w:type="spellStart"/>
            <w:r w:rsidRPr="00A262E3">
              <w:rPr>
                <w:color w:val="000000"/>
                <w:sz w:val="16"/>
                <w:szCs w:val="16"/>
              </w:rPr>
              <w:t>sestamibi</w:t>
            </w:r>
            <w:proofErr w:type="spellEnd"/>
            <w:r w:rsidRPr="00A262E3">
              <w:rPr>
                <w:color w:val="000000"/>
                <w:sz w:val="16"/>
                <w:szCs w:val="16"/>
              </w:rPr>
              <w:t>) scan or 4-dimensional CT scans.</w:t>
            </w:r>
            <w:r w:rsidRPr="00A262E3">
              <w:rPr>
                <w:color w:val="000000"/>
                <w:sz w:val="16"/>
                <w:szCs w:val="16"/>
              </w:rPr>
              <w:fldChar w:fldCharType="begin">
                <w:fldData xml:space="preserve">PEVuZE5vdGU+PENpdGU+PEF1dGhvcj5DaHJpc3Rha2lzPC9BdXRob3I+PFllYXI+MjAxNzwvWWVh
cj48UmVjTnVtPjk8L1JlY051bT48RGlzcGxheVRleHQ+PHN0eWxlIGZhY2U9InN1cGVyc2NyaXB0
Ij45PC9zdHlsZT48L0Rpc3BsYXlUZXh0PjxyZWNvcmQ+PHJlYy1udW1iZXI+OTwvcmVjLW51bWJl
cj48Zm9yZWlnbi1rZXlzPjxrZXkgYXBwPSJFTiIgZGItaWQ9Ijl2d3YyMHB3djIydzV2ZWZ4ZDJw
cGY5ZjBkNXJkdDBlcGF2ciIgdGltZXN0YW1wPSIwIj45PC9rZXk+PC9mb3JlaWduLWtleXM+PHJl
Zi10eXBlIG5hbWU9IkpvdXJuYWwgQXJ0aWNsZSI+MTc8L3JlZi10eXBlPjxjb250cmlidXRvcnM+
PGF1dGhvcnM+PGF1dGhvcj5DaHJpc3Rha2lzLCBJLjwvYXV0aG9yPjxhdXRob3I+VnUsIFQuPC9h
dXRob3I+PGF1dGhvcj5DaHVhbmcsIEguIEguPC9hdXRob3I+PGF1dGhvcj5GZWxsbWFuLCBCLjwv
YXV0aG9yPjxhdXRob3I+RmlndWVyb2EsIEEuIE0uIFMuPC9hdXRob3I+PGF1dGhvcj5XaWxsaWFt
cywgTS4gRC48L2F1dGhvcj48YXV0aG9yPkJ1c2FpZHksIE4uIEwuPC9hdXRob3I+PGF1dGhvcj5Q
ZXJyaWVyLCBOLiBELjwvYXV0aG9yPjwvYXV0aG9ycz48L2NvbnRyaWJ1dG9ycz48YXV0aC1hZGRy
ZXNzPkRlcGFydG1lbnQgb2YgU3VyZ2ljYWwgT25jb2xvZ3ksIFRoZSBVbml2ZXJzaXR5IG9mIFRl
eGFzIE1EIEFuZGVyc29uIENhbmNlciBDZW50ZXIsIEhvdXN0b24sIFRYLCBVU0EuJiN4RDtEZXBh
cnRtZW50IG9mIERpYWdub3N0aWMgUmFkaW9sb2d5LCBUaGUgVW5pdmVyc2l0eSBvZiBUZXhhcyBN
RCBBbmRlcnNvbiBDYW5jZXIgQ2VudGVyLCBIb3VzdG9uLCBUWCwgVVNBLiYjeEQ7RGVwYXJ0bWVu
dCBvZiBOdWNsZWFyIE1lZGljaW5lLCBUaGUgVW5pdmVyc2l0eSBvZiBUZXhhcyBNRCBBbmRlcnNv
biBDYW5jZXIgQ2VudGVyLCBIb3VzdG9uLCBUWCwgVVNBLiYjeEQ7RGVwYXJ0bWVudCBvZiBCaW9z
dGF0aXN0aWNzLCBUaGUgVW5pdmVyc2l0eSBvZiBUZXhhcyBNRCBBbmRlcnNvbiBDYW5jZXIgQ2Vu
dGVyLCBIb3VzdG9uLCBUWCwgVVNBLiYjeEQ7RGVwYXJ0bWVudCBvZiBQYXRob2xvZ3ksIFRoZSBV
bml2ZXJzaXR5IG9mIFRleGFzIE1EIEFuZGVyc29uIENhbmNlciBDZW50ZXIsIEhvdXN0b24sIFRY
LCBVU0EuJiN4RDtEZXBhcnRtZW50IG9mIEVuZG9jcmluZSBOZW9wbGFzaWEgYW5kIEhvcm1vbmFs
IERpc29yZGVycywgVGhlIFVuaXZlcnNpdHkgb2YgVGV4YXMgTUQgQW5kZXJzb24gQ2FuY2VyIENl
bnRlciwgSG91c3RvbiwgVFgsIFVTQS4mI3hEO0RlcGFydG1lbnQgb2YgU3VyZ2ljYWwgT25jb2xv
Z3ksIFRoZSBVbml2ZXJzaXR5IG9mIFRleGFzIE1EIEFuZGVyc29uIENhbmNlciBDZW50ZXIsIEhv
dXN0b24sIFRYLCBVU0EuIEVsZWN0cm9uaWMgYWRkcmVzczogbnBlcnJpZXJAbWRhbmRlcnNvbi5v
cmcuPC9hdXRoLWFkZHJlc3M+PHRpdGxlcz48dGl0bGU+VGhlIGRpYWdub3N0aWMgYWNjdXJhY3kg
b2YgbmVjayB1bHRyYXNvdW5kLCA0RC1Db21wdXRlZCB0b21vZ3JhcGh5YW5kIHNlc3RhbWliaSBp
bWFnaW5nIGluIHBhcmF0aHlyb2lkIGNhcmNpbm9tYTwvdGl0bGU+PHNlY29uZGFyeS10aXRsZT5F
dXIgSiBSYWRpb2w8L3NlY29uZGFyeS10aXRsZT48YWx0LXRpdGxlPkV1cm9wZWFuIGpvdXJuYWwg
b2YgcmFkaW9sb2d5PC9hbHQtdGl0bGU+PC90aXRsZXM+PHBhZ2VzPjgyLTg4PC9wYWdlcz48dm9s
dW1lPjk1PC92b2x1bWU+PGVkaXRpb24+MjAxNy8xMC8xMTwvZWRpdGlvbj48a2V5d29yZHM+PGtl
eXdvcmQ+RmVtYWxlPC9rZXl3b3JkPjxrZXl3b3JkPkZvdXItRGltZW5zaW9uYWwgQ29tcHV0ZWQg
VG9tb2dyYXBoeS9tZXRob2RzL3N0YW5kYXJkczwva2V5d29yZD48a2V5d29yZD5IdW1hbnM8L2tl
eXdvcmQ+PGtleXdvcmQ+TWFsZTwva2V5d29yZD48a2V5d29yZD5NaWRkbGUgQWdlZDwva2V5d29y
ZD48a2V5d29yZD5NdWx0aW1vZGFsIEltYWdpbmcvbWV0aG9kcy9zdGFuZGFyZHM8L2tleXdvcmQ+
PGtleXdvcmQ+TmVjay9kaWFnbm9zdGljIGltYWdpbmc8L2tleXdvcmQ+PGtleXdvcmQ+UGFyYXRo
eXJvaWQgR2xhbmRzL2RpYWdub3N0aWMgaW1hZ2luZzwva2V5d29yZD48a2V5d29yZD5QYXJhdGh5
cm9pZCBOZW9wbGFzbXMvKmRpYWdub3N0aWMgaW1hZ2luZzwva2V5d29yZD48a2V5d29yZD5SYWRp
b3BoYXJtYWNldXRpY2Fsczwva2V5d29yZD48a2V5d29yZD5SZXRyb3NwZWN0aXZlIFN0dWRpZXM8
L2tleXdvcmQ+PGtleXdvcmQ+U2Vuc2l0aXZpdHkgYW5kIFNwZWNpZmljaXR5PC9rZXl3b3JkPjxr
ZXl3b3JkPlNpbmdsZSBQaG90b24gRW1pc3Npb24gQ29tcHV0ZWQgVG9tb2dyYXBoeSBDb21wdXRl
ZCBUb21vZ3JhcGh5L21ldGhvZHM8L2tleXdvcmQ+PGtleXdvcmQ+VGVjaG5ldGl1bSBUYyA5OW0g
U2VzdGFtaWJpPC9rZXl3b3JkPjxrZXl3b3JkPlVsdHJhc29ub2dyYXBoeS9tZXRob2RzL3N0YW5k
YXJkczwva2V5d29yZD48a2V5d29yZD5DdDwva2V5d29yZD48a2V5d29yZD5DYW5jZXI8L2tleXdv
cmQ+PGtleXdvcmQ+SGVhZCBhbmQgbmVjazwva2V5d29yZD48a2V5d29yZD5Ncjwva2V5d29yZD48
a2V5d29yZD5QYXJhdGh5cm9pZDwva2V5d29yZD48a2V5d29yZD5VbHRyYXNvdW5kPC9rZXl3b3Jk
Pjwva2V5d29yZHM+PGRhdGVzPjx5ZWFyPjIwMTc8L3llYXI+PHB1Yi1kYXRlcz48ZGF0ZT5PY3Q8
L2RhdGU+PC9wdWItZGF0ZXM+PC9kYXRlcz48aXNibj4wNzIwLTA0OHg8L2lzYm4+PGFjY2Vzc2lv
bi1udW0+Mjg5ODc3MDI8L2FjY2Vzc2lvbi1udW0+PHVybHM+PC91cmxzPjxlbGVjdHJvbmljLXJl
c291cmNlLW51bT4xMC4xMDE2L2ouZWpyYWQuMjAxNy4wNy4wMjY8L2VsZWN0cm9uaWMtcmVzb3Vy
Y2UtbnVtPjxyZW1vdGUtZGF0YWJhc2UtcHJvdmlkZXI+TkxNPC9yZW1vdGUtZGF0YWJhc2UtcHJv
dmlkZXI+PGxhbmd1YWdlPmVuZzwvbGFuZ3VhZ2U+PC9yZWNvcmQ+PC9DaXRlPjwvRW5kTm90ZT4A
</w:fldData>
              </w:fldChar>
            </w:r>
            <w:r w:rsidRPr="00A262E3">
              <w:rPr>
                <w:color w:val="000000"/>
                <w:sz w:val="16"/>
                <w:szCs w:val="16"/>
              </w:rPr>
              <w:instrText xml:space="preserve"> ADDIN EN.CITE </w:instrText>
            </w:r>
            <w:r w:rsidRPr="00A262E3">
              <w:rPr>
                <w:color w:val="000000"/>
                <w:sz w:val="16"/>
                <w:szCs w:val="16"/>
              </w:rPr>
              <w:fldChar w:fldCharType="begin">
                <w:fldData xml:space="preserve">PEVuZE5vdGU+PENpdGU+PEF1dGhvcj5DaHJpc3Rha2lzPC9BdXRob3I+PFllYXI+MjAxNzwvWWVh
cj48UmVjTnVtPjk8L1JlY051bT48RGlzcGxheVRleHQ+PHN0eWxlIGZhY2U9InN1cGVyc2NyaXB0
Ij45PC9zdHlsZT48L0Rpc3BsYXlUZXh0PjxyZWNvcmQ+PHJlYy1udW1iZXI+OTwvcmVjLW51bWJl
cj48Zm9yZWlnbi1rZXlzPjxrZXkgYXBwPSJFTiIgZGItaWQ9Ijl2d3YyMHB3djIydzV2ZWZ4ZDJw
cGY5ZjBkNXJkdDBlcGF2ciIgdGltZXN0YW1wPSIwIj45PC9rZXk+PC9mb3JlaWduLWtleXM+PHJl
Zi10eXBlIG5hbWU9IkpvdXJuYWwgQXJ0aWNsZSI+MTc8L3JlZi10eXBlPjxjb250cmlidXRvcnM+
PGF1dGhvcnM+PGF1dGhvcj5DaHJpc3Rha2lzLCBJLjwvYXV0aG9yPjxhdXRob3I+VnUsIFQuPC9h
dXRob3I+PGF1dGhvcj5DaHVhbmcsIEguIEguPC9hdXRob3I+PGF1dGhvcj5GZWxsbWFuLCBCLjwv
YXV0aG9yPjxhdXRob3I+RmlndWVyb2EsIEEuIE0uIFMuPC9hdXRob3I+PGF1dGhvcj5XaWxsaWFt
cywgTS4gRC48L2F1dGhvcj48YXV0aG9yPkJ1c2FpZHksIE4uIEwuPC9hdXRob3I+PGF1dGhvcj5Q
ZXJyaWVyLCBOLiBELjwvYXV0aG9yPjwvYXV0aG9ycz48L2NvbnRyaWJ1dG9ycz48YXV0aC1hZGRy
ZXNzPkRlcGFydG1lbnQgb2YgU3VyZ2ljYWwgT25jb2xvZ3ksIFRoZSBVbml2ZXJzaXR5IG9mIFRl
eGFzIE1EIEFuZGVyc29uIENhbmNlciBDZW50ZXIsIEhvdXN0b24sIFRYLCBVU0EuJiN4RDtEZXBh
cnRtZW50IG9mIERpYWdub3N0aWMgUmFkaW9sb2d5LCBUaGUgVW5pdmVyc2l0eSBvZiBUZXhhcyBN
RCBBbmRlcnNvbiBDYW5jZXIgQ2VudGVyLCBIb3VzdG9uLCBUWCwgVVNBLiYjeEQ7RGVwYXJ0bWVu
dCBvZiBOdWNsZWFyIE1lZGljaW5lLCBUaGUgVW5pdmVyc2l0eSBvZiBUZXhhcyBNRCBBbmRlcnNv
biBDYW5jZXIgQ2VudGVyLCBIb3VzdG9uLCBUWCwgVVNBLiYjeEQ7RGVwYXJ0bWVudCBvZiBCaW9z
dGF0aXN0aWNzLCBUaGUgVW5pdmVyc2l0eSBvZiBUZXhhcyBNRCBBbmRlcnNvbiBDYW5jZXIgQ2Vu
dGVyLCBIb3VzdG9uLCBUWCwgVVNBLiYjeEQ7RGVwYXJ0bWVudCBvZiBQYXRob2xvZ3ksIFRoZSBV
bml2ZXJzaXR5IG9mIFRleGFzIE1EIEFuZGVyc29uIENhbmNlciBDZW50ZXIsIEhvdXN0b24sIFRY
LCBVU0EuJiN4RDtEZXBhcnRtZW50IG9mIEVuZG9jcmluZSBOZW9wbGFzaWEgYW5kIEhvcm1vbmFs
IERpc29yZGVycywgVGhlIFVuaXZlcnNpdHkgb2YgVGV4YXMgTUQgQW5kZXJzb24gQ2FuY2VyIENl
bnRlciwgSG91c3RvbiwgVFgsIFVTQS4mI3hEO0RlcGFydG1lbnQgb2YgU3VyZ2ljYWwgT25jb2xv
Z3ksIFRoZSBVbml2ZXJzaXR5IG9mIFRleGFzIE1EIEFuZGVyc29uIENhbmNlciBDZW50ZXIsIEhv
dXN0b24sIFRYLCBVU0EuIEVsZWN0cm9uaWMgYWRkcmVzczogbnBlcnJpZXJAbWRhbmRlcnNvbi5v
cmcuPC9hdXRoLWFkZHJlc3M+PHRpdGxlcz48dGl0bGU+VGhlIGRpYWdub3N0aWMgYWNjdXJhY3kg
b2YgbmVjayB1bHRyYXNvdW5kLCA0RC1Db21wdXRlZCB0b21vZ3JhcGh5YW5kIHNlc3RhbWliaSBp
bWFnaW5nIGluIHBhcmF0aHlyb2lkIGNhcmNpbm9tYTwvdGl0bGU+PHNlY29uZGFyeS10aXRsZT5F
dXIgSiBSYWRpb2w8L3NlY29uZGFyeS10aXRsZT48YWx0LXRpdGxlPkV1cm9wZWFuIGpvdXJuYWwg
b2YgcmFkaW9sb2d5PC9hbHQtdGl0bGU+PC90aXRsZXM+PHBhZ2VzPjgyLTg4PC9wYWdlcz48dm9s
dW1lPjk1PC92b2x1bWU+PGVkaXRpb24+MjAxNy8xMC8xMTwvZWRpdGlvbj48a2V5d29yZHM+PGtl
eXdvcmQ+RmVtYWxlPC9rZXl3b3JkPjxrZXl3b3JkPkZvdXItRGltZW5zaW9uYWwgQ29tcHV0ZWQg
VG9tb2dyYXBoeS9tZXRob2RzL3N0YW5kYXJkczwva2V5d29yZD48a2V5d29yZD5IdW1hbnM8L2tl
eXdvcmQ+PGtleXdvcmQ+TWFsZTwva2V5d29yZD48a2V5d29yZD5NaWRkbGUgQWdlZDwva2V5d29y
ZD48a2V5d29yZD5NdWx0aW1vZGFsIEltYWdpbmcvbWV0aG9kcy9zdGFuZGFyZHM8L2tleXdvcmQ+
PGtleXdvcmQ+TmVjay9kaWFnbm9zdGljIGltYWdpbmc8L2tleXdvcmQ+PGtleXdvcmQ+UGFyYXRo
eXJvaWQgR2xhbmRzL2RpYWdub3N0aWMgaW1hZ2luZzwva2V5d29yZD48a2V5d29yZD5QYXJhdGh5
cm9pZCBOZW9wbGFzbXMvKmRpYWdub3N0aWMgaW1hZ2luZzwva2V5d29yZD48a2V5d29yZD5SYWRp
b3BoYXJtYWNldXRpY2Fsczwva2V5d29yZD48a2V5d29yZD5SZXRyb3NwZWN0aXZlIFN0dWRpZXM8
L2tleXdvcmQ+PGtleXdvcmQ+U2Vuc2l0aXZpdHkgYW5kIFNwZWNpZmljaXR5PC9rZXl3b3JkPjxr
ZXl3b3JkPlNpbmdsZSBQaG90b24gRW1pc3Npb24gQ29tcHV0ZWQgVG9tb2dyYXBoeSBDb21wdXRl
ZCBUb21vZ3JhcGh5L21ldGhvZHM8L2tleXdvcmQ+PGtleXdvcmQ+VGVjaG5ldGl1bSBUYyA5OW0g
U2VzdGFtaWJpPC9rZXl3b3JkPjxrZXl3b3JkPlVsdHJhc29ub2dyYXBoeS9tZXRob2RzL3N0YW5k
YXJkczwva2V5d29yZD48a2V5d29yZD5DdDwva2V5d29yZD48a2V5d29yZD5DYW5jZXI8L2tleXdv
cmQ+PGtleXdvcmQ+SGVhZCBhbmQgbmVjazwva2V5d29yZD48a2V5d29yZD5Ncjwva2V5d29yZD48
a2V5d29yZD5QYXJhdGh5cm9pZDwva2V5d29yZD48a2V5d29yZD5VbHRyYXNvdW5kPC9rZXl3b3Jk
Pjwva2V5d29yZHM+PGRhdGVzPjx5ZWFyPjIwMTc8L3llYXI+PHB1Yi1kYXRlcz48ZGF0ZT5PY3Q8
L2RhdGU+PC9wdWItZGF0ZXM+PC9kYXRlcz48aXNibj4wNzIwLTA0OHg8L2lzYm4+PGFjY2Vzc2lv
bi1udW0+Mjg5ODc3MDI8L2FjY2Vzc2lvbi1udW0+PHVybHM+PC91cmxzPjxlbGVjdHJvbmljLXJl
c291cmNlLW51bT4xMC4xMDE2L2ouZWpyYWQuMjAxNy4wNy4wMjY8L2VsZWN0cm9uaWMtcmVzb3Vy
Y2UtbnVtPjxyZW1vdGUtZGF0YWJhc2UtcHJvdmlkZXI+TkxNPC9yZW1vdGUtZGF0YWJhc2UtcHJv
dmlkZXI+PGxhbmd1YWdlPmVuZzwvbGFuZ3VhZ2U+PC9yZWNvcmQ+PC9DaXRlPjwvRW5kTm90ZT4A
</w:fldData>
              </w:fldChar>
            </w:r>
            <w:r w:rsidRPr="00A262E3">
              <w:rPr>
                <w:color w:val="000000"/>
                <w:sz w:val="16"/>
                <w:szCs w:val="16"/>
              </w:rPr>
              <w:instrText xml:space="preserve"> ADDIN EN.CITE.DATA </w:instrText>
            </w:r>
            <w:r w:rsidRPr="00A262E3">
              <w:rPr>
                <w:color w:val="000000"/>
                <w:sz w:val="16"/>
                <w:szCs w:val="16"/>
              </w:rPr>
            </w:r>
            <w:r w:rsidRPr="00A262E3">
              <w:rPr>
                <w:color w:val="000000"/>
                <w:sz w:val="16"/>
                <w:szCs w:val="16"/>
              </w:rPr>
              <w:fldChar w:fldCharType="end"/>
            </w:r>
            <w:r w:rsidRPr="00A262E3">
              <w:rPr>
                <w:color w:val="000000"/>
                <w:sz w:val="16"/>
                <w:szCs w:val="16"/>
              </w:rPr>
            </w:r>
            <w:r w:rsidRPr="00A262E3">
              <w:rPr>
                <w:color w:val="000000"/>
                <w:sz w:val="16"/>
                <w:szCs w:val="16"/>
              </w:rPr>
              <w:fldChar w:fldCharType="separate"/>
            </w:r>
            <w:r w:rsidRPr="00A262E3">
              <w:rPr>
                <w:color w:val="000000"/>
                <w:sz w:val="16"/>
                <w:szCs w:val="16"/>
                <w:vertAlign w:val="superscript"/>
              </w:rPr>
              <w:t>9</w:t>
            </w:r>
            <w:r w:rsidRPr="00A262E3">
              <w:rPr>
                <w:color w:val="000000"/>
                <w:sz w:val="16"/>
                <w:szCs w:val="16"/>
              </w:rPr>
              <w:fldChar w:fldCharType="end"/>
            </w:r>
            <w:r w:rsidRPr="00A262E3">
              <w:rPr>
                <w:color w:val="000000"/>
                <w:sz w:val="16"/>
                <w:szCs w:val="16"/>
              </w:rPr>
              <w:t xml:space="preserve"> Other information also includes any history of fine needle aspiration, since this procedure may lead to pathologic alterations important to consider during specimen interpretation.</w:t>
            </w:r>
          </w:p>
          <w:p w14:paraId="235B63EC" w14:textId="77777777" w:rsidR="00A262E3" w:rsidRPr="00321102" w:rsidRDefault="00A262E3" w:rsidP="00A262E3">
            <w:pPr>
              <w:spacing w:after="0"/>
              <w:rPr>
                <w:color w:val="000000"/>
                <w:sz w:val="8"/>
                <w:szCs w:val="8"/>
              </w:rPr>
            </w:pPr>
          </w:p>
          <w:p w14:paraId="235B63ED" w14:textId="77777777" w:rsidR="00A262E3" w:rsidRPr="00A262E3" w:rsidRDefault="00A262E3" w:rsidP="00A262E3">
            <w:pPr>
              <w:spacing w:after="0"/>
              <w:rPr>
                <w:b/>
                <w:color w:val="000000"/>
                <w:sz w:val="16"/>
                <w:szCs w:val="16"/>
              </w:rPr>
            </w:pPr>
            <w:r w:rsidRPr="00A262E3">
              <w:rPr>
                <w:b/>
                <w:color w:val="000000"/>
                <w:sz w:val="16"/>
                <w:szCs w:val="16"/>
              </w:rPr>
              <w:t xml:space="preserve">References </w:t>
            </w:r>
          </w:p>
          <w:p w14:paraId="235B63EE" w14:textId="77777777" w:rsidR="00A262E3" w:rsidRPr="00A262E3" w:rsidRDefault="00A262E3" w:rsidP="00A262E3">
            <w:pPr>
              <w:spacing w:after="0"/>
              <w:rPr>
                <w:color w:val="000000"/>
                <w:sz w:val="16"/>
                <w:szCs w:val="16"/>
                <w:lang w:val="en-US"/>
              </w:rPr>
            </w:pPr>
            <w:r w:rsidRPr="00A262E3">
              <w:rPr>
                <w:color w:val="000000"/>
                <w:sz w:val="16"/>
                <w:szCs w:val="16"/>
                <w:lang w:val="en-US"/>
              </w:rPr>
              <w:fldChar w:fldCharType="begin"/>
            </w:r>
            <w:r w:rsidRPr="00A262E3">
              <w:rPr>
                <w:color w:val="000000"/>
                <w:sz w:val="16"/>
                <w:szCs w:val="16"/>
                <w:lang w:val="en-US"/>
              </w:rPr>
              <w:instrText xml:space="preserve"> ADDIN EN.REFLIST </w:instrText>
            </w:r>
            <w:r w:rsidRPr="00A262E3">
              <w:rPr>
                <w:color w:val="000000"/>
                <w:sz w:val="16"/>
                <w:szCs w:val="16"/>
                <w:lang w:val="en-US"/>
              </w:rPr>
              <w:fldChar w:fldCharType="separate"/>
            </w:r>
            <w:r>
              <w:rPr>
                <w:color w:val="000000"/>
                <w:sz w:val="16"/>
                <w:szCs w:val="16"/>
                <w:lang w:val="en-US"/>
              </w:rPr>
              <w:t xml:space="preserve">1 </w:t>
            </w:r>
            <w:r w:rsidRPr="00A262E3">
              <w:rPr>
                <w:color w:val="000000"/>
                <w:sz w:val="16"/>
                <w:szCs w:val="16"/>
                <w:lang w:val="en-US"/>
              </w:rPr>
              <w:t xml:space="preserve">Busaidy NL, Jimenez C, Habra MA, Schultz PN, El-Naggar AK, Clayman GL, Asper JA, Diaz EM, Jr., Evans DB, Gagel RF, Garden A, Hoff AO, Lee JE, Morrison WH, Rosenthal DI, Sherman SI, Sturgis EM, Waguespack SG, Weber RS, Wirfel K and Vassilopoulou-Sellin R (2004). Parathyroid carcinoma: a 22-year experience. </w:t>
            </w:r>
            <w:r w:rsidRPr="00A262E3">
              <w:rPr>
                <w:i/>
                <w:color w:val="000000"/>
                <w:sz w:val="16"/>
                <w:szCs w:val="16"/>
                <w:lang w:val="en-US"/>
              </w:rPr>
              <w:t>Head Neck</w:t>
            </w:r>
            <w:r w:rsidRPr="00A262E3">
              <w:rPr>
                <w:color w:val="000000"/>
                <w:sz w:val="16"/>
                <w:szCs w:val="16"/>
                <w:lang w:val="en-US"/>
              </w:rPr>
              <w:t xml:space="preserve"> 26(8):716-726.</w:t>
            </w:r>
          </w:p>
          <w:p w14:paraId="235B63EF" w14:textId="77777777" w:rsidR="00A262E3" w:rsidRPr="00A262E3" w:rsidRDefault="00A262E3" w:rsidP="00A262E3">
            <w:pPr>
              <w:spacing w:after="0"/>
              <w:rPr>
                <w:color w:val="000000"/>
                <w:sz w:val="16"/>
                <w:szCs w:val="16"/>
                <w:lang w:val="en-US"/>
              </w:rPr>
            </w:pPr>
            <w:r>
              <w:rPr>
                <w:color w:val="000000"/>
                <w:sz w:val="16"/>
                <w:szCs w:val="16"/>
                <w:lang w:val="en-US"/>
              </w:rPr>
              <w:t xml:space="preserve">2 </w:t>
            </w:r>
            <w:r w:rsidRPr="00A262E3">
              <w:rPr>
                <w:color w:val="000000"/>
                <w:sz w:val="16"/>
                <w:szCs w:val="16"/>
                <w:lang w:val="en-US"/>
              </w:rPr>
              <w:t xml:space="preserve">Harari A, Waring A, Fernandez-Ranvier G, Hwang J, Suh I, Mitmaker E, Shen W, Gosnell J, Duh QY and Clark O (2011). Parathyroid carcinoma: a 43-year outcome and survival analysis. </w:t>
            </w:r>
            <w:r w:rsidRPr="00A262E3">
              <w:rPr>
                <w:i/>
                <w:color w:val="000000"/>
                <w:sz w:val="16"/>
                <w:szCs w:val="16"/>
                <w:lang w:val="en-US"/>
              </w:rPr>
              <w:t>J Clin Endocrinol Metab</w:t>
            </w:r>
            <w:r w:rsidRPr="00A262E3">
              <w:rPr>
                <w:color w:val="000000"/>
                <w:sz w:val="16"/>
                <w:szCs w:val="16"/>
                <w:lang w:val="en-US"/>
              </w:rPr>
              <w:t xml:space="preserve"> 96(12):3679-3686.</w:t>
            </w:r>
          </w:p>
          <w:p w14:paraId="235B63F0" w14:textId="77777777" w:rsidR="00A262E3" w:rsidRPr="00A262E3" w:rsidRDefault="00A262E3" w:rsidP="00A262E3">
            <w:pPr>
              <w:spacing w:after="0"/>
              <w:rPr>
                <w:color w:val="000000"/>
                <w:sz w:val="16"/>
                <w:szCs w:val="16"/>
                <w:lang w:val="en-US"/>
              </w:rPr>
            </w:pPr>
            <w:r>
              <w:rPr>
                <w:color w:val="000000"/>
                <w:sz w:val="16"/>
                <w:szCs w:val="16"/>
                <w:lang w:val="en-US"/>
              </w:rPr>
              <w:t xml:space="preserve">3 </w:t>
            </w:r>
            <w:r w:rsidRPr="00A262E3">
              <w:rPr>
                <w:color w:val="000000"/>
                <w:sz w:val="16"/>
                <w:szCs w:val="16"/>
                <w:lang w:val="en-US"/>
              </w:rPr>
              <w:t xml:space="preserve">Sadler C, Gow KW, Beierle EA, Doski JJ, Langer M, Nuchtern JG, Vasudevan SA and Goldfarb M (2014). Parathyroid carcinoma in more than 1,000 patients: A population-level analysis. </w:t>
            </w:r>
            <w:r w:rsidRPr="00A262E3">
              <w:rPr>
                <w:i/>
                <w:color w:val="000000"/>
                <w:sz w:val="16"/>
                <w:szCs w:val="16"/>
                <w:lang w:val="en-US"/>
              </w:rPr>
              <w:t>Surgery</w:t>
            </w:r>
            <w:r w:rsidRPr="00A262E3">
              <w:rPr>
                <w:color w:val="000000"/>
                <w:sz w:val="16"/>
                <w:szCs w:val="16"/>
                <w:lang w:val="en-US"/>
              </w:rPr>
              <w:t xml:space="preserve"> 156(6):1622-1629; discussion 1629-1630.</w:t>
            </w:r>
          </w:p>
          <w:p w14:paraId="235B63F1" w14:textId="77777777" w:rsidR="00A262E3" w:rsidRPr="00A262E3" w:rsidRDefault="00A262E3" w:rsidP="00A262E3">
            <w:pPr>
              <w:spacing w:after="0"/>
              <w:rPr>
                <w:color w:val="000000"/>
                <w:sz w:val="16"/>
                <w:szCs w:val="16"/>
                <w:lang w:val="en-US"/>
              </w:rPr>
            </w:pPr>
            <w:r>
              <w:rPr>
                <w:color w:val="000000"/>
                <w:sz w:val="16"/>
                <w:szCs w:val="16"/>
                <w:lang w:val="en-US"/>
              </w:rPr>
              <w:t xml:space="preserve">4 </w:t>
            </w:r>
            <w:r w:rsidRPr="00A262E3">
              <w:rPr>
                <w:color w:val="000000"/>
                <w:sz w:val="16"/>
                <w:szCs w:val="16"/>
                <w:lang w:val="en-US"/>
              </w:rPr>
              <w:t xml:space="preserve">Shane E and Bilezikian JP (1982). Parathyroid carcinoma: a review of 62 patients. </w:t>
            </w:r>
            <w:r w:rsidRPr="00A262E3">
              <w:rPr>
                <w:i/>
                <w:color w:val="000000"/>
                <w:sz w:val="16"/>
                <w:szCs w:val="16"/>
                <w:lang w:val="en-US"/>
              </w:rPr>
              <w:t>Endocr Rev</w:t>
            </w:r>
            <w:r w:rsidRPr="00A262E3">
              <w:rPr>
                <w:color w:val="000000"/>
                <w:sz w:val="16"/>
                <w:szCs w:val="16"/>
                <w:lang w:val="en-US"/>
              </w:rPr>
              <w:t xml:space="preserve"> 3(2):218-226.</w:t>
            </w:r>
          </w:p>
          <w:p w14:paraId="235B63F2" w14:textId="77777777" w:rsidR="00A262E3" w:rsidRPr="00A262E3" w:rsidRDefault="00A262E3" w:rsidP="00A262E3">
            <w:pPr>
              <w:spacing w:after="0"/>
              <w:rPr>
                <w:color w:val="000000"/>
                <w:sz w:val="16"/>
                <w:szCs w:val="16"/>
                <w:lang w:val="en-US"/>
              </w:rPr>
            </w:pPr>
            <w:r>
              <w:rPr>
                <w:color w:val="000000"/>
                <w:sz w:val="16"/>
                <w:szCs w:val="16"/>
                <w:lang w:val="en-US"/>
              </w:rPr>
              <w:t xml:space="preserve">5 </w:t>
            </w:r>
            <w:r w:rsidRPr="00A262E3">
              <w:rPr>
                <w:color w:val="000000"/>
                <w:sz w:val="16"/>
                <w:szCs w:val="16"/>
                <w:lang w:val="en-US"/>
              </w:rPr>
              <w:t xml:space="preserve">Agha A, Carpenter R, Bhattacharya S, Edmonson SJ, Carlsen E and Monson JP (2007). Parathyroid carcinoma in multiple endocrine neoplasia type 1 (MEN1) syndrome: two case reports of an unrecognised entity. </w:t>
            </w:r>
            <w:r w:rsidRPr="00A262E3">
              <w:rPr>
                <w:i/>
                <w:color w:val="000000"/>
                <w:sz w:val="16"/>
                <w:szCs w:val="16"/>
                <w:lang w:val="en-US"/>
              </w:rPr>
              <w:t>J Endocrinol Invest</w:t>
            </w:r>
            <w:r w:rsidRPr="00A262E3">
              <w:rPr>
                <w:color w:val="000000"/>
                <w:sz w:val="16"/>
                <w:szCs w:val="16"/>
                <w:lang w:val="en-US"/>
              </w:rPr>
              <w:t xml:space="preserve"> 30(2):145-149.</w:t>
            </w:r>
          </w:p>
          <w:p w14:paraId="235B63F3" w14:textId="77777777" w:rsidR="00A262E3" w:rsidRPr="00A262E3" w:rsidRDefault="00A262E3" w:rsidP="00A262E3">
            <w:pPr>
              <w:spacing w:after="0"/>
              <w:rPr>
                <w:color w:val="000000"/>
                <w:sz w:val="16"/>
                <w:szCs w:val="16"/>
                <w:lang w:val="en-US"/>
              </w:rPr>
            </w:pPr>
            <w:r>
              <w:rPr>
                <w:color w:val="000000"/>
                <w:sz w:val="16"/>
                <w:szCs w:val="16"/>
                <w:lang w:val="en-US"/>
              </w:rPr>
              <w:t xml:space="preserve">6 </w:t>
            </w:r>
            <w:r w:rsidRPr="00A262E3">
              <w:rPr>
                <w:color w:val="000000"/>
                <w:sz w:val="16"/>
                <w:szCs w:val="16"/>
                <w:lang w:val="en-US"/>
              </w:rPr>
              <w:t xml:space="preserve">Carpten JD, Robbins CM, Villablanca A, Forsberg L, Presciuttini S, Bailey-Wilson J, Simonds WF, Gillanders EM, Kennedy AM, Chen JD, Agarwal SK, Sood R, Jones MP, Moses TY, Haven C, Petillo D, Leotlela PD, Harding B, Cameron D, Pannett AA, Hoog A, Heath H, 3rd, James-Newton LA, Robinson B, Zarbo RJ, Cavaco BM, Wassif W, Perrier ND, Rosen IB, Kristoffersson U, Turnpenny PD, Farnebo LO, Besser GM, Jackson CE, Morreau H, Trent JM, Thakker RV, Marx SJ, Teh BT, Larsson C and Hobbs MR (2002). HRPT2, encoding parafibromin, is mutated in hyperparathyroidism-jaw tumor syndrome. </w:t>
            </w:r>
            <w:r w:rsidRPr="00A262E3">
              <w:rPr>
                <w:i/>
                <w:color w:val="000000"/>
                <w:sz w:val="16"/>
                <w:szCs w:val="16"/>
                <w:lang w:val="en-US"/>
              </w:rPr>
              <w:t>Nat Genet</w:t>
            </w:r>
            <w:r w:rsidRPr="00A262E3">
              <w:rPr>
                <w:color w:val="000000"/>
                <w:sz w:val="16"/>
                <w:szCs w:val="16"/>
                <w:lang w:val="en-US"/>
              </w:rPr>
              <w:t xml:space="preserve"> 32(4):676-680.</w:t>
            </w:r>
          </w:p>
          <w:p w14:paraId="235B63F4" w14:textId="77777777" w:rsidR="00A262E3" w:rsidRPr="00A262E3" w:rsidRDefault="00A262E3" w:rsidP="00A262E3">
            <w:pPr>
              <w:spacing w:after="0"/>
              <w:rPr>
                <w:color w:val="000000"/>
                <w:sz w:val="16"/>
                <w:szCs w:val="16"/>
                <w:lang w:val="en-US"/>
              </w:rPr>
            </w:pPr>
            <w:r>
              <w:rPr>
                <w:color w:val="000000"/>
                <w:sz w:val="16"/>
                <w:szCs w:val="16"/>
                <w:lang w:val="en-US"/>
              </w:rPr>
              <w:t xml:space="preserve">7 </w:t>
            </w:r>
            <w:r w:rsidRPr="00A262E3">
              <w:rPr>
                <w:color w:val="000000"/>
                <w:sz w:val="16"/>
                <w:szCs w:val="16"/>
                <w:lang w:val="en-US"/>
              </w:rPr>
              <w:t xml:space="preserve">Gill AJ (2014). Understanding the genetic basis of parathyroid carcinoma. </w:t>
            </w:r>
            <w:r w:rsidRPr="00A262E3">
              <w:rPr>
                <w:i/>
                <w:color w:val="000000"/>
                <w:sz w:val="16"/>
                <w:szCs w:val="16"/>
                <w:lang w:val="en-US"/>
              </w:rPr>
              <w:t>Endocr Pathol</w:t>
            </w:r>
            <w:r w:rsidRPr="00A262E3">
              <w:rPr>
                <w:color w:val="000000"/>
                <w:sz w:val="16"/>
                <w:szCs w:val="16"/>
                <w:lang w:val="en-US"/>
              </w:rPr>
              <w:t xml:space="preserve"> 25(1):30-34.</w:t>
            </w:r>
          </w:p>
          <w:p w14:paraId="235B63F5" w14:textId="77777777" w:rsidR="00A262E3" w:rsidRPr="00A262E3" w:rsidRDefault="00A262E3" w:rsidP="00A262E3">
            <w:pPr>
              <w:spacing w:after="0"/>
              <w:rPr>
                <w:color w:val="000000"/>
                <w:sz w:val="16"/>
                <w:szCs w:val="16"/>
                <w:lang w:val="en-US"/>
              </w:rPr>
            </w:pPr>
            <w:r>
              <w:rPr>
                <w:color w:val="000000"/>
                <w:sz w:val="16"/>
                <w:szCs w:val="16"/>
                <w:lang w:val="en-US"/>
              </w:rPr>
              <w:t xml:space="preserve">8 </w:t>
            </w:r>
            <w:r w:rsidRPr="00A262E3">
              <w:rPr>
                <w:color w:val="000000"/>
                <w:sz w:val="16"/>
                <w:szCs w:val="16"/>
                <w:lang w:val="en-US"/>
              </w:rPr>
              <w:t xml:space="preserve">Weinstein LS and Simonds WF (2003). HRPT2, a marker of parathyroid cancer. </w:t>
            </w:r>
            <w:r w:rsidRPr="00A262E3">
              <w:rPr>
                <w:i/>
                <w:color w:val="000000"/>
                <w:sz w:val="16"/>
                <w:szCs w:val="16"/>
                <w:lang w:val="en-US"/>
              </w:rPr>
              <w:t>N Engl J Med</w:t>
            </w:r>
            <w:r w:rsidRPr="00A262E3">
              <w:rPr>
                <w:color w:val="000000"/>
                <w:sz w:val="16"/>
                <w:szCs w:val="16"/>
                <w:lang w:val="en-US"/>
              </w:rPr>
              <w:t xml:space="preserve"> 349(18):1691-1692.</w:t>
            </w:r>
          </w:p>
          <w:p w14:paraId="235B63F6" w14:textId="77777777" w:rsidR="00321102" w:rsidRDefault="00321102" w:rsidP="00A262E3">
            <w:pPr>
              <w:spacing w:after="0"/>
              <w:rPr>
                <w:color w:val="000000"/>
                <w:sz w:val="16"/>
                <w:szCs w:val="16"/>
                <w:lang w:val="en-US"/>
              </w:rPr>
            </w:pPr>
          </w:p>
          <w:p w14:paraId="235B63F7" w14:textId="77777777" w:rsidR="00321102" w:rsidRDefault="00321102" w:rsidP="00321102">
            <w:pPr>
              <w:spacing w:after="0"/>
              <w:ind w:firstLine="720"/>
              <w:rPr>
                <w:color w:val="000000"/>
                <w:sz w:val="16"/>
                <w:szCs w:val="16"/>
                <w:lang w:val="en-US"/>
              </w:rPr>
            </w:pPr>
          </w:p>
          <w:p w14:paraId="235B63F8" w14:textId="77777777" w:rsidR="007162C8" w:rsidRPr="007162C8" w:rsidRDefault="00A262E3" w:rsidP="00A262E3">
            <w:pPr>
              <w:spacing w:after="0"/>
              <w:rPr>
                <w:color w:val="000000"/>
                <w:sz w:val="16"/>
                <w:szCs w:val="16"/>
              </w:rPr>
            </w:pPr>
            <w:r>
              <w:rPr>
                <w:color w:val="000000"/>
                <w:sz w:val="16"/>
                <w:szCs w:val="16"/>
                <w:lang w:val="en-US"/>
              </w:rPr>
              <w:lastRenderedPageBreak/>
              <w:t xml:space="preserve">9 </w:t>
            </w:r>
            <w:r w:rsidRPr="00A262E3">
              <w:rPr>
                <w:color w:val="000000"/>
                <w:sz w:val="16"/>
                <w:szCs w:val="16"/>
                <w:lang w:val="en-US"/>
              </w:rPr>
              <w:t xml:space="preserve">Christakis I, Vu T, Chuang HH, Fellman B, Figueroa AMS, Williams MD, Busaidy NL and Perrier ND (2017). The diagnostic accuracy of neck ultrasound, 4D-Computed tomographyand sestamibi imaging in parathyroid carcinoma. </w:t>
            </w:r>
            <w:r w:rsidRPr="00A262E3">
              <w:rPr>
                <w:i/>
                <w:color w:val="000000"/>
                <w:sz w:val="16"/>
                <w:szCs w:val="16"/>
                <w:lang w:val="en-US"/>
              </w:rPr>
              <w:t>Eur J Radiol</w:t>
            </w:r>
            <w:r w:rsidRPr="00A262E3">
              <w:rPr>
                <w:color w:val="000000"/>
                <w:sz w:val="16"/>
                <w:szCs w:val="16"/>
                <w:lang w:val="en-US"/>
              </w:rPr>
              <w:t xml:space="preserve"> 95:82-88.</w:t>
            </w:r>
            <w:r w:rsidRPr="00A262E3">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3F9" w14:textId="77777777" w:rsidR="007162C8" w:rsidRPr="00733212" w:rsidRDefault="007162C8" w:rsidP="00181A22">
            <w:pPr>
              <w:rPr>
                <w:rFonts w:ascii="Calibri" w:hAnsi="Calibri"/>
                <w:color w:val="000000"/>
                <w:sz w:val="16"/>
                <w:szCs w:val="16"/>
              </w:rPr>
            </w:pPr>
          </w:p>
        </w:tc>
      </w:tr>
      <w:tr w:rsidR="00BC59F9" w14:paraId="235B640C"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B63FB" w14:textId="77777777" w:rsidR="00BC59F9" w:rsidRDefault="00321102" w:rsidP="00181A22">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3FC" w14:textId="77777777" w:rsidR="00BC59F9" w:rsidRPr="00BC59F9" w:rsidRDefault="00BC59F9" w:rsidP="00BC59F9">
            <w:pPr>
              <w:spacing w:after="0"/>
              <w:rPr>
                <w:rFonts w:ascii="Calibri" w:hAnsi="Calibri"/>
                <w:color w:val="000000"/>
                <w:sz w:val="16"/>
                <w:szCs w:val="16"/>
              </w:rPr>
            </w:pPr>
            <w:r w:rsidRPr="00BC59F9">
              <w:rPr>
                <w:rFonts w:ascii="Calibri" w:hAnsi="Calibri"/>
                <w:bCs/>
                <w:color w:val="000000"/>
                <w:sz w:val="16"/>
                <w:szCs w:val="16"/>
              </w:rPr>
              <w:t>PRE-OPERATIVE BIOCHEMICAL INFORMATION</w:t>
            </w:r>
          </w:p>
        </w:tc>
        <w:tc>
          <w:tcPr>
            <w:tcW w:w="2836" w:type="dxa"/>
            <w:tcBorders>
              <w:top w:val="nil"/>
              <w:left w:val="nil"/>
              <w:bottom w:val="single" w:sz="4" w:space="0" w:color="auto"/>
              <w:right w:val="single" w:sz="4" w:space="0" w:color="auto"/>
            </w:tcBorders>
            <w:shd w:val="clear" w:color="auto" w:fill="auto"/>
          </w:tcPr>
          <w:p w14:paraId="235B63FD" w14:textId="77777777" w:rsidR="00BC59F9" w:rsidRPr="00BC59F9" w:rsidRDefault="00BC59F9" w:rsidP="00BC59F9">
            <w:pPr>
              <w:autoSpaceDE w:val="0"/>
              <w:autoSpaceDN w:val="0"/>
              <w:adjustRightInd w:val="0"/>
              <w:spacing w:after="40" w:line="181" w:lineRule="atLeast"/>
              <w:rPr>
                <w:rFonts w:ascii="Calibri" w:hAnsi="Calibri"/>
                <w:color w:val="000000"/>
                <w:sz w:val="16"/>
                <w:szCs w:val="16"/>
              </w:rPr>
            </w:pPr>
            <w:r w:rsidRPr="00BC59F9">
              <w:rPr>
                <w:rFonts w:ascii="Calibri" w:hAnsi="Calibri"/>
                <w:color w:val="000000"/>
                <w:sz w:val="16"/>
                <w:szCs w:val="16"/>
              </w:rPr>
              <w:t>Multi selection value list (select all that apply)</w:t>
            </w:r>
            <w:r>
              <w:rPr>
                <w:rFonts w:ascii="Calibri" w:hAnsi="Calibri"/>
                <w:color w:val="000000"/>
                <w:sz w:val="16"/>
                <w:szCs w:val="16"/>
              </w:rPr>
              <w:t>/text</w:t>
            </w:r>
            <w:r w:rsidRPr="00BC59F9">
              <w:rPr>
                <w:rFonts w:ascii="Calibri" w:hAnsi="Calibri"/>
                <w:color w:val="000000"/>
                <w:sz w:val="16"/>
                <w:szCs w:val="16"/>
              </w:rPr>
              <w:t>:</w:t>
            </w:r>
          </w:p>
          <w:p w14:paraId="235B63FE" w14:textId="77777777" w:rsidR="003F688D" w:rsidRDefault="00BC59F9" w:rsidP="00BC59F9">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BC59F9">
              <w:rPr>
                <w:rFonts w:ascii="Calibri" w:hAnsi="Calibri"/>
                <w:color w:val="000000"/>
                <w:sz w:val="16"/>
                <w:szCs w:val="16"/>
              </w:rPr>
              <w:t>Information not provided</w:t>
            </w:r>
          </w:p>
          <w:p w14:paraId="235B63FF" w14:textId="77777777" w:rsidR="003F688D" w:rsidRDefault="003F688D" w:rsidP="00BC59F9">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235B6400" w14:textId="77777777" w:rsidR="00BC59F9" w:rsidRPr="00BC59F9" w:rsidRDefault="00BC59F9" w:rsidP="00BC59F9">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BC59F9">
              <w:rPr>
                <w:rFonts w:ascii="Calibri" w:hAnsi="Calibri"/>
                <w:color w:val="000000"/>
                <w:sz w:val="16"/>
                <w:szCs w:val="16"/>
              </w:rPr>
              <w:t xml:space="preserve">Calcium, </w:t>
            </w:r>
            <w:r w:rsidRPr="00BC59F9">
              <w:rPr>
                <w:rFonts w:ascii="Calibri" w:hAnsi="Calibri"/>
                <w:i/>
                <w:iCs/>
                <w:color w:val="000000"/>
                <w:sz w:val="16"/>
                <w:szCs w:val="16"/>
              </w:rPr>
              <w:t>specify level with units and specimen type (serum, other)</w:t>
            </w:r>
          </w:p>
          <w:p w14:paraId="235B6401" w14:textId="77777777" w:rsidR="00BC59F9" w:rsidRPr="00BC59F9" w:rsidRDefault="00BC59F9" w:rsidP="00BC59F9">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BC59F9">
              <w:rPr>
                <w:rFonts w:ascii="Calibri" w:hAnsi="Calibri"/>
                <w:color w:val="000000"/>
                <w:sz w:val="16"/>
                <w:szCs w:val="16"/>
              </w:rPr>
              <w:t xml:space="preserve">Parathyroid hormone (PTH), </w:t>
            </w:r>
            <w:r w:rsidRPr="00BC59F9">
              <w:rPr>
                <w:rFonts w:ascii="Calibri" w:hAnsi="Calibri"/>
                <w:i/>
                <w:iCs/>
                <w:color w:val="000000"/>
                <w:sz w:val="16"/>
                <w:szCs w:val="16"/>
              </w:rPr>
              <w:t xml:space="preserve">specify level with units </w:t>
            </w:r>
          </w:p>
          <w:p w14:paraId="235B6402" w14:textId="77777777" w:rsidR="00BC59F9" w:rsidRPr="0099575F" w:rsidRDefault="00BC59F9" w:rsidP="00BC59F9">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BC59F9">
              <w:rPr>
                <w:rFonts w:ascii="Calibri" w:hAnsi="Calibri"/>
                <w:color w:val="000000"/>
                <w:sz w:val="16"/>
                <w:szCs w:val="16"/>
              </w:rPr>
              <w:t xml:space="preserve">Other, </w:t>
            </w:r>
            <w:r w:rsidRPr="00BC59F9">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403" w14:textId="77777777" w:rsidR="00BC59F9" w:rsidRPr="00BC59F9" w:rsidRDefault="00BC59F9" w:rsidP="00BC59F9">
            <w:pPr>
              <w:spacing w:after="0"/>
              <w:rPr>
                <w:rFonts w:ascii="Calibri" w:hAnsi="Calibri"/>
                <w:color w:val="000000"/>
                <w:sz w:val="16"/>
                <w:szCs w:val="16"/>
              </w:rPr>
            </w:pPr>
            <w:r w:rsidRPr="00BC59F9">
              <w:rPr>
                <w:rFonts w:ascii="Calibri" w:hAnsi="Calibri"/>
                <w:color w:val="000000"/>
                <w:sz w:val="16"/>
                <w:szCs w:val="16"/>
              </w:rPr>
              <w:t>The highest preoperative levels of calcium and parathyroid hormone should be recorded. A clinical concern for parathyroid carcinoma is raised when a patient presents with a palpable neck mass, very high serum calcium levels (&gt;14 mg/dl/3.5 mmol/L) and corresponding significantly elevated parathyroid hormone (PTH) levels. It remains unclear if the preoperative levels of either calcium or PTH may have a predictive role in this disease, although patients with extreme hypercalcemia are more likely to meet the criteria for the diagnosis of parathyroid carcinoma.</w:t>
            </w:r>
            <w:r w:rsidRPr="00BC59F9">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Q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SGFyYXJpPC9BdXRob3I+PFllYXI+MjAxMTwvWWVhcj48UmVjTnVtPjI8L1JlY051
bT48cmVjb3JkPjxyZWMtbnVtYmVyPjI8L3JlYy1udW1iZXI+PGZvcmVpZ24ta2V5cz48a2V5IGFw
cD0iRU4iIGRiLWlkPSI5dnd2MjBwd3YyMnc1dmVmeGQycHBmOWYwZDVyZHQwZXBhdnIiIHRpbWVz
dGFtcD0iMCI+Mjwva2V5PjwvZm9yZWlnbi1rZXlzPjxyZWYtdHlwZSBuYW1lPSJKb3VybmFsIEFy
dGljbGUiPjE3PC9yZWYtdHlwZT48Y29udHJpYnV0b3JzPjxhdXRob3JzPjxhdXRob3I+SGFyYXJp
LCBBLjwvYXV0aG9yPjxhdXRob3I+V2FyaW5nLCBBLjwvYXV0aG9yPjxhdXRob3I+RmVybmFuZGV6
LVJhbnZpZXIsIEcuPC9hdXRob3I+PGF1dGhvcj5Id2FuZywgSi48L2F1dGhvcj48YXV0aG9yPlN1
aCwgSS48L2F1dGhvcj48YXV0aG9yPk1pdG1ha2VyLCBFLjwvYXV0aG9yPjxhdXRob3I+U2hlbiwg
Vy48L2F1dGhvcj48YXV0aG9yPkdvc25lbGwsIEouPC9hdXRob3I+PGF1dGhvcj5EdWgsIFEuIFku
PC9hdXRob3I+PGF1dGhvcj5DbGFyaywgTy48L2F1dGhvcj48L2F1dGhvcnM+PC9jb250cmlidXRv
cnM+PGF1dGgtYWRkcmVzcz5TZWN0aW9uIG9mIEVuZG9jcmluZSBTdXJnZXJ5LCBVbml2ZXJzaXR5
IG9mIENhbGlmb3JuaWEsIExvcyBBbmdlbGVzLCBDYWxpZm9ybmlhIDkwMDk1LCBVU0EuIGFoYXJh
cmlAbWVkbmV0LnVjbGEuZWR1PC9hdXRoLWFkZHJlc3M+PHRpdGxlcz48dGl0bGU+UGFyYXRoeXJv
aWQgY2FyY2lub21hOiBhIDQzLXllYXIgb3V0Y29tZSBhbmQgc3Vydml2YWwgYW5hbHlzaXM8L3Rp
dGxlPjxzZWNvbmRhcnktdGl0bGU+SiBDbGluIEVuZG9jcmlub2wgTWV0YWI8L3NlY29uZGFyeS10
aXRsZT48YWx0LXRpdGxlPlRoZSBKb3VybmFsIG9mIGNsaW5pY2FsIGVuZG9jcmlub2xvZ3kgYW5k
IG1ldGFib2xpc208L2FsdC10aXRsZT48L3RpdGxlcz48cGFnZXM+MzY3OS04NjwvcGFnZXM+PHZv
bHVtZT45Njwvdm9sdW1lPjxudW1iZXI+MTI8L251bWJlcj48ZWRpdGlvbj4yMDExLzA5LzIzPC9l
ZGl0aW9uPjxrZXl3b3Jkcz48a2V5d29yZD5BZHVsdDwva2V5d29yZD48a2V5d29yZD5BZ2VkPC9r
ZXl3b3JkPjxrZXl3b3JkPkFnZWQsIDgwIGFuZCBvdmVyPC9rZXl3b3JkPjxrZXl3b3JkPkNhcmNp
bm9tYS9jb21wbGljYXRpb25zLyptb3J0YWxpdHkvcGF0aG9sb2d5L3N1cmdlcnk8L2tleXdvcmQ+
PGtleXdvcmQ+RmVtYWxlPC9rZXl3b3JkPjxrZXl3b3JkPkh1bWFuczwva2V5d29yZD48a2V5d29y
ZD5IeXBlcnBhcmF0aHlyb2lkaXNtL2V0aW9sb2d5Lyptb3J0YWxpdHkvcGF0aG9sb2d5L3N1cmdl
cnk8L2tleXdvcmQ+PGtleXdvcmQ+TWFsZTwva2V5d29yZD48a2V5d29yZD5NaWRkbGUgQWdlZDwv
a2V5d29yZD48a2V5d29yZD5OZW9wbGFzbSBSZWN1cnJlbmNlLCBMb2NhbC8qbW9ydGFsaXR5L3Bh
dGhvbG9neS9zdXJnZXJ5PC9rZXl3b3JkPjxrZXl3b3JkPlBhcmF0aHlyb2lkIEdsYW5kcy8qcGF0
aG9sb2d5L3N1cmdlcnk8L2tleXdvcmQ+PGtleXdvcmQ+UGFyYXRoeXJvaWQgTmVvcGxhc21zL2Nv
bXBsaWNhdGlvbnMvKm1vcnRhbGl0eS9wYXRob2xvZ3kvc3VyZ2VyeTwva2V5d29yZD48a2V5d29y
ZD5QYXJhdGh5cm9pZGVjdG9teTwva2V5d29yZD48a2V5d29yZD5SZW9wZXJhdGlvbjwva2V5d29y
ZD48a2V5d29yZD5SZXRyb3NwZWN0aXZlIFN0dWRpZXM8L2tleXdvcmQ+PGtleXdvcmQ+U3Vydml2
YWwgQW5hbHlzaXM8L2tleXdvcmQ+PGtleXdvcmQ+U3Vydml2YWwgUmF0ZTwva2V5d29yZD48a2V5
d29yZD5UcmVhdG1lbnQgT3V0Y29tZTwva2V5d29yZD48L2tleXdvcmRzPjxkYXRlcz48eWVhcj4y
MDExPC95ZWFyPjxwdWItZGF0ZXM+PGRhdGU+RGVjPC9kYXRlPjwvcHViLWRhdGVzPjwvZGF0ZXM+
PGlzYm4+MDAyMS05NzJ4PC9pc2JuPjxhY2Nlc3Npb24tbnVtPjIxOTM3NjI2PC9hY2Nlc3Npb24t
bnVtPjx1cmxzPjwvdXJscz48ZWxlY3Ryb25pYy1yZXNvdXJjZS1udW0+MTAuMTIxMC9qYy4yMDEx
LTE1NzE8L2VsZWN0cm9uaWMtcmVzb3VyY2UtbnVtPjxyZW1vdGUtZGF0YWJhc2UtcHJvdmlkZXI+
TkxNPC9yZW1vdGUtZGF0YWJhc2UtcHJvdmlkZXI+PGxhbmd1YWdlPmVuZzwvbGFuZ3VhZ2U+PC9y
ZWNvcmQ+PC9DaXRlPjxDaXRlPjxBdXRob3I+VGFsYXQ8L0F1dGhvcj48WWVhcj4yMDEwPC9ZZWFy
PjxSZWNOdW0+MTA8L1JlY051bT48cmVjb3JkPjxyZWMtbnVtYmVyPjEwPC9yZWMtbnVtYmVyPjxm
b3JlaWduLWtleXM+PGtleSBhcHA9IkVOIiBkYi1pZD0iOXZ3djIwcHd2MjJ3NXZlZnhkMnBwZjlm
MGQ1cmR0MGVwYXZyIiB0aW1lc3RhbXA9IjAiPjEwPC9rZXk+PC9mb3JlaWduLWtleXM+PHJlZi10
eXBlIG5hbWU9IkpvdXJuYWwgQXJ0aWNsZSI+MTc8L3JlZi10eXBlPjxjb250cmlidXRvcnM+PGF1
dGhvcnM+PGF1dGhvcj5UYWxhdCwgTi48L2F1dGhvcj48YXV0aG9yPlNjaHVsdGUsIEsuIE0uPC9h
dXRob3I+PC9hdXRob3JzPjwvY29udHJpYnV0b3JzPjxhdXRoLWFkZHJlc3M+RGVwYXJ0bWVudCBv
ZiBFbmRvY3JpbmUgU3VyZ2VyeSwgS2luZyZhcG9zO3MgQ29sbGVnZSBIb3NwaXRhbCwgTG9uZG9u
LCBVSy48L2F1dGgtYWRkcmVzcz48dGl0bGVzPjx0aXRsZT5DbGluaWNhbCBwcmVzZW50YXRpb24s
IHN0YWdpbmcgYW5kIGxvbmctdGVybSBldm9sdXRpb24gb2YgcGFyYXRoeXJvaWQgY2FuY2VyPC90
aXRsZT48c2Vjb25kYXJ5LXRpdGxlPkFubiBTdXJnIE9uY29sPC9zZWNvbmRhcnktdGl0bGU+PGFs
dC10aXRsZT5Bbm5hbHMgb2Ygc3VyZ2ljYWwgb25jb2xvZ3k8L2FsdC10aXRsZT48L3RpdGxlcz48
cGFnZXM+MjE1Ni03NDwvcGFnZXM+PHZvbHVtZT4xNzwvdm9sdW1lPjxudW1iZXI+ODwvbnVtYmVy
PjxlZGl0aW9uPjIwMTAvMDMvMTI8L2VkaXRpb24+PGtleXdvcmRzPjxrZXl3b3JkPkFkdWx0PC9r
ZXl3b3JkPjxrZXl3b3JkPkFnZWQ8L2tleXdvcmQ+PGtleXdvcmQ+QWdlZCwgODAgYW5kIG92ZXI8
L2tleXdvcmQ+PGtleXdvcmQ+RmVtYWxlPC9rZXl3b3JkPjxrZXl3b3JkPkZvbGxvdy1VcCBTdHVk
aWVzPC9rZXl3b3JkPjxrZXl3b3JkPkh1bWFuczwva2V5d29yZD48a2V5d29yZD5NYWxlPC9rZXl3
b3JkPjxrZXl3b3JkPk1pZGRsZSBBZ2VkPC9rZXl3b3JkPjxrZXl3b3JkPk5lb3BsYXNtIFJlY3Vy
cmVuY2UsIExvY2FsPC9rZXl3b3JkPjxrZXl3b3JkPk5lb3BsYXNtIFN0YWdpbmcvKm1ldGhvZHM8
L2tleXdvcmQ+PGtleXdvcmQ+UGFyYXRoeXJvaWQgTmVvcGxhc21zL21vcnRhbGl0eS8qcGF0aG9s
b2d5PC9rZXl3b3JkPjxrZXl3b3JkPlJpc2sgRmFjdG9yczwva2V5d29yZD48a2V5d29yZD5TdXJ2
aXZhbCBSYXRlPC9rZXl3b3JkPjwva2V5d29yZHM+PGRhdGVzPjx5ZWFyPjIwMTA8L3llYXI+PHB1
Yi1kYXRlcz48ZGF0ZT5BdWc8L2RhdGU+PC9wdWItZGF0ZXM+PC9kYXRlcz48aXNibj4xMDY4LTky
NjU8L2lzYm4+PGFjY2Vzc2lvbi1udW0+MjAyMjE3MDQ8L2FjY2Vzc2lvbi1udW0+PHVybHM+PC91
cmxzPjxlbGVjdHJvbmljLXJlc291cmNlLW51bT4xMC4xMjQ1L3MxMDQzNC0wMTAtMTAwMy02PC9l
bGVjdHJvbmljLXJlc291cmNlLW51bT48cmVtb3RlLWRhdGFiYXNlLXByb3ZpZGVyPk5MTTwvcmVt
b3RlLWRhdGFiYXNlLXByb3ZpZGVyPjxsYW5ndWFnZT5lbmc8L2xhbmd1YWdlPjwvcmVjb3JkPjwv
Q2l0ZT48Q2l0ZT48QXV0aG9yPlZpbGxhci1kZWwtTW9yYWw8L0F1dGhvcj48WWVhcj4yMDE0PC9Z
ZWFyPjxSZWNOdW0+MTI8L1JlY051bT48cmVjb3JkPjxyZWMtbnVtYmVyPjEyPC9yZWMtbnVtYmVy
Pjxmb3JlaWduLWtleXM+PGtleSBhcHA9IkVOIiBkYi1pZD0iOXZ3djIwcHd2MjJ3NXZlZnhkMnBw
ZjlmMGQ1cmR0MGVwYXZyIiB0aW1lc3RhbXA9IjAiPjEyPC9rZXk+PC9mb3JlaWduLWtleXM+PHJl
Zi10eXBlIG5hbWU9IkpvdXJuYWwgQXJ0aWNsZSI+MTc8L3JlZi10eXBlPjxjb250cmlidXRvcnM+
PGF1dGhvcnM+PGF1dGhvcj5WaWxsYXItZGVsLU1vcmFsLCBKLjwvYXV0aG9yPjxhdXRob3I+Smlt
ZW5lei1HYXJjaWEsIEEuPC9hdXRob3I+PGF1dGhvcj5TYWx2YWRvci1FZ2VhLCBQLjwvYXV0aG9y
PjxhdXRob3I+TWFydG9zLU1hcnRpbmV6LCBKLiBNLjwvYXV0aG9yPjxhdXRob3I+TnVuby1WYXpx
dWV6LUdhcnphLCBKLiBNLjwvYXV0aG9yPjxhdXRob3I+U2VycmFkaWxsYS1NYXJ0aW4sIE0uPC9h
dXRob3I+PGF1dGhvcj5Hb21lei1QYWxhY2lvcywgQS48L2F1dGhvcj48YXV0aG9yPk1vcmVuby1M
bG9yZW50ZSwgUC48L2F1dGhvcj48YXV0aG9yPk9ydGVnYS1TZXJyYW5vLCBKLjwvYXV0aG9yPjxh
dXRob3I+ZGUgbGEgUXVpbnRhbmEtQmFzYXJyYXRlLCBBLjwvYXV0aG9yPjwvYXV0aG9ycz48L2Nv
bnRyaWJ1dG9ycz48YXV0aC1hZGRyZXNzPkVuZG9jcmluZSBTdXJnZXJ5IFVuaXQsIERlcGFydG1l
bnQgb2YgU3VyZ2VyeSwgVmlyZ2VuIGRlIGxhcyBOaWV2ZXMgVW5pdmVyc2l0eSBIb3NwaXRhbCwg
R3JhbmFkYSwgU3BhaW4uIEVsZWN0cm9uaWMgYWRkcmVzczogamV2aWxsYXJtb0B5YWhvby5lcy4m
I3hEO0VuZG9jcmluZSBTdXJnZXJ5IFVuaXQsIERlcGFydG1lbnQgb2YgU3VyZ2VyeSwgVmlyZ2Vu
IE1hY2FyZW5hIFVuaXZlcnNpdHkgSG9zcGl0YWwsIFNldmlsbGEsIFNwYWluLiYjeEQ7RW5kb2Ny
aW5lIFN1cmdlcnkgVW5pdCwgRGVwYXJ0bWVudCBvZiBTdXJnZXJ5LCBDb21wbGVqbyBIb3NwaXRh
bGFyaW8gZGUgTmF2YXJyYSwgUGFtcGxvbmEsIFNwYWluLiYjeEQ7RW5kb2NyaW5lIFN1cmdlcnkg
VW5pdCwgRGVwYXJ0bWVudCBvZiBTdXJnZXJ5LCBWaXJnZW4gZGVsIFJvY2lvIFVuaXZlcnNpdHkg
SG9zcGl0YWwsIFNldmlsbGEsIFNwYWluLiYjeEQ7RW5kb2NyaW5lIFN1cmdlcnkgVW5pdCwgRGVw
YXJ0bWVudCBvZiBTdXJnZXJ5LCBNZWl4b2Vpcm8gSG9zcGl0YWwsIFZpZ28sIFNwYWluLiYjeEQ7
RGVwYXJ0bWVudCBvZiBTdXJnZXJ5LCBDb21wbGVqbyBIb3NwaXRhbGFyaW8gZGUgSmFlbiwgSmFl
biwgU3BhaW4uJiN4RDtFbmRvY3JpbmUgU3VyZ2VyeSBVbml0LCBEZXBhcnRtZW50IG9mIFN1cmdl
cnksIEJhc3VydG8gVW5pdmVyc2l0eSBIb3NwaXRhbCwgQmlsYmFvLCBTcGFpbi4mI3hEO0VuZG9j
cmluZSBTdXJnZXJ5IFVuaXQsIERlcGFydG1lbnQgb2YgU3VyZ2VyeSwgQmVsbHZpdGdlIFVuaXZl
cnNpdHkgSG9zcGl0YWwsIEJhcmNlbG9uYSwgU3BhaW4uJiN4RDtFbmRvY3JpbmUgU3VyZ2VyeSBV
bml0LCBEZXBhcnRtZW50IG9mIFN1cmdlcnksIENsaW5pYyBVbml2ZXJzaXR5IEhvc3BpdGFsLCBW
YWxlbmNpYSwgU3BhaW4uJiN4RDtFbmRvY3JpbmUgU3VyZ2VyeSBVbml0LCBEZXBhcnRtZW50IG9m
IFN1cmdlcnksIENydWNlcyBVbml2ZXJzaXR5IEhvc3BpdGFsLCBCYXJhY2FsZG8sIFNwYWluLjwv
YXV0aC1hZGRyZXNzPjx0aXRsZXM+PHRpdGxlPlByb2dub3N0aWMgZmFjdG9ycyBhbmQgc3RhZ2lu
ZyBzeXN0ZW1zIGluIHBhcmF0aHlyb2lkIGNhbmNlcjogYSBtdWx0aWNlbnRlciBjb2hvcnQgc3R1
ZHk8L3RpdGxlPjxzZWNvbmRhcnktdGl0bGU+U3VyZ2VyeTwvc2Vjb25kYXJ5LXRpdGxlPjxhbHQt
dGl0bGU+U3VyZ2VyeTwvYWx0LXRpdGxlPjwvdGl0bGVzPjxwYWdlcz4xMTMyLTQ0PC9wYWdlcz48
dm9sdW1lPjE1Njwvdm9sdW1lPjxudW1iZXI+NTwvbnVtYmVyPjxlZGl0aW9uPjIwMTQvMTIvMDM8
L2VkaXRpb24+PGtleXdvcmRzPjxrZXl3b3JkPkFnZWQ8L2tleXdvcmQ+PGtleXdvcmQ+Q2FyY2lu
b21hL2VwaWRlbWlvbG9neS8qcGF0aG9sb2d5L3RoZXJhcHk8L2tleXdvcmQ+PGtleXdvcmQ+RmVt
YWxlPC9rZXl3b3JkPjxrZXl3b3JkPkh1bWFuczwva2V5d29yZD48a2V5d29yZD5NYWxlPC9rZXl3
b3JkPjxrZXl3b3JkPk1pZGRsZSBBZ2VkPC9rZXl3b3JkPjxrZXl3b3JkPk5lb3BsYXNtIFN0YWdp
bmc8L2tleXdvcmQ+PGtleXdvcmQ+UGFyYXRoeXJvaWQgR2xhbmRzLypwYXRob2xvZ3k8L2tleXdv
cmQ+PGtleXdvcmQ+UGFyYXRoeXJvaWQgTmVvcGxhc21zL2VwaWRlbWlvbG9neS8qcGF0aG9sb2d5
L3RoZXJhcHk8L2tleXdvcmQ+PGtleXdvcmQ+UHJvZ25vc2lzPC9rZXl3b3JkPjxrZXl3b3JkPlJl
dHJvc3BlY3RpdmUgU3R1ZGllczwva2V5d29yZD48a2V5d29yZD5TcGFpbi9lcGlkZW1pb2xvZ3k8
L2tleXdvcmQ+PGtleXdvcmQ+VHJlYXRtZW50IE91dGNvbWU8L2tleXdvcmQ+PC9rZXl3b3Jkcz48
ZGF0ZXM+PHllYXI+MjAxNDwveWVhcj48cHViLWRhdGVzPjxkYXRlPk5vdjwvZGF0ZT48L3B1Yi1k
YXRlcz48L2RhdGVzPjxpc2JuPjAwMzktNjA2MDwvaXNibj48YWNjZXNzaW9uLW51bT4yNTQ0NDMx
NDwvYWNjZXNzaW9uLW51bT48dXJscz48L3VybHM+PGVsZWN0cm9uaWMtcmVzb3VyY2UtbnVtPjEw
LjEwMTYvai5zdXJnLjIwMTQuMDUuMDE0PC9lbGVjdHJvbmljLXJlc291cmNlLW51bT48cmVtb3Rl
LWRhdGFiYXNlLXByb3ZpZGVyPk5MTTwvcmVtb3RlLWRhdGFiYXNlLXByb3ZpZGVyPjxsYW5ndWFn
ZT5lbmc8L2xhbmd1YWdlPjwvcmVjb3JkPjwvQ2l0ZT48L0VuZE5vdGU+
</w:fldData>
              </w:fldChar>
            </w:r>
            <w:r w:rsidRPr="00BC59F9">
              <w:rPr>
                <w:rFonts w:ascii="Calibri" w:hAnsi="Calibri"/>
                <w:color w:val="000000"/>
                <w:sz w:val="16"/>
                <w:szCs w:val="16"/>
              </w:rPr>
              <w:instrText xml:space="preserve"> ADDIN EN.CITE </w:instrText>
            </w:r>
            <w:r w:rsidRPr="00BC59F9">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Q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SGFyYXJpPC9BdXRob3I+PFllYXI+MjAxMTwvWWVhcj48UmVjTnVtPjI8L1JlY051
bT48cmVjb3JkPjxyZWMtbnVtYmVyPjI8L3JlYy1udW1iZXI+PGZvcmVpZ24ta2V5cz48a2V5IGFw
cD0iRU4iIGRiLWlkPSI5dnd2MjBwd3YyMnc1dmVmeGQycHBmOWYwZDVyZHQwZXBhdnIiIHRpbWVz
dGFtcD0iMCI+Mjwva2V5PjwvZm9yZWlnbi1rZXlzPjxyZWYtdHlwZSBuYW1lPSJKb3VybmFsIEFy
dGljbGUiPjE3PC9yZWYtdHlwZT48Y29udHJpYnV0b3JzPjxhdXRob3JzPjxhdXRob3I+SGFyYXJp
LCBBLjwvYXV0aG9yPjxhdXRob3I+V2FyaW5nLCBBLjwvYXV0aG9yPjxhdXRob3I+RmVybmFuZGV6
LVJhbnZpZXIsIEcuPC9hdXRob3I+PGF1dGhvcj5Id2FuZywgSi48L2F1dGhvcj48YXV0aG9yPlN1
aCwgSS48L2F1dGhvcj48YXV0aG9yPk1pdG1ha2VyLCBFLjwvYXV0aG9yPjxhdXRob3I+U2hlbiwg
Vy48L2F1dGhvcj48YXV0aG9yPkdvc25lbGwsIEouPC9hdXRob3I+PGF1dGhvcj5EdWgsIFEuIFku
PC9hdXRob3I+PGF1dGhvcj5DbGFyaywgTy48L2F1dGhvcj48L2F1dGhvcnM+PC9jb250cmlidXRv
cnM+PGF1dGgtYWRkcmVzcz5TZWN0aW9uIG9mIEVuZG9jcmluZSBTdXJnZXJ5LCBVbml2ZXJzaXR5
IG9mIENhbGlmb3JuaWEsIExvcyBBbmdlbGVzLCBDYWxpZm9ybmlhIDkwMDk1LCBVU0EuIGFoYXJh
cmlAbWVkbmV0LnVjbGEuZWR1PC9hdXRoLWFkZHJlc3M+PHRpdGxlcz48dGl0bGU+UGFyYXRoeXJv
aWQgY2FyY2lub21hOiBhIDQzLXllYXIgb3V0Y29tZSBhbmQgc3Vydml2YWwgYW5hbHlzaXM8L3Rp
dGxlPjxzZWNvbmRhcnktdGl0bGU+SiBDbGluIEVuZG9jcmlub2wgTWV0YWI8L3NlY29uZGFyeS10
aXRsZT48YWx0LXRpdGxlPlRoZSBKb3VybmFsIG9mIGNsaW5pY2FsIGVuZG9jcmlub2xvZ3kgYW5k
IG1ldGFib2xpc208L2FsdC10aXRsZT48L3RpdGxlcz48cGFnZXM+MzY3OS04NjwvcGFnZXM+PHZv
bHVtZT45Njwvdm9sdW1lPjxudW1iZXI+MTI8L251bWJlcj48ZWRpdGlvbj4yMDExLzA5LzIzPC9l
ZGl0aW9uPjxrZXl3b3Jkcz48a2V5d29yZD5BZHVsdDwva2V5d29yZD48a2V5d29yZD5BZ2VkPC9r
ZXl3b3JkPjxrZXl3b3JkPkFnZWQsIDgwIGFuZCBvdmVyPC9rZXl3b3JkPjxrZXl3b3JkPkNhcmNp
bm9tYS9jb21wbGljYXRpb25zLyptb3J0YWxpdHkvcGF0aG9sb2d5L3N1cmdlcnk8L2tleXdvcmQ+
PGtleXdvcmQ+RmVtYWxlPC9rZXl3b3JkPjxrZXl3b3JkPkh1bWFuczwva2V5d29yZD48a2V5d29y
ZD5IeXBlcnBhcmF0aHlyb2lkaXNtL2V0aW9sb2d5Lyptb3J0YWxpdHkvcGF0aG9sb2d5L3N1cmdl
cnk8L2tleXdvcmQ+PGtleXdvcmQ+TWFsZTwva2V5d29yZD48a2V5d29yZD5NaWRkbGUgQWdlZDwv
a2V5d29yZD48a2V5d29yZD5OZW9wbGFzbSBSZWN1cnJlbmNlLCBMb2NhbC8qbW9ydGFsaXR5L3Bh
dGhvbG9neS9zdXJnZXJ5PC9rZXl3b3JkPjxrZXl3b3JkPlBhcmF0aHlyb2lkIEdsYW5kcy8qcGF0
aG9sb2d5L3N1cmdlcnk8L2tleXdvcmQ+PGtleXdvcmQ+UGFyYXRoeXJvaWQgTmVvcGxhc21zL2Nv
bXBsaWNhdGlvbnMvKm1vcnRhbGl0eS9wYXRob2xvZ3kvc3VyZ2VyeTwva2V5d29yZD48a2V5d29y
ZD5QYXJhdGh5cm9pZGVjdG9teTwva2V5d29yZD48a2V5d29yZD5SZW9wZXJhdGlvbjwva2V5d29y
ZD48a2V5d29yZD5SZXRyb3NwZWN0aXZlIFN0dWRpZXM8L2tleXdvcmQ+PGtleXdvcmQ+U3Vydml2
YWwgQW5hbHlzaXM8L2tleXdvcmQ+PGtleXdvcmQ+U3Vydml2YWwgUmF0ZTwva2V5d29yZD48a2V5
d29yZD5UcmVhdG1lbnQgT3V0Y29tZTwva2V5d29yZD48L2tleXdvcmRzPjxkYXRlcz48eWVhcj4y
MDExPC95ZWFyPjxwdWItZGF0ZXM+PGRhdGU+RGVjPC9kYXRlPjwvcHViLWRhdGVzPjwvZGF0ZXM+
PGlzYm4+MDAyMS05NzJ4PC9pc2JuPjxhY2Nlc3Npb24tbnVtPjIxOTM3NjI2PC9hY2Nlc3Npb24t
bnVtPjx1cmxzPjwvdXJscz48ZWxlY3Ryb25pYy1yZXNvdXJjZS1udW0+MTAuMTIxMC9qYy4yMDEx
LTE1NzE8L2VsZWN0cm9uaWMtcmVzb3VyY2UtbnVtPjxyZW1vdGUtZGF0YWJhc2UtcHJvdmlkZXI+
TkxNPC9yZW1vdGUtZGF0YWJhc2UtcHJvdmlkZXI+PGxhbmd1YWdlPmVuZzwvbGFuZ3VhZ2U+PC9y
ZWNvcmQ+PC9DaXRlPjxDaXRlPjxBdXRob3I+VGFsYXQ8L0F1dGhvcj48WWVhcj4yMDEwPC9ZZWFy
PjxSZWNOdW0+MTA8L1JlY051bT48cmVjb3JkPjxyZWMtbnVtYmVyPjEwPC9yZWMtbnVtYmVyPjxm
b3JlaWduLWtleXM+PGtleSBhcHA9IkVOIiBkYi1pZD0iOXZ3djIwcHd2MjJ3NXZlZnhkMnBwZjlm
MGQ1cmR0MGVwYXZyIiB0aW1lc3RhbXA9IjAiPjEwPC9rZXk+PC9mb3JlaWduLWtleXM+PHJlZi10
eXBlIG5hbWU9IkpvdXJuYWwgQXJ0aWNsZSI+MTc8L3JlZi10eXBlPjxjb250cmlidXRvcnM+PGF1
dGhvcnM+PGF1dGhvcj5UYWxhdCwgTi48L2F1dGhvcj48YXV0aG9yPlNjaHVsdGUsIEsuIE0uPC9h
dXRob3I+PC9hdXRob3JzPjwvY29udHJpYnV0b3JzPjxhdXRoLWFkZHJlc3M+RGVwYXJ0bWVudCBv
ZiBFbmRvY3JpbmUgU3VyZ2VyeSwgS2luZyZhcG9zO3MgQ29sbGVnZSBIb3NwaXRhbCwgTG9uZG9u
LCBVSy48L2F1dGgtYWRkcmVzcz48dGl0bGVzPjx0aXRsZT5DbGluaWNhbCBwcmVzZW50YXRpb24s
IHN0YWdpbmcgYW5kIGxvbmctdGVybSBldm9sdXRpb24gb2YgcGFyYXRoeXJvaWQgY2FuY2VyPC90
aXRsZT48c2Vjb25kYXJ5LXRpdGxlPkFubiBTdXJnIE9uY29sPC9zZWNvbmRhcnktdGl0bGU+PGFs
dC10aXRsZT5Bbm5hbHMgb2Ygc3VyZ2ljYWwgb25jb2xvZ3k8L2FsdC10aXRsZT48L3RpdGxlcz48
cGFnZXM+MjE1Ni03NDwvcGFnZXM+PHZvbHVtZT4xNzwvdm9sdW1lPjxudW1iZXI+ODwvbnVtYmVy
PjxlZGl0aW9uPjIwMTAvMDMvMTI8L2VkaXRpb24+PGtleXdvcmRzPjxrZXl3b3JkPkFkdWx0PC9r
ZXl3b3JkPjxrZXl3b3JkPkFnZWQ8L2tleXdvcmQ+PGtleXdvcmQ+QWdlZCwgODAgYW5kIG92ZXI8
L2tleXdvcmQ+PGtleXdvcmQ+RmVtYWxlPC9rZXl3b3JkPjxrZXl3b3JkPkZvbGxvdy1VcCBTdHVk
aWVzPC9rZXl3b3JkPjxrZXl3b3JkPkh1bWFuczwva2V5d29yZD48a2V5d29yZD5NYWxlPC9rZXl3
b3JkPjxrZXl3b3JkPk1pZGRsZSBBZ2VkPC9rZXl3b3JkPjxrZXl3b3JkPk5lb3BsYXNtIFJlY3Vy
cmVuY2UsIExvY2FsPC9rZXl3b3JkPjxrZXl3b3JkPk5lb3BsYXNtIFN0YWdpbmcvKm1ldGhvZHM8
L2tleXdvcmQ+PGtleXdvcmQ+UGFyYXRoeXJvaWQgTmVvcGxhc21zL21vcnRhbGl0eS8qcGF0aG9s
b2d5PC9rZXl3b3JkPjxrZXl3b3JkPlJpc2sgRmFjdG9yczwva2V5d29yZD48a2V5d29yZD5TdXJ2
aXZhbCBSYXRlPC9rZXl3b3JkPjwva2V5d29yZHM+PGRhdGVzPjx5ZWFyPjIwMTA8L3llYXI+PHB1
Yi1kYXRlcz48ZGF0ZT5BdWc8L2RhdGU+PC9wdWItZGF0ZXM+PC9kYXRlcz48aXNibj4xMDY4LTky
NjU8L2lzYm4+PGFjY2Vzc2lvbi1udW0+MjAyMjE3MDQ8L2FjY2Vzc2lvbi1udW0+PHVybHM+PC91
cmxzPjxlbGVjdHJvbmljLXJlc291cmNlLW51bT4xMC4xMjQ1L3MxMDQzNC0wMTAtMTAwMy02PC9l
bGVjdHJvbmljLXJlc291cmNlLW51bT48cmVtb3RlLWRhdGFiYXNlLXByb3ZpZGVyPk5MTTwvcmVt
b3RlLWRhdGFiYXNlLXByb3ZpZGVyPjxsYW5ndWFnZT5lbmc8L2xhbmd1YWdlPjwvcmVjb3JkPjwv
Q2l0ZT48Q2l0ZT48QXV0aG9yPlZpbGxhci1kZWwtTW9yYWw8L0F1dGhvcj48WWVhcj4yMDE0PC9Z
ZWFyPjxSZWNOdW0+MTI8L1JlY051bT48cmVjb3JkPjxyZWMtbnVtYmVyPjEyPC9yZWMtbnVtYmVy
Pjxmb3JlaWduLWtleXM+PGtleSBhcHA9IkVOIiBkYi1pZD0iOXZ3djIwcHd2MjJ3NXZlZnhkMnBw
ZjlmMGQ1cmR0MGVwYXZyIiB0aW1lc3RhbXA9IjAiPjEyPC9rZXk+PC9mb3JlaWduLWtleXM+PHJl
Zi10eXBlIG5hbWU9IkpvdXJuYWwgQXJ0aWNsZSI+MTc8L3JlZi10eXBlPjxjb250cmlidXRvcnM+
PGF1dGhvcnM+PGF1dGhvcj5WaWxsYXItZGVsLU1vcmFsLCBKLjwvYXV0aG9yPjxhdXRob3I+Smlt
ZW5lei1HYXJjaWEsIEEuPC9hdXRob3I+PGF1dGhvcj5TYWx2YWRvci1FZ2VhLCBQLjwvYXV0aG9y
PjxhdXRob3I+TWFydG9zLU1hcnRpbmV6LCBKLiBNLjwvYXV0aG9yPjxhdXRob3I+TnVuby1WYXpx
dWV6LUdhcnphLCBKLiBNLjwvYXV0aG9yPjxhdXRob3I+U2VycmFkaWxsYS1NYXJ0aW4sIE0uPC9h
dXRob3I+PGF1dGhvcj5Hb21lei1QYWxhY2lvcywgQS48L2F1dGhvcj48YXV0aG9yPk1vcmVuby1M
bG9yZW50ZSwgUC48L2F1dGhvcj48YXV0aG9yPk9ydGVnYS1TZXJyYW5vLCBKLjwvYXV0aG9yPjxh
dXRob3I+ZGUgbGEgUXVpbnRhbmEtQmFzYXJyYXRlLCBBLjwvYXV0aG9yPjwvYXV0aG9ycz48L2Nv
bnRyaWJ1dG9ycz48YXV0aC1hZGRyZXNzPkVuZG9jcmluZSBTdXJnZXJ5IFVuaXQsIERlcGFydG1l
bnQgb2YgU3VyZ2VyeSwgVmlyZ2VuIGRlIGxhcyBOaWV2ZXMgVW5pdmVyc2l0eSBIb3NwaXRhbCwg
R3JhbmFkYSwgU3BhaW4uIEVsZWN0cm9uaWMgYWRkcmVzczogamV2aWxsYXJtb0B5YWhvby5lcy4m
I3hEO0VuZG9jcmluZSBTdXJnZXJ5IFVuaXQsIERlcGFydG1lbnQgb2YgU3VyZ2VyeSwgVmlyZ2Vu
IE1hY2FyZW5hIFVuaXZlcnNpdHkgSG9zcGl0YWwsIFNldmlsbGEsIFNwYWluLiYjeEQ7RW5kb2Ny
aW5lIFN1cmdlcnkgVW5pdCwgRGVwYXJ0bWVudCBvZiBTdXJnZXJ5LCBDb21wbGVqbyBIb3NwaXRh
bGFyaW8gZGUgTmF2YXJyYSwgUGFtcGxvbmEsIFNwYWluLiYjeEQ7RW5kb2NyaW5lIFN1cmdlcnkg
VW5pdCwgRGVwYXJ0bWVudCBvZiBTdXJnZXJ5LCBWaXJnZW4gZGVsIFJvY2lvIFVuaXZlcnNpdHkg
SG9zcGl0YWwsIFNldmlsbGEsIFNwYWluLiYjeEQ7RW5kb2NyaW5lIFN1cmdlcnkgVW5pdCwgRGVw
YXJ0bWVudCBvZiBTdXJnZXJ5LCBNZWl4b2Vpcm8gSG9zcGl0YWwsIFZpZ28sIFNwYWluLiYjeEQ7
RGVwYXJ0bWVudCBvZiBTdXJnZXJ5LCBDb21wbGVqbyBIb3NwaXRhbGFyaW8gZGUgSmFlbiwgSmFl
biwgU3BhaW4uJiN4RDtFbmRvY3JpbmUgU3VyZ2VyeSBVbml0LCBEZXBhcnRtZW50IG9mIFN1cmdl
cnksIEJhc3VydG8gVW5pdmVyc2l0eSBIb3NwaXRhbCwgQmlsYmFvLCBTcGFpbi4mI3hEO0VuZG9j
cmluZSBTdXJnZXJ5IFVuaXQsIERlcGFydG1lbnQgb2YgU3VyZ2VyeSwgQmVsbHZpdGdlIFVuaXZl
cnNpdHkgSG9zcGl0YWwsIEJhcmNlbG9uYSwgU3BhaW4uJiN4RDtFbmRvY3JpbmUgU3VyZ2VyeSBV
bml0LCBEZXBhcnRtZW50IG9mIFN1cmdlcnksIENsaW5pYyBVbml2ZXJzaXR5IEhvc3BpdGFsLCBW
YWxlbmNpYSwgU3BhaW4uJiN4RDtFbmRvY3JpbmUgU3VyZ2VyeSBVbml0LCBEZXBhcnRtZW50IG9m
IFN1cmdlcnksIENydWNlcyBVbml2ZXJzaXR5IEhvc3BpdGFsLCBCYXJhY2FsZG8sIFNwYWluLjwv
YXV0aC1hZGRyZXNzPjx0aXRsZXM+PHRpdGxlPlByb2dub3N0aWMgZmFjdG9ycyBhbmQgc3RhZ2lu
ZyBzeXN0ZW1zIGluIHBhcmF0aHlyb2lkIGNhbmNlcjogYSBtdWx0aWNlbnRlciBjb2hvcnQgc3R1
ZHk8L3RpdGxlPjxzZWNvbmRhcnktdGl0bGU+U3VyZ2VyeTwvc2Vjb25kYXJ5LXRpdGxlPjxhbHQt
dGl0bGU+U3VyZ2VyeTwvYWx0LXRpdGxlPjwvdGl0bGVzPjxwYWdlcz4xMTMyLTQ0PC9wYWdlcz48
dm9sdW1lPjE1Njwvdm9sdW1lPjxudW1iZXI+NTwvbnVtYmVyPjxlZGl0aW9uPjIwMTQvMTIvMDM8
L2VkaXRpb24+PGtleXdvcmRzPjxrZXl3b3JkPkFnZWQ8L2tleXdvcmQ+PGtleXdvcmQ+Q2FyY2lu
b21hL2VwaWRlbWlvbG9neS8qcGF0aG9sb2d5L3RoZXJhcHk8L2tleXdvcmQ+PGtleXdvcmQ+RmVt
YWxlPC9rZXl3b3JkPjxrZXl3b3JkPkh1bWFuczwva2V5d29yZD48a2V5d29yZD5NYWxlPC9rZXl3
b3JkPjxrZXl3b3JkPk1pZGRsZSBBZ2VkPC9rZXl3b3JkPjxrZXl3b3JkPk5lb3BsYXNtIFN0YWdp
bmc8L2tleXdvcmQ+PGtleXdvcmQ+UGFyYXRoeXJvaWQgR2xhbmRzLypwYXRob2xvZ3k8L2tleXdv
cmQ+PGtleXdvcmQ+UGFyYXRoeXJvaWQgTmVvcGxhc21zL2VwaWRlbWlvbG9neS8qcGF0aG9sb2d5
L3RoZXJhcHk8L2tleXdvcmQ+PGtleXdvcmQ+UHJvZ25vc2lzPC9rZXl3b3JkPjxrZXl3b3JkPlJl
dHJvc3BlY3RpdmUgU3R1ZGllczwva2V5d29yZD48a2V5d29yZD5TcGFpbi9lcGlkZW1pb2xvZ3k8
L2tleXdvcmQ+PGtleXdvcmQ+VHJlYXRtZW50IE91dGNvbWU8L2tleXdvcmQ+PC9rZXl3b3Jkcz48
ZGF0ZXM+PHllYXI+MjAxNDwveWVhcj48cHViLWRhdGVzPjxkYXRlPk5vdjwvZGF0ZT48L3B1Yi1k
YXRlcz48L2RhdGVzPjxpc2JuPjAwMzktNjA2MDwvaXNibj48YWNjZXNzaW9uLW51bT4yNTQ0NDMx
NDwvYWNjZXNzaW9uLW51bT48dXJscz48L3VybHM+PGVsZWN0cm9uaWMtcmVzb3VyY2UtbnVtPjEw
LjEwMTYvai5zdXJnLjIwMTQuMDUuMDE0PC9lbGVjdHJvbmljLXJlc291cmNlLW51bT48cmVtb3Rl
LWRhdGFiYXNlLXByb3ZpZGVyPk5MTTwvcmVtb3RlLWRhdGFiYXNlLXByb3ZpZGVyPjxsYW5ndWFn
ZT5lbmc8L2xhbmd1YWdlPjwvcmVjb3JkPjwvQ2l0ZT48L0VuZE5vdGU+
</w:fldData>
              </w:fldChar>
            </w:r>
            <w:r w:rsidRPr="00BC59F9">
              <w:rPr>
                <w:rFonts w:ascii="Calibri" w:hAnsi="Calibri"/>
                <w:color w:val="000000"/>
                <w:sz w:val="16"/>
                <w:szCs w:val="16"/>
              </w:rPr>
              <w:instrText xml:space="preserve"> ADDIN EN.CITE.DATA </w:instrText>
            </w:r>
            <w:r w:rsidRPr="00BC59F9">
              <w:rPr>
                <w:rFonts w:ascii="Calibri" w:hAnsi="Calibri"/>
                <w:color w:val="000000"/>
                <w:sz w:val="16"/>
                <w:szCs w:val="16"/>
              </w:rPr>
            </w:r>
            <w:r w:rsidRPr="00BC59F9">
              <w:rPr>
                <w:rFonts w:ascii="Calibri" w:hAnsi="Calibri"/>
                <w:color w:val="000000"/>
                <w:sz w:val="16"/>
                <w:szCs w:val="16"/>
              </w:rPr>
              <w:fldChar w:fldCharType="end"/>
            </w:r>
            <w:r w:rsidRPr="00BC59F9">
              <w:rPr>
                <w:rFonts w:ascii="Calibri" w:hAnsi="Calibri"/>
                <w:color w:val="000000"/>
                <w:sz w:val="16"/>
                <w:szCs w:val="16"/>
              </w:rPr>
            </w:r>
            <w:r w:rsidRPr="00BC59F9">
              <w:rPr>
                <w:rFonts w:ascii="Calibri" w:hAnsi="Calibri"/>
                <w:color w:val="000000"/>
                <w:sz w:val="16"/>
                <w:szCs w:val="16"/>
              </w:rPr>
              <w:fldChar w:fldCharType="separate"/>
            </w:r>
            <w:r w:rsidRPr="00BC59F9">
              <w:rPr>
                <w:rFonts w:ascii="Calibri" w:hAnsi="Calibri"/>
                <w:color w:val="000000"/>
                <w:sz w:val="16"/>
                <w:szCs w:val="16"/>
                <w:vertAlign w:val="superscript"/>
              </w:rPr>
              <w:t>1-4</w:t>
            </w:r>
            <w:r w:rsidRPr="00BC59F9">
              <w:rPr>
                <w:rFonts w:ascii="Calibri" w:hAnsi="Calibri"/>
                <w:color w:val="000000"/>
                <w:sz w:val="16"/>
                <w:szCs w:val="16"/>
              </w:rPr>
              <w:fldChar w:fldCharType="end"/>
            </w:r>
            <w:r w:rsidRPr="00BC59F9">
              <w:rPr>
                <w:rFonts w:ascii="Calibri" w:hAnsi="Calibri"/>
                <w:color w:val="000000"/>
                <w:sz w:val="16"/>
                <w:szCs w:val="16"/>
              </w:rPr>
              <w:t xml:space="preserve"> Documenting this associated clinical information is important and may also stratify patients’ risk of recurrence.</w:t>
            </w:r>
            <w:r w:rsidRPr="00BC59F9">
              <w:rPr>
                <w:rFonts w:ascii="Calibri" w:hAnsi="Calibri"/>
                <w:color w:val="000000"/>
                <w:sz w:val="16"/>
                <w:szCs w:val="16"/>
              </w:rPr>
              <w:fldChar w:fldCharType="begin"/>
            </w:r>
            <w:r w:rsidRPr="00BC59F9">
              <w:rPr>
                <w:rFonts w:ascii="Calibri" w:hAnsi="Calibri"/>
                <w:color w:val="000000"/>
                <w:sz w:val="16"/>
                <w:szCs w:val="16"/>
              </w:rPr>
              <w:instrText xml:space="preserve"> ADDIN EN.CITE &lt;EndNote&gt;&lt;Cite&gt;&lt;Author&gt;Silva-Figueroa&lt;/Author&gt;&lt;Year&gt;2017&lt;/Year&gt;&lt;RecNum&gt;13&lt;/RecNum&gt;&lt;DisplayText&gt;&lt;style face="superscript"&gt;5&lt;/style&gt;&lt;/DisplayText&gt;&lt;record&gt;&lt;rec-number&gt;13&lt;/rec-number&gt;&lt;foreign-keys&gt;&lt;key app="EN" db-id="9vwv20pwv22w5vefxd2ppf9f0d5rdt0epavr" timestamp="0"&gt;13&lt;/key&gt;&lt;/foreign-keys&gt;&lt;ref-type name="Journal Article"&gt;17&lt;/ref-type&gt;&lt;contributors&gt;&lt;authors&gt;&lt;author&gt;Silva-Figueroa, A. M.&lt;/author&gt;&lt;author&gt;Hess, K. R.&lt;/author&gt;&lt;author&gt;Williams, M. D.&lt;/author&gt;&lt;author&gt;Clarke, C. N.&lt;/author&gt;&lt;author&gt;Christakis, I.&lt;/author&gt;&lt;author&gt;Graham, P. H.&lt;/author&gt;&lt;author&gt;Grubbs, E. G.&lt;/author&gt;&lt;author&gt;Lee, J. E.&lt;/author&gt;&lt;author&gt;Busaidy, N. L.&lt;/author&gt;&lt;author&gt;Perrier, N. D.&lt;/author&gt;&lt;/authors&gt;&lt;/contributors&gt;&lt;auth-address&gt;Department of Surgical Oncology, The University of Texas MD Anderson Cancer Center, Houston, TX.&amp;#xD;Department of Biostatistics, The University of Texas MD Anderson Cancer Center, Houston, TX.&amp;#xD;Department of Pathology, The University of Texas MD Anderson Cancer Center, Houston, TX.&amp;#xD;The Division of Surgical Oncology, Medical College Wisconsin, Milwaukee, WI.&amp;#xD;Department of Endocrine Neoplasia and Hormonal Disorders, The University of Texas MD Anderson Cancer Center, Houston, TX. Electronic address: Nbusaidy@mdanderson.org.&lt;/auth-address&gt;&lt;titles&gt;&lt;title&gt;Prognostic Scoring System to Risk Stratify Parathyroid Carcinoma&lt;/title&gt;&lt;secondary-title&gt;J Am Coll Surg&lt;/secondary-title&gt;&lt;alt-title&gt;Journal of the American College of Surgeons&lt;/alt-title&gt;&lt;/titles&gt;&lt;edition&gt;2017/04/22&lt;/edition&gt;&lt;dates&gt;&lt;year&gt;2017&lt;/year&gt;&lt;pub-dates&gt;&lt;date&gt;Mar 15&lt;/date&gt;&lt;/pub-dates&gt;&lt;/dates&gt;&lt;isbn&gt;1072-7515&lt;/isbn&gt;&lt;accession-num&gt;28427885&lt;/accession-num&gt;&lt;urls&gt;&lt;/urls&gt;&lt;electronic-resource-num&gt;10.1016/j.jamcollsurg.2017.01.060&lt;/electronic-resource-num&gt;&lt;remote-database-provider&gt;NLM&lt;/remote-database-provider&gt;&lt;language&gt;eng&lt;/language&gt;&lt;/record&gt;&lt;/Cite&gt;&lt;/EndNote&gt;</w:instrText>
            </w:r>
            <w:r w:rsidRPr="00BC59F9">
              <w:rPr>
                <w:rFonts w:ascii="Calibri" w:hAnsi="Calibri"/>
                <w:color w:val="000000"/>
                <w:sz w:val="16"/>
                <w:szCs w:val="16"/>
              </w:rPr>
              <w:fldChar w:fldCharType="separate"/>
            </w:r>
            <w:r w:rsidRPr="00BC59F9">
              <w:rPr>
                <w:rFonts w:ascii="Calibri" w:hAnsi="Calibri"/>
                <w:color w:val="000000"/>
                <w:sz w:val="16"/>
                <w:szCs w:val="16"/>
                <w:vertAlign w:val="superscript"/>
              </w:rPr>
              <w:t>5</w:t>
            </w:r>
            <w:r w:rsidRPr="00BC59F9">
              <w:rPr>
                <w:rFonts w:ascii="Calibri" w:hAnsi="Calibri"/>
                <w:color w:val="000000"/>
                <w:sz w:val="16"/>
                <w:szCs w:val="16"/>
              </w:rPr>
              <w:fldChar w:fldCharType="end"/>
            </w:r>
            <w:r w:rsidRPr="00BC59F9">
              <w:rPr>
                <w:rFonts w:ascii="Calibri" w:hAnsi="Calibri"/>
                <w:color w:val="000000"/>
                <w:sz w:val="16"/>
                <w:szCs w:val="16"/>
              </w:rPr>
              <w:t xml:space="preserve"> Different institutions may use different units for measurement of calcium. In general, standard international (SI) units are preferred which is mmol/L. However, the units used should be stated.</w:t>
            </w:r>
          </w:p>
          <w:p w14:paraId="235B6404" w14:textId="77777777" w:rsidR="00BC59F9" w:rsidRPr="00BC59F9" w:rsidRDefault="00BC59F9" w:rsidP="00BC59F9">
            <w:pPr>
              <w:spacing w:after="0"/>
              <w:rPr>
                <w:rFonts w:ascii="Calibri" w:hAnsi="Calibri"/>
                <w:color w:val="000000"/>
                <w:sz w:val="16"/>
                <w:szCs w:val="16"/>
              </w:rPr>
            </w:pPr>
            <w:r w:rsidRPr="00BC59F9">
              <w:rPr>
                <w:rFonts w:ascii="Calibri" w:hAnsi="Calibri"/>
                <w:color w:val="000000"/>
                <w:sz w:val="16"/>
                <w:szCs w:val="16"/>
              </w:rPr>
              <w:tab/>
            </w:r>
          </w:p>
          <w:p w14:paraId="235B6405" w14:textId="77777777" w:rsidR="00BC59F9" w:rsidRPr="00BC59F9" w:rsidRDefault="00BC59F9" w:rsidP="00BC59F9">
            <w:pPr>
              <w:spacing w:after="0"/>
              <w:rPr>
                <w:rFonts w:ascii="Calibri" w:hAnsi="Calibri"/>
                <w:b/>
                <w:color w:val="000000"/>
                <w:sz w:val="16"/>
                <w:szCs w:val="16"/>
              </w:rPr>
            </w:pPr>
            <w:r w:rsidRPr="00BC59F9">
              <w:rPr>
                <w:rFonts w:ascii="Calibri" w:hAnsi="Calibri"/>
                <w:b/>
                <w:color w:val="000000"/>
                <w:sz w:val="16"/>
                <w:szCs w:val="16"/>
              </w:rPr>
              <w:t xml:space="preserve">References </w:t>
            </w:r>
          </w:p>
          <w:p w14:paraId="235B6406" w14:textId="77777777" w:rsidR="00BC59F9" w:rsidRPr="00BC59F9" w:rsidRDefault="00BC59F9" w:rsidP="00BC59F9">
            <w:pPr>
              <w:spacing w:after="0"/>
              <w:rPr>
                <w:rFonts w:ascii="Calibri" w:hAnsi="Calibri"/>
                <w:color w:val="000000"/>
                <w:sz w:val="16"/>
                <w:szCs w:val="16"/>
                <w:lang w:val="en-US"/>
              </w:rPr>
            </w:pPr>
            <w:r w:rsidRPr="00BC59F9">
              <w:rPr>
                <w:rFonts w:ascii="Calibri" w:hAnsi="Calibri"/>
                <w:color w:val="000000"/>
                <w:sz w:val="16"/>
                <w:szCs w:val="16"/>
                <w:lang w:val="en-US"/>
              </w:rPr>
              <w:fldChar w:fldCharType="begin"/>
            </w:r>
            <w:r w:rsidRPr="00BC59F9">
              <w:rPr>
                <w:rFonts w:ascii="Calibri" w:hAnsi="Calibri"/>
                <w:color w:val="000000"/>
                <w:sz w:val="16"/>
                <w:szCs w:val="16"/>
                <w:lang w:val="en-US"/>
              </w:rPr>
              <w:instrText xml:space="preserve"> ADDIN EN.REFLIST </w:instrText>
            </w:r>
            <w:r w:rsidRPr="00BC59F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C59F9">
              <w:rPr>
                <w:rFonts w:ascii="Calibri" w:hAnsi="Calibri"/>
                <w:color w:val="000000"/>
                <w:sz w:val="16"/>
                <w:szCs w:val="16"/>
                <w:lang w:val="en-US"/>
              </w:rPr>
              <w:t xml:space="preserve">Busaidy NL, Jimenez C, Habra MA, Schultz PN, El-Naggar AK, Clayman GL, Asper JA, Diaz EM, Jr., Evans DB, Gagel RF, Garden A, Hoff AO, Lee JE, Morrison WH, Rosenthal DI, Sherman SI, Sturgis EM, Waguespack SG, Weber RS, Wirfel K and Vassilopoulou-Sellin R (2004). Parathyroid carcinoma: a 22-year experience. </w:t>
            </w:r>
            <w:r w:rsidRPr="00BC59F9">
              <w:rPr>
                <w:rFonts w:ascii="Calibri" w:hAnsi="Calibri"/>
                <w:i/>
                <w:color w:val="000000"/>
                <w:sz w:val="16"/>
                <w:szCs w:val="16"/>
                <w:lang w:val="en-US"/>
              </w:rPr>
              <w:t>Head Neck</w:t>
            </w:r>
            <w:r w:rsidRPr="00BC59F9">
              <w:rPr>
                <w:rFonts w:ascii="Calibri" w:hAnsi="Calibri"/>
                <w:color w:val="000000"/>
                <w:sz w:val="16"/>
                <w:szCs w:val="16"/>
                <w:lang w:val="en-US"/>
              </w:rPr>
              <w:t xml:space="preserve"> 26(8):716-726.</w:t>
            </w:r>
          </w:p>
          <w:p w14:paraId="235B6407" w14:textId="77777777" w:rsidR="00BC59F9" w:rsidRPr="00BC59F9" w:rsidRDefault="00BC59F9" w:rsidP="00BC59F9">
            <w:pPr>
              <w:spacing w:after="0"/>
              <w:rPr>
                <w:rFonts w:ascii="Calibri" w:hAnsi="Calibri"/>
                <w:color w:val="000000"/>
                <w:sz w:val="16"/>
                <w:szCs w:val="16"/>
                <w:lang w:val="en-US"/>
              </w:rPr>
            </w:pPr>
            <w:r>
              <w:rPr>
                <w:rFonts w:ascii="Calibri" w:hAnsi="Calibri"/>
                <w:color w:val="000000"/>
                <w:sz w:val="16"/>
                <w:szCs w:val="16"/>
                <w:lang w:val="en-US"/>
              </w:rPr>
              <w:t xml:space="preserve">2 </w:t>
            </w:r>
            <w:r w:rsidRPr="00BC59F9">
              <w:rPr>
                <w:rFonts w:ascii="Calibri" w:hAnsi="Calibri"/>
                <w:color w:val="000000"/>
                <w:sz w:val="16"/>
                <w:szCs w:val="16"/>
                <w:lang w:val="en-US"/>
              </w:rPr>
              <w:t xml:space="preserve">Harari A, Waring A, Fernandez-Ranvier G, Hwang J, Suh I, Mitmaker E, Shen W, Gosnell J, Duh QY and Clark O (2011). Parathyroid carcinoma: a 43-year outcome and survival analysis. </w:t>
            </w:r>
            <w:r w:rsidRPr="00BC59F9">
              <w:rPr>
                <w:rFonts w:ascii="Calibri" w:hAnsi="Calibri"/>
                <w:i/>
                <w:color w:val="000000"/>
                <w:sz w:val="16"/>
                <w:szCs w:val="16"/>
                <w:lang w:val="en-US"/>
              </w:rPr>
              <w:t>J Clin Endocrinol Metab</w:t>
            </w:r>
            <w:r w:rsidRPr="00BC59F9">
              <w:rPr>
                <w:rFonts w:ascii="Calibri" w:hAnsi="Calibri"/>
                <w:color w:val="000000"/>
                <w:sz w:val="16"/>
                <w:szCs w:val="16"/>
                <w:lang w:val="en-US"/>
              </w:rPr>
              <w:t xml:space="preserve"> 96(12):3679-3686.</w:t>
            </w:r>
          </w:p>
          <w:p w14:paraId="235B6408" w14:textId="77777777" w:rsidR="00BC59F9" w:rsidRPr="00BC59F9" w:rsidRDefault="00BC59F9" w:rsidP="00BC59F9">
            <w:pPr>
              <w:spacing w:after="0"/>
              <w:rPr>
                <w:rFonts w:ascii="Calibri" w:hAnsi="Calibri"/>
                <w:color w:val="000000"/>
                <w:sz w:val="16"/>
                <w:szCs w:val="16"/>
                <w:lang w:val="en-US"/>
              </w:rPr>
            </w:pPr>
            <w:r>
              <w:rPr>
                <w:rFonts w:ascii="Calibri" w:hAnsi="Calibri"/>
                <w:color w:val="000000"/>
                <w:sz w:val="16"/>
                <w:szCs w:val="16"/>
                <w:lang w:val="en-US"/>
              </w:rPr>
              <w:t xml:space="preserve">3 </w:t>
            </w:r>
            <w:r w:rsidRPr="00BC59F9">
              <w:rPr>
                <w:rFonts w:ascii="Calibri" w:hAnsi="Calibri"/>
                <w:color w:val="000000"/>
                <w:sz w:val="16"/>
                <w:szCs w:val="16"/>
                <w:lang w:val="en-US"/>
              </w:rPr>
              <w:t xml:space="preserve">Talat N and Schulte KM (2010). Clinical presentation, staging and long-term evolution of parathyroid cancer. </w:t>
            </w:r>
            <w:r w:rsidRPr="00BC59F9">
              <w:rPr>
                <w:rFonts w:ascii="Calibri" w:hAnsi="Calibri"/>
                <w:i/>
                <w:color w:val="000000"/>
                <w:sz w:val="16"/>
                <w:szCs w:val="16"/>
                <w:lang w:val="en-US"/>
              </w:rPr>
              <w:t>Ann Surg Oncol</w:t>
            </w:r>
            <w:r w:rsidRPr="00BC59F9">
              <w:rPr>
                <w:rFonts w:ascii="Calibri" w:hAnsi="Calibri"/>
                <w:color w:val="000000"/>
                <w:sz w:val="16"/>
                <w:szCs w:val="16"/>
                <w:lang w:val="en-US"/>
              </w:rPr>
              <w:t xml:space="preserve"> 17(8):2156-2174.</w:t>
            </w:r>
          </w:p>
          <w:p w14:paraId="235B6409" w14:textId="77777777" w:rsidR="00BC59F9" w:rsidRPr="00BC59F9" w:rsidRDefault="00BC59F9" w:rsidP="00BC59F9">
            <w:pPr>
              <w:spacing w:after="0"/>
              <w:rPr>
                <w:rFonts w:ascii="Calibri" w:hAnsi="Calibri"/>
                <w:color w:val="000000"/>
                <w:sz w:val="16"/>
                <w:szCs w:val="16"/>
                <w:lang w:val="en-US"/>
              </w:rPr>
            </w:pPr>
            <w:r>
              <w:rPr>
                <w:rFonts w:ascii="Calibri" w:hAnsi="Calibri"/>
                <w:color w:val="000000"/>
                <w:sz w:val="16"/>
                <w:szCs w:val="16"/>
                <w:lang w:val="en-US"/>
              </w:rPr>
              <w:t xml:space="preserve">4 </w:t>
            </w:r>
            <w:r w:rsidRPr="00BC59F9">
              <w:rPr>
                <w:rFonts w:ascii="Calibri" w:hAnsi="Calibri"/>
                <w:color w:val="000000"/>
                <w:sz w:val="16"/>
                <w:szCs w:val="16"/>
                <w:lang w:val="en-US"/>
              </w:rPr>
              <w:t xml:space="preserve">Villar-del-Moral J, Jimenez-Garcia A, Salvador-Egea P, Martos-Martinez JM, Nuno-Vazquez-Garza JM, Serradilla-Martin M, Gomez-Palacios A, Moreno-Llorente P, Ortega-Serrano J and de la Quintana-Basarrate A (2014). Prognostic factors and staging systems in parathyroid cancer: a multicenter cohort study. </w:t>
            </w:r>
            <w:r w:rsidRPr="00BC59F9">
              <w:rPr>
                <w:rFonts w:ascii="Calibri" w:hAnsi="Calibri"/>
                <w:i/>
                <w:color w:val="000000"/>
                <w:sz w:val="16"/>
                <w:szCs w:val="16"/>
                <w:lang w:val="en-US"/>
              </w:rPr>
              <w:t>Surgery</w:t>
            </w:r>
            <w:r w:rsidRPr="00BC59F9">
              <w:rPr>
                <w:rFonts w:ascii="Calibri" w:hAnsi="Calibri"/>
                <w:color w:val="000000"/>
                <w:sz w:val="16"/>
                <w:szCs w:val="16"/>
                <w:lang w:val="en-US"/>
              </w:rPr>
              <w:t xml:space="preserve"> 156(5):1132-1144.</w:t>
            </w:r>
          </w:p>
          <w:p w14:paraId="235B640A" w14:textId="77777777" w:rsidR="00BC59F9" w:rsidRPr="006D1DD6" w:rsidRDefault="00BC59F9" w:rsidP="00BC59F9">
            <w:pPr>
              <w:spacing w:after="0"/>
              <w:rPr>
                <w:rFonts w:ascii="Calibri" w:hAnsi="Calibri"/>
                <w:color w:val="000000"/>
                <w:sz w:val="16"/>
                <w:szCs w:val="16"/>
              </w:rPr>
            </w:pPr>
            <w:r>
              <w:rPr>
                <w:rFonts w:ascii="Calibri" w:hAnsi="Calibri"/>
                <w:color w:val="000000"/>
                <w:sz w:val="16"/>
                <w:szCs w:val="16"/>
                <w:lang w:val="en-US"/>
              </w:rPr>
              <w:t xml:space="preserve">5 </w:t>
            </w:r>
            <w:r w:rsidRPr="00BC59F9">
              <w:rPr>
                <w:rFonts w:ascii="Calibri" w:hAnsi="Calibri"/>
                <w:color w:val="000000"/>
                <w:sz w:val="16"/>
                <w:szCs w:val="16"/>
                <w:lang w:val="en-US"/>
              </w:rPr>
              <w:t xml:space="preserve">Silva-Figueroa AM, Hess KR, Williams MD, Clarke CN, Christakis I, Graham PH, Grubbs EG, Lee JE, Busaidy NL and Perrier ND (2017). Prognostic Scoring System to Risk Stratify Parathyroid Carcinoma. </w:t>
            </w:r>
            <w:r w:rsidRPr="00BC59F9">
              <w:rPr>
                <w:rFonts w:ascii="Calibri" w:hAnsi="Calibri"/>
                <w:i/>
                <w:color w:val="000000"/>
                <w:sz w:val="16"/>
                <w:szCs w:val="16"/>
                <w:lang w:val="en-US"/>
              </w:rPr>
              <w:t>J Am Coll Surg</w:t>
            </w:r>
            <w:r w:rsidRPr="00BC59F9">
              <w:rPr>
                <w:rFonts w:ascii="Calibri" w:hAnsi="Calibri"/>
                <w:color w:val="000000"/>
                <w:sz w:val="16"/>
                <w:szCs w:val="16"/>
                <w:lang w:val="en-US"/>
              </w:rPr>
              <w:t xml:space="preserve"> 224(5):908-987.</w:t>
            </w:r>
            <w:r w:rsidRPr="00BC59F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0B" w14:textId="77777777" w:rsidR="00BC59F9" w:rsidRPr="006D1DD6" w:rsidRDefault="00BC59F9" w:rsidP="006D1DD6">
            <w:pPr>
              <w:rPr>
                <w:rFonts w:cs="Verdana"/>
                <w:i/>
                <w:iCs/>
                <w:color w:val="221E1F"/>
                <w:sz w:val="16"/>
                <w:szCs w:val="16"/>
                <w:vertAlign w:val="superscript"/>
              </w:rPr>
            </w:pPr>
          </w:p>
        </w:tc>
      </w:tr>
      <w:tr w:rsidR="009144A3" w14:paraId="235B6422"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B640D"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0E"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235B640F"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3F688D">
              <w:rPr>
                <w:rFonts w:ascii="Calibri" w:hAnsi="Calibri"/>
                <w:color w:val="000000"/>
                <w:sz w:val="16"/>
                <w:szCs w:val="16"/>
              </w:rPr>
              <w:t>/text</w:t>
            </w:r>
            <w:r w:rsidRPr="0099575F">
              <w:rPr>
                <w:rFonts w:ascii="Calibri" w:hAnsi="Calibri"/>
                <w:color w:val="000000"/>
                <w:sz w:val="16"/>
                <w:szCs w:val="16"/>
              </w:rPr>
              <w:t>:</w:t>
            </w:r>
          </w:p>
          <w:p w14:paraId="235B6410"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235B6411"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235B6412" w14:textId="77777777" w:rsidR="003F688D" w:rsidRPr="003F688D" w:rsidRDefault="0099575F" w:rsidP="003F688D">
            <w:pPr>
              <w:pStyle w:val="Default"/>
              <w:rPr>
                <w:color w:val="221E1F"/>
                <w:sz w:val="16"/>
                <w:szCs w:val="16"/>
              </w:rPr>
            </w:pPr>
            <w:r w:rsidRPr="00B66FA7">
              <w:rPr>
                <w:rFonts w:ascii="Calibri" w:hAnsi="Calibri"/>
                <w:sz w:val="16"/>
                <w:szCs w:val="16"/>
              </w:rPr>
              <w:t xml:space="preserve">• </w:t>
            </w:r>
            <w:r w:rsidR="003F688D" w:rsidRPr="003F688D">
              <w:rPr>
                <w:rFonts w:asciiTheme="minorHAnsi" w:hAnsiTheme="minorHAnsi"/>
                <w:color w:val="221E1F"/>
                <w:sz w:val="16"/>
                <w:szCs w:val="16"/>
              </w:rPr>
              <w:t>Parathyroidectomy, single gland</w:t>
            </w:r>
          </w:p>
          <w:p w14:paraId="235B6413" w14:textId="77777777" w:rsidR="003F688D" w:rsidRPr="003F688D" w:rsidRDefault="003F688D" w:rsidP="003F688D">
            <w:pPr>
              <w:pStyle w:val="Default"/>
              <w:rPr>
                <w:rFonts w:asciiTheme="minorHAnsi" w:hAnsiTheme="minorHAnsi"/>
                <w:color w:val="221E1F"/>
                <w:sz w:val="16"/>
                <w:szCs w:val="16"/>
              </w:rPr>
            </w:pPr>
            <w:r w:rsidRPr="003F688D">
              <w:rPr>
                <w:rFonts w:asciiTheme="minorHAnsi" w:hAnsiTheme="minorHAnsi"/>
                <w:color w:val="221E1F"/>
                <w:sz w:val="16"/>
                <w:szCs w:val="16"/>
              </w:rPr>
              <w:t xml:space="preserve">• Parathyroidectomy, </w:t>
            </w:r>
            <w:proofErr w:type="spellStart"/>
            <w:r w:rsidRPr="003F688D">
              <w:rPr>
                <w:rFonts w:asciiTheme="minorHAnsi" w:hAnsiTheme="minorHAnsi"/>
                <w:color w:val="221E1F"/>
                <w:sz w:val="16"/>
                <w:szCs w:val="16"/>
              </w:rPr>
              <w:t>en</w:t>
            </w:r>
            <w:proofErr w:type="spellEnd"/>
            <w:r w:rsidRPr="003F688D">
              <w:rPr>
                <w:rFonts w:asciiTheme="minorHAnsi" w:hAnsiTheme="minorHAnsi"/>
                <w:color w:val="221E1F"/>
                <w:sz w:val="16"/>
                <w:szCs w:val="16"/>
              </w:rPr>
              <w:t xml:space="preserve"> bloc with thyroid lobe</w:t>
            </w:r>
          </w:p>
          <w:p w14:paraId="235B6414" w14:textId="77777777" w:rsidR="003F688D" w:rsidRPr="003F688D" w:rsidRDefault="003F688D" w:rsidP="003F688D">
            <w:pPr>
              <w:pStyle w:val="Default"/>
              <w:rPr>
                <w:rFonts w:asciiTheme="minorHAnsi" w:hAnsiTheme="minorHAnsi"/>
                <w:color w:val="221E1F"/>
                <w:sz w:val="16"/>
                <w:szCs w:val="16"/>
              </w:rPr>
            </w:pPr>
            <w:r w:rsidRPr="003F688D">
              <w:rPr>
                <w:rFonts w:asciiTheme="minorHAnsi" w:hAnsiTheme="minorHAnsi"/>
                <w:color w:val="221E1F"/>
                <w:sz w:val="16"/>
                <w:szCs w:val="16"/>
              </w:rPr>
              <w:t>• Other parathyroid gland sampling</w:t>
            </w:r>
          </w:p>
          <w:p w14:paraId="235B6415" w14:textId="77777777" w:rsidR="003F688D" w:rsidRPr="003F688D" w:rsidRDefault="003F688D" w:rsidP="003F688D">
            <w:pPr>
              <w:pStyle w:val="ListParagraph"/>
              <w:numPr>
                <w:ilvl w:val="0"/>
                <w:numId w:val="9"/>
              </w:numPr>
              <w:spacing w:after="0"/>
              <w:ind w:left="317" w:hanging="142"/>
              <w:rPr>
                <w:rFonts w:ascii="Calibri" w:hAnsi="Calibri"/>
                <w:color w:val="000000"/>
                <w:sz w:val="16"/>
                <w:szCs w:val="16"/>
              </w:rPr>
            </w:pPr>
            <w:r w:rsidRPr="003F688D">
              <w:rPr>
                <w:rFonts w:ascii="Calibri" w:hAnsi="Calibri"/>
                <w:color w:val="000000"/>
                <w:sz w:val="16"/>
                <w:szCs w:val="16"/>
              </w:rPr>
              <w:t>Unilateral</w:t>
            </w:r>
          </w:p>
          <w:p w14:paraId="235B6416" w14:textId="77777777" w:rsidR="003F688D" w:rsidRPr="003F688D" w:rsidRDefault="003F688D" w:rsidP="003F688D">
            <w:pPr>
              <w:pStyle w:val="ListParagraph"/>
              <w:numPr>
                <w:ilvl w:val="0"/>
                <w:numId w:val="9"/>
              </w:numPr>
              <w:spacing w:after="0"/>
              <w:ind w:left="317" w:hanging="142"/>
              <w:rPr>
                <w:rFonts w:ascii="Calibri" w:hAnsi="Calibri"/>
                <w:color w:val="000000"/>
                <w:sz w:val="16"/>
                <w:szCs w:val="16"/>
              </w:rPr>
            </w:pPr>
            <w:r w:rsidRPr="003F688D">
              <w:rPr>
                <w:rFonts w:ascii="Calibri" w:hAnsi="Calibri"/>
                <w:color w:val="000000"/>
                <w:sz w:val="16"/>
                <w:szCs w:val="16"/>
              </w:rPr>
              <w:t>Bilateral</w:t>
            </w:r>
          </w:p>
          <w:p w14:paraId="235B6417" w14:textId="77777777" w:rsidR="003F688D" w:rsidRPr="003F688D" w:rsidRDefault="003F688D" w:rsidP="003F688D">
            <w:pPr>
              <w:pStyle w:val="Default"/>
              <w:rPr>
                <w:rFonts w:asciiTheme="minorHAnsi" w:hAnsiTheme="minorHAnsi"/>
                <w:color w:val="221E1F"/>
                <w:sz w:val="16"/>
                <w:szCs w:val="16"/>
              </w:rPr>
            </w:pPr>
            <w:r w:rsidRPr="003F688D">
              <w:rPr>
                <w:rFonts w:asciiTheme="minorHAnsi" w:hAnsiTheme="minorHAnsi"/>
                <w:color w:val="221E1F"/>
                <w:sz w:val="16"/>
                <w:szCs w:val="16"/>
              </w:rPr>
              <w:t xml:space="preserve">• Lymph node sampling, </w:t>
            </w:r>
            <w:r w:rsidRPr="003F688D">
              <w:rPr>
                <w:rFonts w:asciiTheme="minorHAnsi" w:hAnsiTheme="minorHAnsi"/>
                <w:i/>
                <w:iCs/>
                <w:color w:val="221E1F"/>
                <w:sz w:val="16"/>
                <w:szCs w:val="16"/>
              </w:rPr>
              <w:t>specify</w:t>
            </w:r>
          </w:p>
          <w:p w14:paraId="235B6418" w14:textId="77777777" w:rsidR="003F688D" w:rsidRPr="003F688D" w:rsidRDefault="003F688D" w:rsidP="003F688D">
            <w:pPr>
              <w:pStyle w:val="Default"/>
              <w:rPr>
                <w:rFonts w:asciiTheme="minorHAnsi" w:hAnsiTheme="minorHAnsi"/>
                <w:color w:val="221E1F"/>
                <w:sz w:val="16"/>
                <w:szCs w:val="16"/>
              </w:rPr>
            </w:pPr>
            <w:r w:rsidRPr="003F688D">
              <w:rPr>
                <w:rFonts w:asciiTheme="minorHAnsi" w:hAnsiTheme="minorHAnsi"/>
                <w:color w:val="221E1F"/>
                <w:sz w:val="16"/>
                <w:szCs w:val="16"/>
              </w:rPr>
              <w:t xml:space="preserve">• Soft tissue of neck, </w:t>
            </w:r>
            <w:r w:rsidRPr="003F688D">
              <w:rPr>
                <w:rFonts w:asciiTheme="minorHAnsi" w:hAnsiTheme="minorHAnsi"/>
                <w:i/>
                <w:iCs/>
                <w:color w:val="221E1F"/>
                <w:sz w:val="16"/>
                <w:szCs w:val="16"/>
              </w:rPr>
              <w:t>specify</w:t>
            </w:r>
          </w:p>
          <w:p w14:paraId="235B6419" w14:textId="77777777" w:rsidR="0099575F" w:rsidRPr="006D1DD6" w:rsidRDefault="003F688D" w:rsidP="003F688D">
            <w:pPr>
              <w:autoSpaceDE w:val="0"/>
              <w:autoSpaceDN w:val="0"/>
              <w:adjustRightInd w:val="0"/>
              <w:spacing w:after="40" w:line="181" w:lineRule="atLeast"/>
              <w:rPr>
                <w:rFonts w:cs="Verdana"/>
                <w:color w:val="221E1F"/>
                <w:sz w:val="16"/>
                <w:szCs w:val="16"/>
              </w:rPr>
            </w:pPr>
            <w:r w:rsidRPr="003F688D">
              <w:rPr>
                <w:rFonts w:cs="Verdana"/>
                <w:color w:val="221E1F"/>
                <w:sz w:val="16"/>
                <w:szCs w:val="16"/>
              </w:rPr>
              <w:t>• Other</w:t>
            </w:r>
            <w:r w:rsidRPr="003F688D">
              <w:rPr>
                <w:rFonts w:cs="Verdana"/>
                <w:i/>
                <w:iCs/>
                <w:color w:val="221E1F"/>
                <w:sz w:val="16"/>
                <w:szCs w:val="16"/>
              </w:rPr>
              <w:t>, specify</w:t>
            </w:r>
          </w:p>
        </w:tc>
        <w:tc>
          <w:tcPr>
            <w:tcW w:w="8221" w:type="dxa"/>
            <w:tcBorders>
              <w:top w:val="nil"/>
              <w:left w:val="nil"/>
              <w:bottom w:val="single" w:sz="4" w:space="0" w:color="auto"/>
              <w:right w:val="single" w:sz="4" w:space="0" w:color="auto"/>
            </w:tcBorders>
            <w:shd w:val="clear" w:color="auto" w:fill="auto"/>
          </w:tcPr>
          <w:p w14:paraId="235B641A" w14:textId="77777777" w:rsidR="00875652" w:rsidRPr="00875652" w:rsidRDefault="00875652" w:rsidP="00875652">
            <w:pPr>
              <w:spacing w:after="0"/>
              <w:rPr>
                <w:rFonts w:ascii="Calibri" w:hAnsi="Calibri"/>
                <w:color w:val="000000"/>
                <w:sz w:val="16"/>
                <w:szCs w:val="16"/>
              </w:rPr>
            </w:pPr>
            <w:r w:rsidRPr="00875652">
              <w:rPr>
                <w:rFonts w:ascii="Calibri" w:hAnsi="Calibri"/>
                <w:color w:val="000000"/>
                <w:sz w:val="16"/>
                <w:szCs w:val="16"/>
              </w:rPr>
              <w:t>For clinically suspected parathyroid carcinoma, a preoperative biopsy is not recommended. Often the presentation of parathyroid carcinoma overlaps with parathyroid adenoma and the diagnosis is not made until surgical inspection and/or histologic review of the parathyroid resection specimen.</w:t>
            </w:r>
            <w:r w:rsidRPr="00875652">
              <w:rPr>
                <w:rFonts w:ascii="Calibri" w:hAnsi="Calibri"/>
                <w:color w:val="000000"/>
                <w:sz w:val="16"/>
                <w:szCs w:val="16"/>
              </w:rPr>
              <w:fldChar w:fldCharType="begin">
                <w:fldData xml:space="preserve">PEVuZE5vdGU+PENpdGU+PEF1dGhvcj5RdWlubjwvQXV0aG9yPjxZZWFyPjIwMTU8L1llYXI+PFJl
Y051bT4xNDwvUmVjTnVtPjxEaXNwbGF5VGV4dD48c3R5bGUgZmFjZT0ic3VwZXJzY3JpcHQiPjEs
Mjwvc3R5bGU+PC9EaXNwbGF5VGV4dD48cmVjb3JkPjxyZWMtbnVtYmVyPjE0PC9yZWMtbnVtYmVy
Pjxmb3JlaWduLWtleXM+PGtleSBhcHA9IkVOIiBkYi1pZD0iOXZ3djIwcHd2MjJ3NXZlZnhkMnBw
ZjlmMGQ1cmR0MGVwYXZyIiB0aW1lc3RhbXA9IjAiPjE0PC9rZXk+PC9mb3JlaWduLWtleXM+PHJl
Zi10eXBlIG5hbWU9IkpvdXJuYWwgQXJ0aWNsZSI+MTc8L3JlZi10eXBlPjxjb250cmlidXRvcnM+
PGF1dGhvcnM+PGF1dGhvcj5RdWlubiwgQy4gRS48L2F1dGhvcj48YXV0aG9yPkhlYWx5LCBKLjwv
YXV0aG9yPjxhdXRob3I+TGViYXN0Y2hpLCBBLiBILjwvYXV0aG9yPjxhdXRob3I+QnJvd24sIFQu
IEMuPC9hdXRob3I+PGF1dGhvcj5TdGVpbiwgSi4gRS48L2F1dGhvcj48YXV0aG9yPlByYXNhZCwg
TS4gTC48L2F1dGhvcj48YXV0aG9yPkNhbGxlbmRlciwgRy4gRy48L2F1dGhvcj48YXV0aG9yPkNh
cmxpbmcsIFQuPC9hdXRob3I+PGF1dGhvcj5VZGVsc21hbiwgUi48L2F1dGhvcj48L2F1dGhvcnM+
PC9jb250cmlidXRvcnM+PGF1dGgtYWRkcmVzcz5EZXBhcnRtZW50IG9mIFN1cmdlcnksIFNlY3Rp
b24gb2YgRW5kb2NyaW5lIFN1cmdlcnksIFlhbGUgVW5pdmVyc2l0eSBTY2hvb2wgb2YgTWVkaWNp
bmUsIE5ldyBIYXZlbiwgQ1QuIEVsZWN0cm9uaWMgYWRkcmVzczogY291cnRuZXkucXVpbm5AeWFs
ZS5lZHUuJiN4RDtEZXBhcnRtZW50IG9mIFN1cmdlcnksIFNlY3Rpb24gb2YgRW5kb2NyaW5lIFN1
cmdlcnksIFlhbGUgVW5pdmVyc2l0eSBTY2hvb2wgb2YgTWVkaWNpbmUsIE5ldyBIYXZlbiwgQ1Qu
JiN4RDtEZXBhcnRtZW50IG9mIFBhdGhvbG9neSwgWWFsZSBVbml2ZXJzaXR5IFNjaG9vbCBvZiBN
ZWRpY2luZSwgTmV3IEhhdmVuLCBDVC48L2F1dGgtYWRkcmVzcz48dGl0bGVzPjx0aXRsZT5Nb2Rl
cm4gZXhwZXJpZW5jZSB3aXRoIGFnZ3Jlc3NpdmUgcGFyYXRoeXJvaWQgdHVtb3JzIGluIGEgaGln
aC12b2x1bWUgTmV3IEVuZ2xhbmQgcmVmZXJyYWwgY2VudGVyPC90aXRsZT48c2Vjb25kYXJ5LXRp
dGxlPkogQW0gQ29sbCBTdXJnPC9zZWNvbmRhcnktdGl0bGU+PGFsdC10aXRsZT5Kb3VybmFsIG9m
IHRoZSBBbWVyaWNhbiBDb2xsZWdlIG9mIFN1cmdlb25zPC9hbHQtdGl0bGU+PC90aXRsZXM+PHBh
Z2VzPjEwNTQtNjI8L3BhZ2VzPjx2b2x1bWU+MjIwPC92b2x1bWU+PG51bWJlcj42PC9udW1iZXI+
PGVkaXRpb24+MjAxNC8xMi8xMDwvZWRpdGlvbj48a2V5d29yZHM+PGtleXdvcmQ+QWRlbm9tYS8q
ZGlhZ25vc2lzL3N1cmdlcnk8L2tleXdvcmQ+PGtleXdvcmQ+QWR1bHQ8L2tleXdvcmQ+PGtleXdv
cmQ+QWdlZDwva2V5d29yZD48a2V5d29yZD5BZ2VkLCA4MCBhbmQgb3Zlcjwva2V5d29yZD48a2V5
d29yZD5EaWFnbm9zaXMsIERpZmZlcmVudGlhbDwva2V5d29yZD48a2V5d29yZD5GZW1hbGU8L2tl
eXdvcmQ+PGtleXdvcmQ+SG9zcGl0YWxzLCBIaWdoLVZvbHVtZTwva2V5d29yZD48a2V5d29yZD5I
dW1hbnM8L2tleXdvcmQ+PGtleXdvcmQ+TWFsZTwva2V5d29yZD48a2V5d29yZD5NaWRkbGUgQWdl
ZDwva2V5d29yZD48a2V5d29yZD5OZXcgRW5nbGFuZDwva2V5d29yZD48a2V5d29yZD5QYXJhdGh5
cm9pZCBOZW9wbGFzbXMvKmRpYWdub3Npcy9zdXJnZXJ5PC9rZXl3b3JkPjxrZXl3b3JkPlBhcmF0
aHlyb2lkZWN0b215PC9rZXl3b3JkPjxrZXl3b3JkPlJldHJvc3BlY3RpdmUgU3R1ZGllczwva2V5
d29yZD48a2V5d29yZD5UZXJ0aWFyeSBDYXJlIENlbnRlcnM8L2tleXdvcmQ+PC9rZXl3b3Jkcz48
ZGF0ZXM+PHllYXI+MjAxNTwveWVhcj48cHViLWRhdGVzPjxkYXRlPkp1bjwvZGF0ZT48L3B1Yi1k
YXRlcz48L2RhdGVzPjxpc2JuPjEwNzItNzUxNTwvaXNibj48YWNjZXNzaW9uLW51bT4yNTQ4ODM1
MzwvYWNjZXNzaW9uLW51bT48dXJscz48L3VybHM+PGVsZWN0cm9uaWMtcmVzb3VyY2UtbnVtPjEw
LjEwMTYvai5qYW1jb2xsc3VyZy4yMDE0LjEwLjAwNzwvZWxlY3Ryb25pYy1yZXNvdXJjZS1udW0+
PHJlbW90ZS1kYXRhYmFzZS1wcm92aWRlcj5OTE08L3JlbW90ZS1kYXRhYmFzZS1wcm92aWRlcj48
bGFuZ3VhZ2U+ZW5nPC9sYW5ndWFnZT48L3JlY29yZD48L0NpdGU+PENpdGU+PEF1dGhvcj5JcHBv
bGl0bzwvQXV0aG9yPjxZZWFyPjIwMDc8L1llYXI+PFJlY051bT4xNTwvUmVjTnVtPjxyZWNvcmQ+
PHJlYy1udW1iZXI+MTU8L3JlYy1udW1iZXI+PGZvcmVpZ24ta2V5cz48a2V5IGFwcD0iRU4iIGRi
LWlkPSI5dnd2MjBwd3YyMnc1dmVmeGQycHBmOWYwZDVyZHQwZXBhdnIiIHRpbWVzdGFtcD0iMCI+
MTU8L2tleT48L2ZvcmVpZ24ta2V5cz48cmVmLXR5cGUgbmFtZT0iSm91cm5hbCBBcnRpY2xlIj4x
NzwvcmVmLXR5cGU+PGNvbnRyaWJ1dG9ycz48YXV0aG9ycz48YXV0aG9yPklwcG9saXRvLCBHLjwv
YXV0aG9yPjxhdXRob3I+UGFsYXp6bywgRi4gRi48L2F1dGhvcj48YXV0aG9yPlNlYmFnLCBGLjwv
YXV0aG9yPjxhdXRob3I+RGUgTWljY28sIEMuPC9hdXRob3I+PGF1dGhvcj5IZW5yeSwgSi4gRi48
L2F1dGhvcj48L2F1dGhvcnM+PC9jb250cmlidXRvcnM+PGF1dGgtYWRkcmVzcz5EZXBhcnRtZW50
IG9mIEVuZG9jcmluZSBTdXJnZXJ5LCBMYSBUaW1vbmUgVW5pdmVyc2l0eSBIb3NwaXRhbCwgTWFy
c2VpbGxlcywgRnJhbmNlLjwvYXV0aC1hZGRyZXNzPjx0aXRsZXM+PHRpdGxlPkludHJhb3BlcmF0
aXZlIGRpYWdub3NpcyBhbmQgdHJlYXRtZW50IG9mIHBhcmF0aHlyb2lkIGNhbmNlciBhbmQgYXR5
cGljYWwgcGFyYXRoeXJvaWQgYWRlbm9tYTwvdGl0bGU+PHNlY29uZGFyeS10aXRsZT5CciBKIFN1
cmc8L3NlY29uZGFyeS10aXRsZT48YWx0LXRpdGxlPlRoZSBCcml0aXNoIGpvdXJuYWwgb2Ygc3Vy
Z2VyeTwvYWx0LXRpdGxlPjwvdGl0bGVzPjxwYWdlcz41NjYtNzA8L3BhZ2VzPjx2b2x1bWU+OTQ8
L3ZvbHVtZT48bnVtYmVyPjU8L251bWJlcj48ZWRpdGlvbj4yMDA3LzAzLzI0PC9lZGl0aW9uPjxr
ZXl3b3Jkcz48a2V5d29yZD5BZGVub21hLypkaWFnbm9zaXMvc3VyZ2VyeTwva2V5d29yZD48a2V5
d29yZD5BZHVsdDwva2V5d29yZD48a2V5d29yZD5BZ2VkPC9rZXl3b3JkPjxrZXl3b3JkPkFnZWQs
IDgwIGFuZCBvdmVyPC9rZXl3b3JkPjxrZXl3b3JkPkRpYWdub3NpcywgRGlmZmVyZW50aWFsPC9r
ZXl3b3JkPjxrZXl3b3JkPkZlbWFsZTwva2V5d29yZD48a2V5d29yZD5IdW1hbnM8L2tleXdvcmQ+
PGtleXdvcmQ+SW50cmFvcGVyYXRpdmUgUGVyaW9kPC9rZXl3b3JkPjxrZXl3b3JkPk1hbGU8L2tl
eXdvcmQ+PGtleXdvcmQ+TWlkZGxlIEFnZWQ8L2tleXdvcmQ+PGtleXdvcmQ+TmVvcGxhc20gUmVj
dXJyZW5jZSwgTG9jYWwvZXRpb2xvZ3k8L2tleXdvcmQ+PGtleXdvcmQ+UGFyYXRoeXJvaWQgTmVv
cGxhc21zLypkaWFnbm9zaXMvc3VyZ2VyeTwva2V5d29yZD48a2V5d29yZD5QYXJhdGh5cm9pZGVj
dG9teS8qbWV0aG9kczwva2V5d29yZD48a2V5d29yZD5Qcm9nbm9zaXM8L2tleXdvcmQ+PGtleXdv
cmQ+UmV0cm9zcGVjdGl2ZSBTdHVkaWVzPC9rZXl3b3JkPjxrZXl3b3JkPlRyZWF0bWVudCBPdXRj
b21lPC9rZXl3b3JkPjwva2V5d29yZHM+PGRhdGVzPjx5ZWFyPjIwMDc8L3llYXI+PHB1Yi1kYXRl
cz48ZGF0ZT5NYXk8L2RhdGU+PC9wdWItZGF0ZXM+PC9kYXRlcz48aXNibj4wMDA3LTEzMjMgKFBy
aW50KSYjeEQ7MDAwNy0xMzIzPC9pc2JuPjxhY2Nlc3Npb24tbnVtPjE3MzgwNTY0PC9hY2Nlc3Np
b24tbnVtPjx1cmxzPjwvdXJscz48ZWxlY3Ryb25pYy1yZXNvdXJjZS1udW0+MTAuMTAwMi9ianMu
NTU3MDwvZWxlY3Ryb25pYy1yZXNvdXJjZS1udW0+PHJlbW90ZS1kYXRhYmFzZS1wcm92aWRlcj5O
TE08L3JlbW90ZS1kYXRhYmFzZS1wcm92aWRlcj48bGFuZ3VhZ2U+ZW5nPC9sYW5ndWFnZT48L3Jl
Y29yZD48L0NpdGU+PC9FbmROb3RlPn==
</w:fldData>
              </w:fldChar>
            </w:r>
            <w:r w:rsidRPr="00875652">
              <w:rPr>
                <w:rFonts w:ascii="Calibri" w:hAnsi="Calibri"/>
                <w:color w:val="000000"/>
                <w:sz w:val="16"/>
                <w:szCs w:val="16"/>
              </w:rPr>
              <w:instrText xml:space="preserve"> ADDIN EN.CITE </w:instrText>
            </w:r>
            <w:r w:rsidRPr="00875652">
              <w:rPr>
                <w:rFonts w:ascii="Calibri" w:hAnsi="Calibri"/>
                <w:color w:val="000000"/>
                <w:sz w:val="16"/>
                <w:szCs w:val="16"/>
              </w:rPr>
              <w:fldChar w:fldCharType="begin">
                <w:fldData xml:space="preserve">PEVuZE5vdGU+PENpdGU+PEF1dGhvcj5RdWlubjwvQXV0aG9yPjxZZWFyPjIwMTU8L1llYXI+PFJl
Y051bT4xNDwvUmVjTnVtPjxEaXNwbGF5VGV4dD48c3R5bGUgZmFjZT0ic3VwZXJzY3JpcHQiPjEs
Mjwvc3R5bGU+PC9EaXNwbGF5VGV4dD48cmVjb3JkPjxyZWMtbnVtYmVyPjE0PC9yZWMtbnVtYmVy
Pjxmb3JlaWduLWtleXM+PGtleSBhcHA9IkVOIiBkYi1pZD0iOXZ3djIwcHd2MjJ3NXZlZnhkMnBw
ZjlmMGQ1cmR0MGVwYXZyIiB0aW1lc3RhbXA9IjAiPjE0PC9rZXk+PC9mb3JlaWduLWtleXM+PHJl
Zi10eXBlIG5hbWU9IkpvdXJuYWwgQXJ0aWNsZSI+MTc8L3JlZi10eXBlPjxjb250cmlidXRvcnM+
PGF1dGhvcnM+PGF1dGhvcj5RdWlubiwgQy4gRS48L2F1dGhvcj48YXV0aG9yPkhlYWx5LCBKLjwv
YXV0aG9yPjxhdXRob3I+TGViYXN0Y2hpLCBBLiBILjwvYXV0aG9yPjxhdXRob3I+QnJvd24sIFQu
IEMuPC9hdXRob3I+PGF1dGhvcj5TdGVpbiwgSi4gRS48L2F1dGhvcj48YXV0aG9yPlByYXNhZCwg
TS4gTC48L2F1dGhvcj48YXV0aG9yPkNhbGxlbmRlciwgRy4gRy48L2F1dGhvcj48YXV0aG9yPkNh
cmxpbmcsIFQuPC9hdXRob3I+PGF1dGhvcj5VZGVsc21hbiwgUi48L2F1dGhvcj48L2F1dGhvcnM+
PC9jb250cmlidXRvcnM+PGF1dGgtYWRkcmVzcz5EZXBhcnRtZW50IG9mIFN1cmdlcnksIFNlY3Rp
b24gb2YgRW5kb2NyaW5lIFN1cmdlcnksIFlhbGUgVW5pdmVyc2l0eSBTY2hvb2wgb2YgTWVkaWNp
bmUsIE5ldyBIYXZlbiwgQ1QuIEVsZWN0cm9uaWMgYWRkcmVzczogY291cnRuZXkucXVpbm5AeWFs
ZS5lZHUuJiN4RDtEZXBhcnRtZW50IG9mIFN1cmdlcnksIFNlY3Rpb24gb2YgRW5kb2NyaW5lIFN1
cmdlcnksIFlhbGUgVW5pdmVyc2l0eSBTY2hvb2wgb2YgTWVkaWNpbmUsIE5ldyBIYXZlbiwgQ1Qu
JiN4RDtEZXBhcnRtZW50IG9mIFBhdGhvbG9neSwgWWFsZSBVbml2ZXJzaXR5IFNjaG9vbCBvZiBN
ZWRpY2luZSwgTmV3IEhhdmVuLCBDVC48L2F1dGgtYWRkcmVzcz48dGl0bGVzPjx0aXRsZT5Nb2Rl
cm4gZXhwZXJpZW5jZSB3aXRoIGFnZ3Jlc3NpdmUgcGFyYXRoeXJvaWQgdHVtb3JzIGluIGEgaGln
aC12b2x1bWUgTmV3IEVuZ2xhbmQgcmVmZXJyYWwgY2VudGVyPC90aXRsZT48c2Vjb25kYXJ5LXRp
dGxlPkogQW0gQ29sbCBTdXJnPC9zZWNvbmRhcnktdGl0bGU+PGFsdC10aXRsZT5Kb3VybmFsIG9m
IHRoZSBBbWVyaWNhbiBDb2xsZWdlIG9mIFN1cmdlb25zPC9hbHQtdGl0bGU+PC90aXRsZXM+PHBh
Z2VzPjEwNTQtNjI8L3BhZ2VzPjx2b2x1bWU+MjIwPC92b2x1bWU+PG51bWJlcj42PC9udW1iZXI+
PGVkaXRpb24+MjAxNC8xMi8xMDwvZWRpdGlvbj48a2V5d29yZHM+PGtleXdvcmQ+QWRlbm9tYS8q
ZGlhZ25vc2lzL3N1cmdlcnk8L2tleXdvcmQ+PGtleXdvcmQ+QWR1bHQ8L2tleXdvcmQ+PGtleXdv
cmQ+QWdlZDwva2V5d29yZD48a2V5d29yZD5BZ2VkLCA4MCBhbmQgb3Zlcjwva2V5d29yZD48a2V5
d29yZD5EaWFnbm9zaXMsIERpZmZlcmVudGlhbDwva2V5d29yZD48a2V5d29yZD5GZW1hbGU8L2tl
eXdvcmQ+PGtleXdvcmQ+SG9zcGl0YWxzLCBIaWdoLVZvbHVtZTwva2V5d29yZD48a2V5d29yZD5I
dW1hbnM8L2tleXdvcmQ+PGtleXdvcmQ+TWFsZTwva2V5d29yZD48a2V5d29yZD5NaWRkbGUgQWdl
ZDwva2V5d29yZD48a2V5d29yZD5OZXcgRW5nbGFuZDwva2V5d29yZD48a2V5d29yZD5QYXJhdGh5
cm9pZCBOZW9wbGFzbXMvKmRpYWdub3Npcy9zdXJnZXJ5PC9rZXl3b3JkPjxrZXl3b3JkPlBhcmF0
aHlyb2lkZWN0b215PC9rZXl3b3JkPjxrZXl3b3JkPlJldHJvc3BlY3RpdmUgU3R1ZGllczwva2V5
d29yZD48a2V5d29yZD5UZXJ0aWFyeSBDYXJlIENlbnRlcnM8L2tleXdvcmQ+PC9rZXl3b3Jkcz48
ZGF0ZXM+PHllYXI+MjAxNTwveWVhcj48cHViLWRhdGVzPjxkYXRlPkp1bjwvZGF0ZT48L3B1Yi1k
YXRlcz48L2RhdGVzPjxpc2JuPjEwNzItNzUxNTwvaXNibj48YWNjZXNzaW9uLW51bT4yNTQ4ODM1
MzwvYWNjZXNzaW9uLW51bT48dXJscz48L3VybHM+PGVsZWN0cm9uaWMtcmVzb3VyY2UtbnVtPjEw
LjEwMTYvai5qYW1jb2xsc3VyZy4yMDE0LjEwLjAwNzwvZWxlY3Ryb25pYy1yZXNvdXJjZS1udW0+
PHJlbW90ZS1kYXRhYmFzZS1wcm92aWRlcj5OTE08L3JlbW90ZS1kYXRhYmFzZS1wcm92aWRlcj48
bGFuZ3VhZ2U+ZW5nPC9sYW5ndWFnZT48L3JlY29yZD48L0NpdGU+PENpdGU+PEF1dGhvcj5JcHBv
bGl0bzwvQXV0aG9yPjxZZWFyPjIwMDc8L1llYXI+PFJlY051bT4xNTwvUmVjTnVtPjxyZWNvcmQ+
PHJlYy1udW1iZXI+MTU8L3JlYy1udW1iZXI+PGZvcmVpZ24ta2V5cz48a2V5IGFwcD0iRU4iIGRi
LWlkPSI5dnd2MjBwd3YyMnc1dmVmeGQycHBmOWYwZDVyZHQwZXBhdnIiIHRpbWVzdGFtcD0iMCI+
MTU8L2tleT48L2ZvcmVpZ24ta2V5cz48cmVmLXR5cGUgbmFtZT0iSm91cm5hbCBBcnRpY2xlIj4x
NzwvcmVmLXR5cGU+PGNvbnRyaWJ1dG9ycz48YXV0aG9ycz48YXV0aG9yPklwcG9saXRvLCBHLjwv
YXV0aG9yPjxhdXRob3I+UGFsYXp6bywgRi4gRi48L2F1dGhvcj48YXV0aG9yPlNlYmFnLCBGLjwv
YXV0aG9yPjxhdXRob3I+RGUgTWljY28sIEMuPC9hdXRob3I+PGF1dGhvcj5IZW5yeSwgSi4gRi48
L2F1dGhvcj48L2F1dGhvcnM+PC9jb250cmlidXRvcnM+PGF1dGgtYWRkcmVzcz5EZXBhcnRtZW50
IG9mIEVuZG9jcmluZSBTdXJnZXJ5LCBMYSBUaW1vbmUgVW5pdmVyc2l0eSBIb3NwaXRhbCwgTWFy
c2VpbGxlcywgRnJhbmNlLjwvYXV0aC1hZGRyZXNzPjx0aXRsZXM+PHRpdGxlPkludHJhb3BlcmF0
aXZlIGRpYWdub3NpcyBhbmQgdHJlYXRtZW50IG9mIHBhcmF0aHlyb2lkIGNhbmNlciBhbmQgYXR5
cGljYWwgcGFyYXRoeXJvaWQgYWRlbm9tYTwvdGl0bGU+PHNlY29uZGFyeS10aXRsZT5CciBKIFN1
cmc8L3NlY29uZGFyeS10aXRsZT48YWx0LXRpdGxlPlRoZSBCcml0aXNoIGpvdXJuYWwgb2Ygc3Vy
Z2VyeTwvYWx0LXRpdGxlPjwvdGl0bGVzPjxwYWdlcz41NjYtNzA8L3BhZ2VzPjx2b2x1bWU+OTQ8
L3ZvbHVtZT48bnVtYmVyPjU8L251bWJlcj48ZWRpdGlvbj4yMDA3LzAzLzI0PC9lZGl0aW9uPjxr
ZXl3b3Jkcz48a2V5d29yZD5BZGVub21hLypkaWFnbm9zaXMvc3VyZ2VyeTwva2V5d29yZD48a2V5
d29yZD5BZHVsdDwva2V5d29yZD48a2V5d29yZD5BZ2VkPC9rZXl3b3JkPjxrZXl3b3JkPkFnZWQs
IDgwIGFuZCBvdmVyPC9rZXl3b3JkPjxrZXl3b3JkPkRpYWdub3NpcywgRGlmZmVyZW50aWFsPC9r
ZXl3b3JkPjxrZXl3b3JkPkZlbWFsZTwva2V5d29yZD48a2V5d29yZD5IdW1hbnM8L2tleXdvcmQ+
PGtleXdvcmQ+SW50cmFvcGVyYXRpdmUgUGVyaW9kPC9rZXl3b3JkPjxrZXl3b3JkPk1hbGU8L2tl
eXdvcmQ+PGtleXdvcmQ+TWlkZGxlIEFnZWQ8L2tleXdvcmQ+PGtleXdvcmQ+TmVvcGxhc20gUmVj
dXJyZW5jZSwgTG9jYWwvZXRpb2xvZ3k8L2tleXdvcmQ+PGtleXdvcmQ+UGFyYXRoeXJvaWQgTmVv
cGxhc21zLypkaWFnbm9zaXMvc3VyZ2VyeTwva2V5d29yZD48a2V5d29yZD5QYXJhdGh5cm9pZGVj
dG9teS8qbWV0aG9kczwva2V5d29yZD48a2V5d29yZD5Qcm9nbm9zaXM8L2tleXdvcmQ+PGtleXdv
cmQ+UmV0cm9zcGVjdGl2ZSBTdHVkaWVzPC9rZXl3b3JkPjxrZXl3b3JkPlRyZWF0bWVudCBPdXRj
b21lPC9rZXl3b3JkPjwva2V5d29yZHM+PGRhdGVzPjx5ZWFyPjIwMDc8L3llYXI+PHB1Yi1kYXRl
cz48ZGF0ZT5NYXk8L2RhdGU+PC9wdWItZGF0ZXM+PC9kYXRlcz48aXNibj4wMDA3LTEzMjMgKFBy
aW50KSYjeEQ7MDAwNy0xMzIzPC9pc2JuPjxhY2Nlc3Npb24tbnVtPjE3MzgwNTY0PC9hY2Nlc3Np
b24tbnVtPjx1cmxzPjwvdXJscz48ZWxlY3Ryb25pYy1yZXNvdXJjZS1udW0+MTAuMTAwMi9ianMu
NTU3MDwvZWxlY3Ryb25pYy1yZXNvdXJjZS1udW0+PHJlbW90ZS1kYXRhYmFzZS1wcm92aWRlcj5O
TE08L3JlbW90ZS1kYXRhYmFzZS1wcm92aWRlcj48bGFuZ3VhZ2U+ZW5nPC9sYW5ndWFnZT48L3Jl
Y29yZD48L0NpdGU+PC9FbmROb3RlPn==
</w:fldData>
              </w:fldChar>
            </w:r>
            <w:r w:rsidRPr="00875652">
              <w:rPr>
                <w:rFonts w:ascii="Calibri" w:hAnsi="Calibri"/>
                <w:color w:val="000000"/>
                <w:sz w:val="16"/>
                <w:szCs w:val="16"/>
              </w:rPr>
              <w:instrText xml:space="preserve"> ADDIN EN.CITE.DATA </w:instrText>
            </w:r>
            <w:r w:rsidRPr="00875652">
              <w:rPr>
                <w:rFonts w:ascii="Calibri" w:hAnsi="Calibri"/>
                <w:color w:val="000000"/>
                <w:sz w:val="16"/>
                <w:szCs w:val="16"/>
              </w:rPr>
            </w:r>
            <w:r w:rsidRPr="00875652">
              <w:rPr>
                <w:rFonts w:ascii="Calibri" w:hAnsi="Calibri"/>
                <w:color w:val="000000"/>
                <w:sz w:val="16"/>
                <w:szCs w:val="16"/>
              </w:rPr>
              <w:fldChar w:fldCharType="end"/>
            </w:r>
            <w:r w:rsidRPr="00875652">
              <w:rPr>
                <w:rFonts w:ascii="Calibri" w:hAnsi="Calibri"/>
                <w:color w:val="000000"/>
                <w:sz w:val="16"/>
                <w:szCs w:val="16"/>
              </w:rPr>
            </w:r>
            <w:r w:rsidRPr="00875652">
              <w:rPr>
                <w:rFonts w:ascii="Calibri" w:hAnsi="Calibri"/>
                <w:color w:val="000000"/>
                <w:sz w:val="16"/>
                <w:szCs w:val="16"/>
              </w:rPr>
              <w:fldChar w:fldCharType="separate"/>
            </w:r>
            <w:r w:rsidRPr="00875652">
              <w:rPr>
                <w:rFonts w:ascii="Calibri" w:hAnsi="Calibri"/>
                <w:color w:val="000000"/>
                <w:sz w:val="16"/>
                <w:szCs w:val="16"/>
                <w:vertAlign w:val="superscript"/>
              </w:rPr>
              <w:t>1,2</w:t>
            </w:r>
            <w:r w:rsidRPr="00875652">
              <w:rPr>
                <w:rFonts w:ascii="Calibri" w:hAnsi="Calibri"/>
                <w:color w:val="000000"/>
                <w:sz w:val="16"/>
                <w:szCs w:val="16"/>
              </w:rPr>
              <w:fldChar w:fldCharType="end"/>
            </w:r>
            <w:r w:rsidRPr="00875652">
              <w:rPr>
                <w:rFonts w:ascii="Calibri" w:hAnsi="Calibri"/>
                <w:color w:val="000000"/>
                <w:sz w:val="16"/>
                <w:szCs w:val="16"/>
              </w:rPr>
              <w:t xml:space="preserve"> When carcinoma is suspected an en bloc resection of the concerning parathyroid gland along with the immediately adjacent or adherent structures such as the ipsilateral thyroid lobe may facilitate complete tumour resection. Advancements in preoperative imaging have reduced the need for </w:t>
            </w:r>
            <w:proofErr w:type="spellStart"/>
            <w:r w:rsidRPr="00875652">
              <w:rPr>
                <w:rFonts w:ascii="Calibri" w:hAnsi="Calibri"/>
                <w:color w:val="000000"/>
                <w:sz w:val="16"/>
                <w:szCs w:val="16"/>
              </w:rPr>
              <w:t>multigland</w:t>
            </w:r>
            <w:proofErr w:type="spellEnd"/>
            <w:r w:rsidRPr="00875652">
              <w:rPr>
                <w:rFonts w:ascii="Calibri" w:hAnsi="Calibri"/>
                <w:color w:val="000000"/>
                <w:sz w:val="16"/>
                <w:szCs w:val="16"/>
              </w:rPr>
              <w:t xml:space="preserve"> sampling and it is not recommended when a parathyroid mass is encountered.</w:t>
            </w:r>
            <w:r w:rsidRPr="00875652">
              <w:rPr>
                <w:rFonts w:ascii="Calibri" w:hAnsi="Calibri"/>
                <w:color w:val="000000"/>
                <w:sz w:val="16"/>
                <w:szCs w:val="16"/>
              </w:rPr>
              <w:fldChar w:fldCharType="begin">
                <w:fldData xml:space="preserve">PEVuZE5vdGU+PENpdGU+PEF1dGhvcj5VZGVsc21hbjwvQXV0aG9yPjxZZWFyPjIwMTQ8L1llYXI+
PFJlY051bT4xNjwvUmVjTnVtPjxEaXNwbGF5VGV4dD48c3R5bGUgZmFjZT0ic3VwZXJzY3JpcHQi
PjM8L3N0eWxlPjwvRGlzcGxheVRleHQ+PHJlY29yZD48cmVjLW51bWJlcj4xNjwvcmVjLW51bWJl
cj48Zm9yZWlnbi1rZXlzPjxrZXkgYXBwPSJFTiIgZGItaWQ9Ijl2d3YyMHB3djIydzV2ZWZ4ZDJw
cGY5ZjBkNXJkdDBlcGF2ciIgdGltZXN0YW1wPSIwIj4xNjwva2V5PjwvZm9yZWlnbi1rZXlzPjxy
ZWYtdHlwZSBuYW1lPSJKb3VybmFsIEFydGljbGUiPjE3PC9yZWYtdHlwZT48Y29udHJpYnV0b3Jz
PjxhdXRob3JzPjxhdXRob3I+VWRlbHNtYW4sIFIuPC9hdXRob3I+PGF1dGhvcj5Ba2Vyc3Ryb20s
IEcuPC9hdXRob3I+PGF1dGhvcj5CaWFnaW5pLCBDLjwvYXV0aG9yPjxhdXRob3I+RHVoLCBRLiBZ
LjwvYXV0aG9yPjxhdXRob3I+TWljY29saSwgUC48L2F1dGhvcj48YXV0aG9yPk5pZWRlcmxlLCBC
LjwvYXV0aG9yPjxhdXRob3I+VG9uZWxsaSwgRi48L2F1dGhvcj48L2F1dGhvcnM+PC9jb250cmli
dXRvcnM+PGF1dGgtYWRkcmVzcz5ZYWxlIFVuaXZlcnNpdHkgU2Nob29sIG9mIE1lZGljaW5lIChS
LlUuKSwgTmV3IEhhdmVuLCBDb25uZWN0aWN1dCAwNjUyMC04MDYyOyBVcHBzYWxhIFVuaXZlcnNp
dHkgSG9zcGl0YWwgKEcuQS4pLCA3NTEgMDUgVXBwc2FsYSwgU3dlZGVuOyBEZXBhcnRtZW50IG9m
IERpYWdub3N0aWMgSW1hZ2luZyBvZiBDZW50cm8gT25jb2xvZ2ljbyBGaW9yZW50aW5vIChDLkIu
KSwgU2VzdG8gRmlvcmVudGlubywgNTAwMTkgRmxvcmVuY2UsIEl0YWx5OyBVbml2ZXJzaXR5IG9m
IENhbGlmb3JuaWEgKFEuLVkuRC4pLCBWZXRlcmFucyBBZmZhaXJzIE1lZGljYWwgQ2VudGVyLCBT
YW4gRnJhbmNpc2NvLCBDYWxpZm9ybmlhIDk0MTIxOyBVbml2ZXJzaXR5IG9mIFBpc2EgKFAuTS4p
LCA1NjEyNiBQaXNhLCBJdGFseTsgTWVkaWNhbCBVbml2ZXJzaXR5IFZpZW5uYSAoQi5OLiksIEEt
MTA5MCBWaWVubmEsIEF1c3RyaWE7IGFuZCBVbml2ZXJzaXR5IG9mIEZsb3JlbmNlIChGLlQuKSwg
NTAxMjEgRmxvcmVuY2UsIEl0YWx5LjwvYXV0aC1hZGRyZXNzPjx0aXRsZXM+PHRpdGxlPlRoZSBz
dXJnaWNhbCBtYW5hZ2VtZW50IG9mIGFzeW1wdG9tYXRpYyBwcmltYXJ5IGh5cGVycGFyYXRoeXJv
aWRpc206IHByb2NlZWRpbmdzIG9mIHRoZSBGb3VydGggSW50ZXJuYXRpb25hbCBXb3Jrc2hvcDwv
dGl0bGU+PHNlY29uZGFyeS10aXRsZT5KIENsaW4gRW5kb2NyaW5vbCBNZXRhYjwvc2Vjb25kYXJ5
LXRpdGxlPjxhbHQtdGl0bGU+VGhlIEpvdXJuYWwgb2YgY2xpbmljYWwgZW5kb2NyaW5vbG9neSBh
bmQgbWV0YWJvbGlzbTwvYWx0LXRpdGxlPjwvdGl0bGVzPjxwYWdlcz4zNTk1LTYwNjwvcGFnZXM+
PHZvbHVtZT45OTwvdm9sdW1lPjxudW1iZXI+MTA8L251bWJlcj48ZWRpdGlvbj4yMDE0LzA4LzI4
PC9lZGl0aW9uPjxrZXl3b3Jkcz48a2V5d29yZD4qQXN5bXB0b21hdGljIERpc2Vhc2VzPC9rZXl3
b3JkPjxrZXl3b3JkPkVkdWNhdGlvbjwva2V5d29yZD48a2V5d29yZD5FbmRvY3Jpbm9sb2d5Lypz
dGFuZGFyZHM8L2tleXdvcmQ+PGtleXdvcmQ+RXZpZGVuY2UtQmFzZWQgTWVkaWNpbmUvKnN0YW5k
YXJkczwva2V5d29yZD48a2V5d29yZD5IdW1hbnM8L2tleXdvcmQ+PGtleXdvcmQ+SHlwZXJwYXJh
dGh5cm9pZGlzbSwgUHJpbWFyeS8qc3VyZ2VyeTwva2V5d29yZD48a2V5d29yZD4qUHJhY3RpY2Ug
R3VpZGVsaW5lcyBhcyBUb3BpYzwva2V5d29yZD48L2tleXdvcmRzPjxkYXRlcz48eWVhcj4yMDE0
PC95ZWFyPjxwdWItZGF0ZXM+PGRhdGU+T2N0PC9kYXRlPjwvcHViLWRhdGVzPjwvZGF0ZXM+PGlz
Ym4+MDAyMS05NzJ4PC9pc2JuPjxhY2Nlc3Npb24tbnVtPjI1MTYyNjY5PC9hY2Nlc3Npb24tbnVt
Pjx1cmxzPjwvdXJscz48ZWxlY3Ryb25pYy1yZXNvdXJjZS1udW0+MTAuMTIxMC9qYy4yMDE0LTIw
MDA8L2VsZWN0cm9uaWMtcmVzb3VyY2UtbnVtPjxyZW1vdGUtZGF0YWJhc2UtcHJvdmlkZXI+TkxN
PC9yZW1vdGUtZGF0YWJhc2UtcHJvdmlkZXI+PGxhbmd1YWdlPmVuZzwvbGFuZ3VhZ2U+PC9yZWNv
cmQ+PC9DaXRlPjwvRW5kTm90ZT4A
</w:fldData>
              </w:fldChar>
            </w:r>
            <w:r w:rsidRPr="00875652">
              <w:rPr>
                <w:rFonts w:ascii="Calibri" w:hAnsi="Calibri"/>
                <w:color w:val="000000"/>
                <w:sz w:val="16"/>
                <w:szCs w:val="16"/>
              </w:rPr>
              <w:instrText xml:space="preserve"> ADDIN EN.CITE </w:instrText>
            </w:r>
            <w:r w:rsidRPr="00875652">
              <w:rPr>
                <w:rFonts w:ascii="Calibri" w:hAnsi="Calibri"/>
                <w:color w:val="000000"/>
                <w:sz w:val="16"/>
                <w:szCs w:val="16"/>
              </w:rPr>
              <w:fldChar w:fldCharType="begin">
                <w:fldData xml:space="preserve">PEVuZE5vdGU+PENpdGU+PEF1dGhvcj5VZGVsc21hbjwvQXV0aG9yPjxZZWFyPjIwMTQ8L1llYXI+
PFJlY051bT4xNjwvUmVjTnVtPjxEaXNwbGF5VGV4dD48c3R5bGUgZmFjZT0ic3VwZXJzY3JpcHQi
PjM8L3N0eWxlPjwvRGlzcGxheVRleHQ+PHJlY29yZD48cmVjLW51bWJlcj4xNjwvcmVjLW51bWJl
cj48Zm9yZWlnbi1rZXlzPjxrZXkgYXBwPSJFTiIgZGItaWQ9Ijl2d3YyMHB3djIydzV2ZWZ4ZDJw
cGY5ZjBkNXJkdDBlcGF2ciIgdGltZXN0YW1wPSIwIj4xNjwva2V5PjwvZm9yZWlnbi1rZXlzPjxy
ZWYtdHlwZSBuYW1lPSJKb3VybmFsIEFydGljbGUiPjE3PC9yZWYtdHlwZT48Y29udHJpYnV0b3Jz
PjxhdXRob3JzPjxhdXRob3I+VWRlbHNtYW4sIFIuPC9hdXRob3I+PGF1dGhvcj5Ba2Vyc3Ryb20s
IEcuPC9hdXRob3I+PGF1dGhvcj5CaWFnaW5pLCBDLjwvYXV0aG9yPjxhdXRob3I+RHVoLCBRLiBZ
LjwvYXV0aG9yPjxhdXRob3I+TWljY29saSwgUC48L2F1dGhvcj48YXV0aG9yPk5pZWRlcmxlLCBC
LjwvYXV0aG9yPjxhdXRob3I+VG9uZWxsaSwgRi48L2F1dGhvcj48L2F1dGhvcnM+PC9jb250cmli
dXRvcnM+PGF1dGgtYWRkcmVzcz5ZYWxlIFVuaXZlcnNpdHkgU2Nob29sIG9mIE1lZGljaW5lIChS
LlUuKSwgTmV3IEhhdmVuLCBDb25uZWN0aWN1dCAwNjUyMC04MDYyOyBVcHBzYWxhIFVuaXZlcnNp
dHkgSG9zcGl0YWwgKEcuQS4pLCA3NTEgMDUgVXBwc2FsYSwgU3dlZGVuOyBEZXBhcnRtZW50IG9m
IERpYWdub3N0aWMgSW1hZ2luZyBvZiBDZW50cm8gT25jb2xvZ2ljbyBGaW9yZW50aW5vIChDLkIu
KSwgU2VzdG8gRmlvcmVudGlubywgNTAwMTkgRmxvcmVuY2UsIEl0YWx5OyBVbml2ZXJzaXR5IG9m
IENhbGlmb3JuaWEgKFEuLVkuRC4pLCBWZXRlcmFucyBBZmZhaXJzIE1lZGljYWwgQ2VudGVyLCBT
YW4gRnJhbmNpc2NvLCBDYWxpZm9ybmlhIDk0MTIxOyBVbml2ZXJzaXR5IG9mIFBpc2EgKFAuTS4p
LCA1NjEyNiBQaXNhLCBJdGFseTsgTWVkaWNhbCBVbml2ZXJzaXR5IFZpZW5uYSAoQi5OLiksIEEt
MTA5MCBWaWVubmEsIEF1c3RyaWE7IGFuZCBVbml2ZXJzaXR5IG9mIEZsb3JlbmNlIChGLlQuKSwg
NTAxMjEgRmxvcmVuY2UsIEl0YWx5LjwvYXV0aC1hZGRyZXNzPjx0aXRsZXM+PHRpdGxlPlRoZSBz
dXJnaWNhbCBtYW5hZ2VtZW50IG9mIGFzeW1wdG9tYXRpYyBwcmltYXJ5IGh5cGVycGFyYXRoeXJv
aWRpc206IHByb2NlZWRpbmdzIG9mIHRoZSBGb3VydGggSW50ZXJuYXRpb25hbCBXb3Jrc2hvcDwv
dGl0bGU+PHNlY29uZGFyeS10aXRsZT5KIENsaW4gRW5kb2NyaW5vbCBNZXRhYjwvc2Vjb25kYXJ5
LXRpdGxlPjxhbHQtdGl0bGU+VGhlIEpvdXJuYWwgb2YgY2xpbmljYWwgZW5kb2NyaW5vbG9neSBh
bmQgbWV0YWJvbGlzbTwvYWx0LXRpdGxlPjwvdGl0bGVzPjxwYWdlcz4zNTk1LTYwNjwvcGFnZXM+
PHZvbHVtZT45OTwvdm9sdW1lPjxudW1iZXI+MTA8L251bWJlcj48ZWRpdGlvbj4yMDE0LzA4LzI4
PC9lZGl0aW9uPjxrZXl3b3Jkcz48a2V5d29yZD4qQXN5bXB0b21hdGljIERpc2Vhc2VzPC9rZXl3
b3JkPjxrZXl3b3JkPkVkdWNhdGlvbjwva2V5d29yZD48a2V5d29yZD5FbmRvY3Jpbm9sb2d5Lypz
dGFuZGFyZHM8L2tleXdvcmQ+PGtleXdvcmQ+RXZpZGVuY2UtQmFzZWQgTWVkaWNpbmUvKnN0YW5k
YXJkczwva2V5d29yZD48a2V5d29yZD5IdW1hbnM8L2tleXdvcmQ+PGtleXdvcmQ+SHlwZXJwYXJh
dGh5cm9pZGlzbSwgUHJpbWFyeS8qc3VyZ2VyeTwva2V5d29yZD48a2V5d29yZD4qUHJhY3RpY2Ug
R3VpZGVsaW5lcyBhcyBUb3BpYzwva2V5d29yZD48L2tleXdvcmRzPjxkYXRlcz48eWVhcj4yMDE0
PC95ZWFyPjxwdWItZGF0ZXM+PGRhdGU+T2N0PC9kYXRlPjwvcHViLWRhdGVzPjwvZGF0ZXM+PGlz
Ym4+MDAyMS05NzJ4PC9pc2JuPjxhY2Nlc3Npb24tbnVtPjI1MTYyNjY5PC9hY2Nlc3Npb24tbnVt
Pjx1cmxzPjwvdXJscz48ZWxlY3Ryb25pYy1yZXNvdXJjZS1udW0+MTAuMTIxMC9qYy4yMDE0LTIw
MDA8L2VsZWN0cm9uaWMtcmVzb3VyY2UtbnVtPjxyZW1vdGUtZGF0YWJhc2UtcHJvdmlkZXI+TkxN
PC9yZW1vdGUtZGF0YWJhc2UtcHJvdmlkZXI+PGxhbmd1YWdlPmVuZzwvbGFuZ3VhZ2U+PC9yZWNv
cmQ+PC9DaXRlPjwvRW5kTm90ZT4A
</w:fldData>
              </w:fldChar>
            </w:r>
            <w:r w:rsidRPr="00875652">
              <w:rPr>
                <w:rFonts w:ascii="Calibri" w:hAnsi="Calibri"/>
                <w:color w:val="000000"/>
                <w:sz w:val="16"/>
                <w:szCs w:val="16"/>
              </w:rPr>
              <w:instrText xml:space="preserve"> ADDIN EN.CITE.DATA </w:instrText>
            </w:r>
            <w:r w:rsidRPr="00875652">
              <w:rPr>
                <w:rFonts w:ascii="Calibri" w:hAnsi="Calibri"/>
                <w:color w:val="000000"/>
                <w:sz w:val="16"/>
                <w:szCs w:val="16"/>
              </w:rPr>
            </w:r>
            <w:r w:rsidRPr="00875652">
              <w:rPr>
                <w:rFonts w:ascii="Calibri" w:hAnsi="Calibri"/>
                <w:color w:val="000000"/>
                <w:sz w:val="16"/>
                <w:szCs w:val="16"/>
              </w:rPr>
              <w:fldChar w:fldCharType="end"/>
            </w:r>
            <w:r w:rsidRPr="00875652">
              <w:rPr>
                <w:rFonts w:ascii="Calibri" w:hAnsi="Calibri"/>
                <w:color w:val="000000"/>
                <w:sz w:val="16"/>
                <w:szCs w:val="16"/>
              </w:rPr>
            </w:r>
            <w:r w:rsidRPr="00875652">
              <w:rPr>
                <w:rFonts w:ascii="Calibri" w:hAnsi="Calibri"/>
                <w:color w:val="000000"/>
                <w:sz w:val="16"/>
                <w:szCs w:val="16"/>
              </w:rPr>
              <w:fldChar w:fldCharType="separate"/>
            </w:r>
            <w:r w:rsidRPr="00875652">
              <w:rPr>
                <w:rFonts w:ascii="Calibri" w:hAnsi="Calibri"/>
                <w:color w:val="000000"/>
                <w:sz w:val="16"/>
                <w:szCs w:val="16"/>
                <w:vertAlign w:val="superscript"/>
              </w:rPr>
              <w:t>3</w:t>
            </w:r>
            <w:r w:rsidRPr="00875652">
              <w:rPr>
                <w:rFonts w:ascii="Calibri" w:hAnsi="Calibri"/>
                <w:color w:val="000000"/>
                <w:sz w:val="16"/>
                <w:szCs w:val="16"/>
              </w:rPr>
              <w:fldChar w:fldCharType="end"/>
            </w:r>
            <w:r w:rsidRPr="00875652">
              <w:rPr>
                <w:rFonts w:ascii="Calibri" w:hAnsi="Calibri"/>
                <w:color w:val="000000"/>
                <w:sz w:val="16"/>
                <w:szCs w:val="16"/>
              </w:rPr>
              <w:t xml:space="preserve"> Similarly, lymph node sampling is generally not performed as the rate of regional nodal spread is low. If lymph node sampling is performed, the location of the resected lymph nodes should be specified. Resection of soft tissue of the neck, which may include skeletal muscle and nerve, most often will be encountered in the setting of recurrent disease. Other tissues to be specified may include oesophageal wall, thymus gland, or any structures not otherwise listed. In the unlikely scenario where more than one anatomically primary tumour occurs, a separate dataset should be completed for each tumour.</w:t>
            </w:r>
          </w:p>
          <w:p w14:paraId="235B641B" w14:textId="77777777" w:rsidR="00875652" w:rsidRDefault="00875652" w:rsidP="00875652">
            <w:pPr>
              <w:spacing w:after="0"/>
              <w:rPr>
                <w:rFonts w:ascii="Calibri" w:hAnsi="Calibri"/>
                <w:color w:val="000000"/>
                <w:sz w:val="16"/>
                <w:szCs w:val="16"/>
              </w:rPr>
            </w:pPr>
          </w:p>
          <w:p w14:paraId="235B641C" w14:textId="77777777" w:rsidR="00321102" w:rsidRPr="00875652" w:rsidRDefault="00321102" w:rsidP="00875652">
            <w:pPr>
              <w:spacing w:after="0"/>
              <w:rPr>
                <w:rFonts w:ascii="Calibri" w:hAnsi="Calibri"/>
                <w:color w:val="000000"/>
                <w:sz w:val="16"/>
                <w:szCs w:val="16"/>
              </w:rPr>
            </w:pPr>
          </w:p>
          <w:p w14:paraId="235B641D" w14:textId="77777777" w:rsidR="00875652" w:rsidRPr="00875652" w:rsidRDefault="00875652" w:rsidP="00875652">
            <w:pPr>
              <w:spacing w:after="0"/>
              <w:rPr>
                <w:rFonts w:ascii="Calibri" w:hAnsi="Calibri"/>
                <w:b/>
                <w:color w:val="000000"/>
                <w:sz w:val="16"/>
                <w:szCs w:val="16"/>
              </w:rPr>
            </w:pPr>
            <w:r w:rsidRPr="00875652">
              <w:rPr>
                <w:rFonts w:ascii="Calibri" w:hAnsi="Calibri"/>
                <w:b/>
                <w:color w:val="000000"/>
                <w:sz w:val="16"/>
                <w:szCs w:val="16"/>
              </w:rPr>
              <w:lastRenderedPageBreak/>
              <w:t xml:space="preserve">References </w:t>
            </w:r>
          </w:p>
          <w:p w14:paraId="235B641E" w14:textId="77777777" w:rsidR="00875652" w:rsidRPr="00875652" w:rsidRDefault="00875652" w:rsidP="00875652">
            <w:pPr>
              <w:spacing w:after="0"/>
              <w:rPr>
                <w:rFonts w:ascii="Calibri" w:hAnsi="Calibri"/>
                <w:color w:val="000000"/>
                <w:sz w:val="16"/>
                <w:szCs w:val="16"/>
                <w:lang w:val="en-US"/>
              </w:rPr>
            </w:pPr>
            <w:r w:rsidRPr="00875652">
              <w:rPr>
                <w:rFonts w:ascii="Calibri" w:hAnsi="Calibri"/>
                <w:color w:val="000000"/>
                <w:sz w:val="16"/>
                <w:szCs w:val="16"/>
                <w:lang w:val="en-US"/>
              </w:rPr>
              <w:fldChar w:fldCharType="begin"/>
            </w:r>
            <w:r w:rsidRPr="00875652">
              <w:rPr>
                <w:rFonts w:ascii="Calibri" w:hAnsi="Calibri"/>
                <w:color w:val="000000"/>
                <w:sz w:val="16"/>
                <w:szCs w:val="16"/>
                <w:lang w:val="en-US"/>
              </w:rPr>
              <w:instrText xml:space="preserve"> ADDIN EN.REFLIST </w:instrText>
            </w:r>
            <w:r w:rsidRPr="0087565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875652">
              <w:rPr>
                <w:rFonts w:ascii="Calibri" w:hAnsi="Calibri"/>
                <w:color w:val="000000"/>
                <w:sz w:val="16"/>
                <w:szCs w:val="16"/>
                <w:lang w:val="en-US"/>
              </w:rPr>
              <w:t xml:space="preserve">Quinn CE, Healy J, Lebastchi AH, Brown TC, Stein JE, Prasad ML, Callender GG, Carling T and Udelsman R (2015). Modern experience with aggressive parathyroid tumors in a high-volume New England referral center. </w:t>
            </w:r>
            <w:r w:rsidRPr="00875652">
              <w:rPr>
                <w:rFonts w:ascii="Calibri" w:hAnsi="Calibri"/>
                <w:i/>
                <w:color w:val="000000"/>
                <w:sz w:val="16"/>
                <w:szCs w:val="16"/>
                <w:lang w:val="en-US"/>
              </w:rPr>
              <w:t>J Am Coll Surg</w:t>
            </w:r>
            <w:r w:rsidRPr="00875652">
              <w:rPr>
                <w:rFonts w:ascii="Calibri" w:hAnsi="Calibri"/>
                <w:color w:val="000000"/>
                <w:sz w:val="16"/>
                <w:szCs w:val="16"/>
                <w:lang w:val="en-US"/>
              </w:rPr>
              <w:t xml:space="preserve"> 220(6):1054-1062.</w:t>
            </w:r>
          </w:p>
          <w:p w14:paraId="235B641F" w14:textId="77777777" w:rsidR="00875652" w:rsidRPr="00875652" w:rsidRDefault="00875652" w:rsidP="00875652">
            <w:pPr>
              <w:spacing w:after="0"/>
              <w:rPr>
                <w:rFonts w:ascii="Calibri" w:hAnsi="Calibri"/>
                <w:color w:val="000000"/>
                <w:sz w:val="16"/>
                <w:szCs w:val="16"/>
                <w:lang w:val="en-US"/>
              </w:rPr>
            </w:pPr>
            <w:r>
              <w:rPr>
                <w:rFonts w:ascii="Calibri" w:hAnsi="Calibri"/>
                <w:color w:val="000000"/>
                <w:sz w:val="16"/>
                <w:szCs w:val="16"/>
                <w:lang w:val="en-US"/>
              </w:rPr>
              <w:t xml:space="preserve">2 </w:t>
            </w:r>
            <w:r w:rsidRPr="00875652">
              <w:rPr>
                <w:rFonts w:ascii="Calibri" w:hAnsi="Calibri"/>
                <w:color w:val="000000"/>
                <w:sz w:val="16"/>
                <w:szCs w:val="16"/>
                <w:lang w:val="en-US"/>
              </w:rPr>
              <w:t xml:space="preserve">Ippolito G, Palazzo FF, Sebag F, De Micco C and Henry JF (2007). Intraoperative diagnosis and treatment of parathyroid cancer and atypical parathyroid adenoma. </w:t>
            </w:r>
            <w:r w:rsidRPr="00875652">
              <w:rPr>
                <w:rFonts w:ascii="Calibri" w:hAnsi="Calibri"/>
                <w:i/>
                <w:color w:val="000000"/>
                <w:sz w:val="16"/>
                <w:szCs w:val="16"/>
                <w:lang w:val="en-US"/>
              </w:rPr>
              <w:t>Br J Surg</w:t>
            </w:r>
            <w:r w:rsidRPr="00875652">
              <w:rPr>
                <w:rFonts w:ascii="Calibri" w:hAnsi="Calibri"/>
                <w:color w:val="000000"/>
                <w:sz w:val="16"/>
                <w:szCs w:val="16"/>
                <w:lang w:val="en-US"/>
              </w:rPr>
              <w:t xml:space="preserve"> 94(5):566-570.</w:t>
            </w:r>
          </w:p>
          <w:p w14:paraId="235B6420" w14:textId="77777777" w:rsidR="00227BCE" w:rsidRPr="00600422" w:rsidRDefault="00875652" w:rsidP="00875652">
            <w:pPr>
              <w:spacing w:after="0"/>
              <w:rPr>
                <w:rFonts w:ascii="Calibri" w:hAnsi="Calibri"/>
                <w:color w:val="000000"/>
                <w:sz w:val="16"/>
                <w:szCs w:val="16"/>
              </w:rPr>
            </w:pPr>
            <w:r>
              <w:rPr>
                <w:rFonts w:ascii="Calibri" w:hAnsi="Calibri"/>
                <w:color w:val="000000"/>
                <w:sz w:val="16"/>
                <w:szCs w:val="16"/>
                <w:lang w:val="en-US"/>
              </w:rPr>
              <w:t xml:space="preserve">3 </w:t>
            </w:r>
            <w:r w:rsidRPr="00875652">
              <w:rPr>
                <w:rFonts w:ascii="Calibri" w:hAnsi="Calibri"/>
                <w:color w:val="000000"/>
                <w:sz w:val="16"/>
                <w:szCs w:val="16"/>
                <w:lang w:val="en-US"/>
              </w:rPr>
              <w:t xml:space="preserve">Udelsman R, Akerstrom G, Biagini C, Duh QY, Miccoli P, Niederle B and Tonelli F (2014). The surgical management of asymptomatic primary hyperparathyroidism: proceedings of the Fourth International Workshop. </w:t>
            </w:r>
            <w:r w:rsidRPr="00875652">
              <w:rPr>
                <w:rFonts w:ascii="Calibri" w:hAnsi="Calibri"/>
                <w:i/>
                <w:color w:val="000000"/>
                <w:sz w:val="16"/>
                <w:szCs w:val="16"/>
                <w:lang w:val="en-US"/>
              </w:rPr>
              <w:t>J Clin Endocrinol Metab</w:t>
            </w:r>
            <w:r w:rsidRPr="00875652">
              <w:rPr>
                <w:rFonts w:ascii="Calibri" w:hAnsi="Calibri"/>
                <w:color w:val="000000"/>
                <w:sz w:val="16"/>
                <w:szCs w:val="16"/>
                <w:lang w:val="en-US"/>
              </w:rPr>
              <w:t xml:space="preserve"> 99(10):3595-3606.</w:t>
            </w:r>
            <w:r w:rsidRPr="00875652">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21" w14:textId="77777777" w:rsidR="009144A3" w:rsidRPr="006D1DD6" w:rsidRDefault="009144A3" w:rsidP="006D1DD6">
            <w:pPr>
              <w:rPr>
                <w:color w:val="000000"/>
                <w:sz w:val="16"/>
                <w:szCs w:val="16"/>
              </w:rPr>
            </w:pPr>
          </w:p>
        </w:tc>
      </w:tr>
      <w:tr w:rsidR="00436D5A" w14:paraId="235B6433"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235B6423" w14:textId="77777777" w:rsidR="00436D5A" w:rsidRDefault="00321102" w:rsidP="00181A22">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424" w14:textId="77777777" w:rsidR="00436D5A" w:rsidRPr="00733212" w:rsidRDefault="00436D5A" w:rsidP="00436D5A">
            <w:pPr>
              <w:spacing w:after="0"/>
              <w:rPr>
                <w:rFonts w:ascii="Calibri" w:hAnsi="Calibri"/>
                <w:color w:val="000000"/>
                <w:sz w:val="16"/>
                <w:szCs w:val="16"/>
              </w:rPr>
            </w:pPr>
            <w:r w:rsidRPr="00436D5A">
              <w:rPr>
                <w:rFonts w:ascii="Calibri" w:hAnsi="Calibri"/>
                <w:color w:val="000000"/>
                <w:sz w:val="16"/>
                <w:szCs w:val="16"/>
              </w:rPr>
              <w:t>OPERATIVE FINDINGS</w:t>
            </w:r>
          </w:p>
        </w:tc>
        <w:tc>
          <w:tcPr>
            <w:tcW w:w="2836" w:type="dxa"/>
            <w:tcBorders>
              <w:top w:val="nil"/>
              <w:left w:val="nil"/>
              <w:bottom w:val="single" w:sz="4" w:space="0" w:color="auto"/>
              <w:right w:val="single" w:sz="4" w:space="0" w:color="auto"/>
            </w:tcBorders>
            <w:shd w:val="clear" w:color="auto" w:fill="auto"/>
          </w:tcPr>
          <w:p w14:paraId="235B6425" w14:textId="77777777" w:rsidR="00436D5A" w:rsidRPr="00436D5A" w:rsidRDefault="00436D5A" w:rsidP="00436D5A">
            <w:pPr>
              <w:autoSpaceDE w:val="0"/>
              <w:autoSpaceDN w:val="0"/>
              <w:adjustRightInd w:val="0"/>
              <w:spacing w:after="40" w:line="181" w:lineRule="atLeast"/>
              <w:rPr>
                <w:rFonts w:ascii="Calibri" w:hAnsi="Calibri"/>
                <w:color w:val="000000"/>
                <w:sz w:val="16"/>
                <w:szCs w:val="16"/>
              </w:rPr>
            </w:pPr>
            <w:r w:rsidRPr="00436D5A">
              <w:rPr>
                <w:rFonts w:ascii="Calibri" w:hAnsi="Calibri"/>
                <w:color w:val="000000"/>
                <w:sz w:val="16"/>
                <w:szCs w:val="16"/>
              </w:rPr>
              <w:t>Single selection value list</w:t>
            </w:r>
            <w:r w:rsidR="00DB271C">
              <w:rPr>
                <w:rFonts w:ascii="Calibri" w:hAnsi="Calibri"/>
                <w:color w:val="000000"/>
                <w:sz w:val="16"/>
                <w:szCs w:val="16"/>
              </w:rPr>
              <w:t>/text</w:t>
            </w:r>
            <w:r w:rsidRPr="00436D5A">
              <w:rPr>
                <w:rFonts w:ascii="Calibri" w:hAnsi="Calibri"/>
                <w:color w:val="000000"/>
                <w:sz w:val="16"/>
                <w:szCs w:val="16"/>
              </w:rPr>
              <w:t>:</w:t>
            </w:r>
          </w:p>
          <w:p w14:paraId="235B6426" w14:textId="77777777" w:rsidR="00436D5A" w:rsidRDefault="00436D5A" w:rsidP="00436D5A">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436D5A">
              <w:rPr>
                <w:rFonts w:ascii="Calibri" w:hAnsi="Calibri"/>
                <w:color w:val="000000"/>
                <w:sz w:val="16"/>
                <w:szCs w:val="16"/>
              </w:rPr>
              <w:t>Not specified</w:t>
            </w:r>
          </w:p>
          <w:p w14:paraId="235B6427" w14:textId="77777777" w:rsidR="00436D5A" w:rsidRDefault="00957276" w:rsidP="00436D5A">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235B6428" w14:textId="77777777" w:rsidR="0011314F" w:rsidRPr="0011314F" w:rsidRDefault="00436D5A" w:rsidP="0011314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11314F" w:rsidRPr="0011314F">
              <w:rPr>
                <w:rFonts w:ascii="Calibri" w:hAnsi="Calibri"/>
                <w:color w:val="000000"/>
                <w:sz w:val="16"/>
                <w:szCs w:val="16"/>
              </w:rPr>
              <w:t>Non-adherent to surrounding structures</w:t>
            </w:r>
          </w:p>
          <w:p w14:paraId="235B6429" w14:textId="77777777" w:rsidR="00436D5A" w:rsidRDefault="0011314F" w:rsidP="0011314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1314F">
              <w:rPr>
                <w:rFonts w:ascii="Calibri" w:hAnsi="Calibri"/>
                <w:color w:val="000000"/>
                <w:sz w:val="16"/>
                <w:szCs w:val="16"/>
              </w:rPr>
              <w:t>Adherent to structure(s)</w:t>
            </w:r>
          </w:p>
          <w:p w14:paraId="235B642A" w14:textId="77777777" w:rsidR="0011314F" w:rsidRPr="0011314F" w:rsidRDefault="0011314F" w:rsidP="0011314F">
            <w:pPr>
              <w:pStyle w:val="ListParagraph"/>
              <w:numPr>
                <w:ilvl w:val="0"/>
                <w:numId w:val="9"/>
              </w:numPr>
              <w:spacing w:after="0"/>
              <w:ind w:left="317" w:hanging="142"/>
              <w:rPr>
                <w:rFonts w:ascii="Calibri" w:hAnsi="Calibri"/>
                <w:color w:val="000000"/>
                <w:sz w:val="16"/>
                <w:szCs w:val="16"/>
              </w:rPr>
            </w:pPr>
            <w:r w:rsidRPr="0011314F">
              <w:rPr>
                <w:rFonts w:ascii="Calibri" w:hAnsi="Calibri"/>
                <w:color w:val="000000"/>
                <w:sz w:val="16"/>
                <w:szCs w:val="16"/>
              </w:rPr>
              <w:t>Thyroid</w:t>
            </w:r>
          </w:p>
          <w:p w14:paraId="235B642B" w14:textId="77777777" w:rsidR="0011314F" w:rsidRDefault="0011314F" w:rsidP="0011314F">
            <w:pPr>
              <w:pStyle w:val="ListParagraph"/>
              <w:numPr>
                <w:ilvl w:val="0"/>
                <w:numId w:val="9"/>
              </w:numPr>
              <w:spacing w:after="0"/>
              <w:ind w:left="317" w:hanging="142"/>
              <w:rPr>
                <w:rFonts w:ascii="Calibri" w:hAnsi="Calibri"/>
                <w:color w:val="000000"/>
                <w:sz w:val="16"/>
                <w:szCs w:val="16"/>
              </w:rPr>
            </w:pPr>
            <w:r w:rsidRPr="0011314F">
              <w:rPr>
                <w:rFonts w:ascii="Calibri" w:hAnsi="Calibri"/>
                <w:color w:val="000000"/>
                <w:sz w:val="16"/>
                <w:szCs w:val="16"/>
              </w:rPr>
              <w:t>Oesophagus</w:t>
            </w:r>
          </w:p>
          <w:p w14:paraId="235B642C" w14:textId="77777777" w:rsidR="0011314F" w:rsidRPr="0011314F" w:rsidRDefault="0011314F" w:rsidP="0011314F">
            <w:pPr>
              <w:pStyle w:val="ListParagraph"/>
              <w:numPr>
                <w:ilvl w:val="0"/>
                <w:numId w:val="9"/>
              </w:numPr>
              <w:spacing w:after="0"/>
              <w:ind w:left="317" w:hanging="142"/>
              <w:rPr>
                <w:rFonts w:ascii="Calibri" w:hAnsi="Calibri"/>
                <w:color w:val="000000"/>
                <w:sz w:val="16"/>
                <w:szCs w:val="16"/>
              </w:rPr>
            </w:pPr>
            <w:r w:rsidRPr="0011314F">
              <w:rPr>
                <w:rFonts w:ascii="Calibri" w:hAnsi="Calibri"/>
                <w:color w:val="000000"/>
                <w:sz w:val="16"/>
                <w:szCs w:val="16"/>
              </w:rPr>
              <w:t>Recurrent laryngeal nerve</w:t>
            </w:r>
          </w:p>
          <w:p w14:paraId="235B642D" w14:textId="77777777" w:rsidR="0011314F" w:rsidRPr="0011314F" w:rsidRDefault="0011314F" w:rsidP="0011314F">
            <w:pPr>
              <w:pStyle w:val="ListParagraph"/>
              <w:numPr>
                <w:ilvl w:val="0"/>
                <w:numId w:val="9"/>
              </w:numPr>
              <w:spacing w:after="0"/>
              <w:ind w:left="317" w:hanging="142"/>
              <w:rPr>
                <w:rFonts w:ascii="Calibri" w:hAnsi="Calibri"/>
                <w:color w:val="000000"/>
                <w:sz w:val="16"/>
                <w:szCs w:val="16"/>
              </w:rPr>
            </w:pPr>
            <w:r w:rsidRPr="0011314F">
              <w:rPr>
                <w:rFonts w:ascii="Calibri" w:hAnsi="Calibri"/>
                <w:color w:val="000000"/>
                <w:sz w:val="16"/>
                <w:szCs w:val="16"/>
              </w:rPr>
              <w:t>Skeletal muscle</w:t>
            </w:r>
          </w:p>
          <w:p w14:paraId="235B642E" w14:textId="77777777" w:rsidR="0011314F" w:rsidRPr="00DB271C" w:rsidRDefault="0011314F" w:rsidP="0011314F">
            <w:pPr>
              <w:pStyle w:val="ListParagraph"/>
              <w:numPr>
                <w:ilvl w:val="0"/>
                <w:numId w:val="9"/>
              </w:numPr>
              <w:spacing w:after="0"/>
              <w:ind w:left="317" w:hanging="142"/>
              <w:rPr>
                <w:rFonts w:ascii="Calibri" w:hAnsi="Calibri"/>
                <w:i/>
                <w:color w:val="000000"/>
                <w:sz w:val="16"/>
                <w:szCs w:val="16"/>
              </w:rPr>
            </w:pPr>
            <w:r w:rsidRPr="0011314F">
              <w:rPr>
                <w:rFonts w:ascii="Calibri" w:hAnsi="Calibri"/>
                <w:color w:val="000000"/>
                <w:sz w:val="16"/>
                <w:szCs w:val="16"/>
              </w:rPr>
              <w:t xml:space="preserve">Other, </w:t>
            </w:r>
            <w:r w:rsidRPr="00DB271C">
              <w:rPr>
                <w:rFonts w:ascii="Calibri" w:hAnsi="Calibri"/>
                <w:i/>
                <w:color w:val="000000"/>
                <w:sz w:val="16"/>
                <w:szCs w:val="16"/>
              </w:rPr>
              <w:t>specify</w:t>
            </w:r>
          </w:p>
          <w:p w14:paraId="235B642F" w14:textId="77777777" w:rsidR="00957276" w:rsidRPr="00A11B0E" w:rsidRDefault="0011314F" w:rsidP="005910DD">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1314F">
              <w:rPr>
                <w:rFonts w:ascii="Calibri" w:hAnsi="Calibri"/>
                <w:color w:val="000000"/>
                <w:sz w:val="16"/>
                <w:szCs w:val="16"/>
              </w:rPr>
              <w:t xml:space="preserve">Other, </w:t>
            </w:r>
            <w:r w:rsidRPr="00DB271C">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430" w14:textId="77777777" w:rsidR="00224363" w:rsidRPr="00224363" w:rsidRDefault="00224363" w:rsidP="00224363">
            <w:pPr>
              <w:spacing w:after="0"/>
              <w:rPr>
                <w:color w:val="000000"/>
                <w:sz w:val="16"/>
                <w:szCs w:val="16"/>
              </w:rPr>
            </w:pPr>
            <w:r w:rsidRPr="00224363">
              <w:rPr>
                <w:color w:val="000000"/>
                <w:sz w:val="16"/>
                <w:szCs w:val="16"/>
              </w:rPr>
              <w:t xml:space="preserve">The intraoperative findings often are clues to the possible diagnosis of parathyroid carcinoma. Specifically the observation of the parathyroid mass being adherent to nearby structures (in the absence of prior fine needle aspiration or surgical procedures) is concerning for parathyroid malignancy. Recognition of involved structures and possible close margins are also important considerations when reviewing the intraoperative and pathologic information together. </w:t>
            </w:r>
          </w:p>
          <w:p w14:paraId="235B6431" w14:textId="77777777" w:rsidR="001B624B" w:rsidRPr="00436D5A" w:rsidRDefault="001B624B" w:rsidP="00436D5A">
            <w:pPr>
              <w:spacing w:after="0"/>
              <w:rPr>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35B6432" w14:textId="77777777" w:rsidR="00436D5A" w:rsidRPr="00733212" w:rsidRDefault="00436D5A" w:rsidP="00181A22">
            <w:pPr>
              <w:rPr>
                <w:rFonts w:ascii="Calibri" w:hAnsi="Calibri"/>
                <w:color w:val="000000"/>
                <w:sz w:val="16"/>
                <w:szCs w:val="16"/>
              </w:rPr>
            </w:pPr>
          </w:p>
        </w:tc>
      </w:tr>
      <w:tr w:rsidR="00FC49E6" w14:paraId="235B644D"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235B6434"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35" w14:textId="77777777" w:rsidR="0092716E" w:rsidRDefault="00733212" w:rsidP="00733212">
            <w:pPr>
              <w:spacing w:after="0"/>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235B6436"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235B6437" w14:textId="77777777" w:rsidR="00957276" w:rsidRDefault="00957276" w:rsidP="00A11B0E">
            <w:pPr>
              <w:autoSpaceDE w:val="0"/>
              <w:autoSpaceDN w:val="0"/>
              <w:adjustRightInd w:val="0"/>
              <w:spacing w:after="40" w:line="181" w:lineRule="atLeast"/>
              <w:rPr>
                <w:rFonts w:ascii="Calibri" w:hAnsi="Calibri"/>
                <w:color w:val="000000"/>
                <w:sz w:val="16"/>
                <w:szCs w:val="16"/>
              </w:rPr>
            </w:pPr>
            <w:r w:rsidRPr="00957276">
              <w:rPr>
                <w:rFonts w:ascii="Calibri" w:hAnsi="Calibri"/>
                <w:color w:val="000000"/>
                <w:sz w:val="16"/>
                <w:szCs w:val="16"/>
              </w:rPr>
              <w:t>Multi selection value list (select all that apply)</w:t>
            </w:r>
            <w:r w:rsidR="00DB271C">
              <w:rPr>
                <w:rFonts w:ascii="Calibri" w:hAnsi="Calibri"/>
                <w:color w:val="000000"/>
                <w:sz w:val="16"/>
                <w:szCs w:val="16"/>
              </w:rPr>
              <w:t>/text</w:t>
            </w:r>
            <w:r w:rsidRPr="00957276">
              <w:rPr>
                <w:rFonts w:ascii="Calibri" w:hAnsi="Calibri"/>
                <w:color w:val="000000"/>
                <w:sz w:val="16"/>
                <w:szCs w:val="16"/>
              </w:rPr>
              <w:t>:</w:t>
            </w:r>
          </w:p>
          <w:p w14:paraId="235B6438" w14:textId="77777777" w:rsidR="00A11B0E" w:rsidRPr="00A11B0E" w:rsidRDefault="00A11B0E"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235B6439" w14:textId="77777777" w:rsidR="000111E7" w:rsidRDefault="000111E7"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235B643A" w14:textId="77777777" w:rsidR="00DB271C" w:rsidRDefault="0092716E" w:rsidP="00DB271C">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DB271C" w:rsidRPr="00DB271C">
              <w:rPr>
                <w:rFonts w:ascii="Calibri" w:hAnsi="Calibri"/>
                <w:color w:val="000000"/>
                <w:sz w:val="16"/>
                <w:szCs w:val="16"/>
              </w:rPr>
              <w:t>Parathyroid</w:t>
            </w:r>
          </w:p>
          <w:p w14:paraId="235B643B"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Left</w:t>
            </w:r>
          </w:p>
          <w:p w14:paraId="235B643C" w14:textId="77777777" w:rsidR="00DB271C" w:rsidRP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Superior</w:t>
            </w:r>
          </w:p>
          <w:p w14:paraId="235B643D" w14:textId="77777777" w:rsidR="00DB271C" w:rsidRP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Inferior</w:t>
            </w:r>
          </w:p>
          <w:p w14:paraId="235B643E" w14:textId="77777777" w:rsidR="00DB271C" w:rsidRP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Not specified</w:t>
            </w:r>
          </w:p>
          <w:p w14:paraId="235B643F" w14:textId="77777777" w:rsid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Right</w:t>
            </w:r>
          </w:p>
          <w:p w14:paraId="235B6440" w14:textId="77777777" w:rsidR="00DB271C" w:rsidRP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Superior</w:t>
            </w:r>
          </w:p>
          <w:p w14:paraId="235B6441" w14:textId="77777777" w:rsid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Inferior</w:t>
            </w:r>
          </w:p>
          <w:p w14:paraId="235B6442" w14:textId="77777777" w:rsidR="00DB271C" w:rsidRPr="00DB271C" w:rsidRDefault="00DB271C" w:rsidP="00DB271C">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DB271C">
              <w:rPr>
                <w:rFonts w:ascii="Calibri" w:hAnsi="Calibri"/>
                <w:color w:val="000000"/>
                <w:sz w:val="16"/>
                <w:szCs w:val="16"/>
              </w:rPr>
              <w:t>Not specified</w:t>
            </w:r>
          </w:p>
          <w:p w14:paraId="235B6443" w14:textId="77777777" w:rsidR="00DB271C" w:rsidRDefault="00DB271C" w:rsidP="00DB271C">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Other, </w:t>
            </w:r>
            <w:r w:rsidRPr="00691845">
              <w:rPr>
                <w:rFonts w:ascii="Calibri" w:hAnsi="Calibri"/>
                <w:i/>
                <w:color w:val="000000"/>
                <w:sz w:val="16"/>
                <w:szCs w:val="16"/>
              </w:rPr>
              <w:t>specify</w:t>
            </w:r>
          </w:p>
          <w:p w14:paraId="235B6444" w14:textId="77777777" w:rsidR="00DB271C" w:rsidRDefault="00DB271C" w:rsidP="00DB271C">
            <w:pPr>
              <w:autoSpaceDE w:val="0"/>
              <w:autoSpaceDN w:val="0"/>
              <w:adjustRightInd w:val="0"/>
              <w:spacing w:after="40" w:line="181" w:lineRule="atLeast"/>
              <w:rPr>
                <w:rFonts w:ascii="Calibri" w:hAnsi="Calibri"/>
                <w:color w:val="000000"/>
                <w:sz w:val="16"/>
                <w:szCs w:val="16"/>
              </w:rPr>
            </w:pPr>
            <w:r w:rsidRPr="00C92E22">
              <w:rPr>
                <w:rFonts w:ascii="Calibri" w:hAnsi="Calibri"/>
                <w:color w:val="000000"/>
                <w:sz w:val="16"/>
                <w:szCs w:val="16"/>
              </w:rPr>
              <w:t xml:space="preserve">• </w:t>
            </w:r>
            <w:r w:rsidRPr="00DB271C">
              <w:rPr>
                <w:rFonts w:ascii="Calibri" w:hAnsi="Calibri"/>
                <w:color w:val="000000"/>
                <w:sz w:val="16"/>
                <w:szCs w:val="16"/>
              </w:rPr>
              <w:t>Thyroid gland</w:t>
            </w:r>
          </w:p>
          <w:p w14:paraId="235B6445"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Left</w:t>
            </w:r>
          </w:p>
          <w:p w14:paraId="235B6446"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Right</w:t>
            </w:r>
          </w:p>
          <w:p w14:paraId="235B6447"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Isthmus</w:t>
            </w:r>
          </w:p>
          <w:p w14:paraId="235B6448" w14:textId="77777777" w:rsidR="00DB271C" w:rsidRPr="00DB271C" w:rsidRDefault="00DB271C" w:rsidP="00DB271C">
            <w:pPr>
              <w:autoSpaceDE w:val="0"/>
              <w:autoSpaceDN w:val="0"/>
              <w:adjustRightInd w:val="0"/>
              <w:spacing w:after="40" w:line="181" w:lineRule="atLeast"/>
              <w:rPr>
                <w:rFonts w:ascii="Calibri" w:hAnsi="Calibri"/>
                <w:color w:val="000000"/>
                <w:sz w:val="16"/>
                <w:szCs w:val="16"/>
              </w:rPr>
            </w:pPr>
            <w:r w:rsidRPr="00C92E22">
              <w:rPr>
                <w:rFonts w:ascii="Calibri" w:hAnsi="Calibri"/>
                <w:color w:val="000000"/>
                <w:sz w:val="16"/>
                <w:szCs w:val="16"/>
              </w:rPr>
              <w:lastRenderedPageBreak/>
              <w:t xml:space="preserve">• </w:t>
            </w:r>
            <w:r w:rsidRPr="00DB271C">
              <w:rPr>
                <w:rFonts w:ascii="Calibri" w:hAnsi="Calibri"/>
                <w:color w:val="000000"/>
                <w:sz w:val="16"/>
                <w:szCs w:val="16"/>
              </w:rPr>
              <w:t xml:space="preserve">Lymph nodes, </w:t>
            </w:r>
            <w:r w:rsidRPr="00DB271C">
              <w:rPr>
                <w:rFonts w:ascii="Calibri" w:hAnsi="Calibri"/>
                <w:i/>
                <w:color w:val="000000"/>
                <w:sz w:val="16"/>
                <w:szCs w:val="16"/>
              </w:rPr>
              <w:t>specify site(s) and laterality</w:t>
            </w:r>
          </w:p>
          <w:p w14:paraId="235B6449" w14:textId="77777777" w:rsidR="00FC49E6" w:rsidRPr="00DB271C" w:rsidRDefault="00DB271C" w:rsidP="00DB271C">
            <w:pPr>
              <w:autoSpaceDE w:val="0"/>
              <w:autoSpaceDN w:val="0"/>
              <w:adjustRightInd w:val="0"/>
              <w:spacing w:after="40" w:line="181" w:lineRule="atLeast"/>
              <w:rPr>
                <w:rFonts w:ascii="Calibri" w:hAnsi="Calibri"/>
                <w:i/>
                <w:color w:val="000000"/>
                <w:sz w:val="16"/>
                <w:szCs w:val="16"/>
              </w:rPr>
            </w:pPr>
            <w:r w:rsidRPr="00C92E22">
              <w:rPr>
                <w:rFonts w:ascii="Calibri" w:hAnsi="Calibri"/>
                <w:color w:val="000000"/>
                <w:sz w:val="16"/>
                <w:szCs w:val="16"/>
              </w:rPr>
              <w:t xml:space="preserve">• </w:t>
            </w:r>
            <w:r w:rsidRPr="00DB271C">
              <w:rPr>
                <w:rFonts w:ascii="Calibri" w:hAnsi="Calibri"/>
                <w:color w:val="000000"/>
                <w:sz w:val="16"/>
                <w:szCs w:val="16"/>
              </w:rPr>
              <w:t xml:space="preserve">Other, </w:t>
            </w:r>
            <w:r w:rsidRPr="00DB271C">
              <w:rPr>
                <w:rFonts w:ascii="Calibri" w:hAnsi="Calibri"/>
                <w:i/>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235B644A" w14:textId="77777777" w:rsidR="00626BB5" w:rsidRPr="00626BB5" w:rsidRDefault="00626BB5" w:rsidP="00626BB5">
            <w:pPr>
              <w:spacing w:after="0"/>
              <w:rPr>
                <w:rFonts w:ascii="Calibri" w:hAnsi="Calibri"/>
                <w:color w:val="000000"/>
                <w:sz w:val="16"/>
                <w:szCs w:val="16"/>
              </w:rPr>
            </w:pPr>
            <w:r w:rsidRPr="00626BB5">
              <w:rPr>
                <w:rFonts w:ascii="Calibri" w:hAnsi="Calibri"/>
                <w:color w:val="000000"/>
                <w:sz w:val="16"/>
                <w:szCs w:val="16"/>
              </w:rPr>
              <w:lastRenderedPageBreak/>
              <w:t xml:space="preserve">Recording each specimen submitted allows for the extent of surgery to be documented. The location of the excised parathyroid should include laterality as well as correlation with the anatomic position of superior or inferior glands. Parathyroid ‘other’ may include mediastinal locations or </w:t>
            </w:r>
            <w:r w:rsidRPr="00626BB5">
              <w:rPr>
                <w:rFonts w:ascii="Calibri" w:hAnsi="Calibri"/>
                <w:color w:val="000000"/>
                <w:sz w:val="16"/>
                <w:szCs w:val="16"/>
                <w:lang w:val="en-GB"/>
              </w:rPr>
              <w:t>supernumerary</w:t>
            </w:r>
            <w:r w:rsidRPr="00626BB5">
              <w:rPr>
                <w:rFonts w:ascii="Calibri" w:hAnsi="Calibri"/>
                <w:color w:val="000000"/>
                <w:sz w:val="16"/>
                <w:szCs w:val="16"/>
              </w:rPr>
              <w:t xml:space="preserve"> glands for which laterality should be included if known/determined. Additional resected specimens may include the thyroid lobe either en bloc with the parathyroid or as a separate specimen. When lymph nodes are submitted their locations should be specified (e.g., level VI, right or left paratracheal, right or left lateral neck). If additional specimens are resected (e.g., such as additional tissue by adjacent to the recurrent laryngeal nerve, muscle, or thymic tissue) these elements are captured in the ‘other’ specimen field. </w:t>
            </w:r>
          </w:p>
          <w:p w14:paraId="235B644B" w14:textId="77777777" w:rsidR="00FC49E6" w:rsidRPr="002A3F2A" w:rsidRDefault="00FC49E6" w:rsidP="0092716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35B644C"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FC6619" w14:paraId="235B646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B644E" w14:textId="77777777" w:rsidR="00FC6619" w:rsidRPr="00CC5E7C" w:rsidRDefault="00FC6619"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4F" w14:textId="77777777" w:rsidR="00FC6619" w:rsidRPr="00CC5E7C" w:rsidRDefault="00FC6619"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235B6450" w14:textId="77777777" w:rsidR="00FC6619" w:rsidRDefault="00FC6619"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r w:rsidR="00E268BB">
              <w:rPr>
                <w:rFonts w:ascii="Calibri" w:hAnsi="Calibri"/>
                <w:color w:val="000000"/>
                <w:sz w:val="16"/>
                <w:szCs w:val="16"/>
              </w:rPr>
              <w:t>/text</w:t>
            </w:r>
            <w:r w:rsidRPr="00194122">
              <w:rPr>
                <w:rFonts w:ascii="Calibri" w:hAnsi="Calibri"/>
                <w:color w:val="000000"/>
                <w:sz w:val="16"/>
                <w:szCs w:val="16"/>
              </w:rPr>
              <w:t>:</w:t>
            </w:r>
          </w:p>
          <w:p w14:paraId="235B6451" w14:textId="77777777" w:rsidR="00FC6619" w:rsidRDefault="00FC6619" w:rsidP="00A05404">
            <w:pPr>
              <w:spacing w:after="0"/>
              <w:rPr>
                <w:rFonts w:ascii="Calibri" w:hAnsi="Calibri"/>
                <w:color w:val="000000"/>
                <w:sz w:val="16"/>
                <w:szCs w:val="16"/>
              </w:rPr>
            </w:pPr>
            <w:r w:rsidRPr="00751337">
              <w:rPr>
                <w:rFonts w:ascii="Calibri" w:hAnsi="Calibri"/>
                <w:color w:val="000000"/>
                <w:sz w:val="16"/>
                <w:szCs w:val="16"/>
              </w:rPr>
              <w:t xml:space="preserve">• </w:t>
            </w:r>
            <w:r>
              <w:rPr>
                <w:rFonts w:ascii="Calibri" w:hAnsi="Calibri"/>
                <w:color w:val="000000"/>
                <w:sz w:val="16"/>
                <w:szCs w:val="16"/>
              </w:rPr>
              <w:t>Not specified</w:t>
            </w:r>
          </w:p>
          <w:p w14:paraId="235B6452" w14:textId="77777777" w:rsidR="00FC6619" w:rsidRDefault="00FC6619" w:rsidP="00A05404">
            <w:pPr>
              <w:spacing w:after="0"/>
              <w:rPr>
                <w:rFonts w:ascii="Calibri" w:hAnsi="Calibri"/>
                <w:color w:val="000000"/>
                <w:sz w:val="16"/>
                <w:szCs w:val="16"/>
              </w:rPr>
            </w:pPr>
            <w:r>
              <w:rPr>
                <w:rFonts w:ascii="Calibri" w:hAnsi="Calibri"/>
                <w:color w:val="000000"/>
                <w:sz w:val="16"/>
                <w:szCs w:val="16"/>
              </w:rPr>
              <w:t>OR</w:t>
            </w:r>
          </w:p>
          <w:p w14:paraId="235B6453" w14:textId="77777777" w:rsidR="00FC6619" w:rsidRDefault="00FC6619" w:rsidP="00E92014">
            <w:pPr>
              <w:spacing w:after="0"/>
              <w:rPr>
                <w:rFonts w:ascii="Calibri" w:hAnsi="Calibri"/>
                <w:color w:val="000000"/>
                <w:sz w:val="16"/>
                <w:szCs w:val="16"/>
              </w:rPr>
            </w:pPr>
            <w:r w:rsidRPr="00751337">
              <w:rPr>
                <w:rFonts w:ascii="Calibri" w:hAnsi="Calibri"/>
                <w:color w:val="000000"/>
                <w:sz w:val="16"/>
                <w:szCs w:val="16"/>
              </w:rPr>
              <w:t xml:space="preserve">• </w:t>
            </w:r>
            <w:r w:rsidR="00F67C12" w:rsidRPr="00F67C12">
              <w:rPr>
                <w:rFonts w:ascii="Calibri" w:hAnsi="Calibri"/>
                <w:color w:val="000000"/>
                <w:sz w:val="16"/>
                <w:szCs w:val="16"/>
              </w:rPr>
              <w:t>Parathyroid</w:t>
            </w:r>
          </w:p>
          <w:p w14:paraId="235B6454"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235B6455" w14:textId="77777777" w:rsidR="00F67C12" w:rsidRPr="00F67C12"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Superior</w:t>
            </w:r>
          </w:p>
          <w:p w14:paraId="235B6456" w14:textId="77777777" w:rsidR="00F67C12" w:rsidRPr="00F67C12"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Inferior</w:t>
            </w:r>
          </w:p>
          <w:p w14:paraId="235B6457" w14:textId="77777777" w:rsidR="00F67C12" w:rsidRPr="00751337"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Not specified</w:t>
            </w:r>
          </w:p>
          <w:p w14:paraId="235B6458"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235B6459" w14:textId="77777777" w:rsidR="00F67C12" w:rsidRPr="00F67C12"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Superior</w:t>
            </w:r>
          </w:p>
          <w:p w14:paraId="235B645A" w14:textId="77777777" w:rsidR="00F67C12" w:rsidRPr="00F67C12"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Inferior</w:t>
            </w:r>
          </w:p>
          <w:p w14:paraId="235B645B" w14:textId="77777777" w:rsidR="00F67C12" w:rsidRPr="00751337" w:rsidRDefault="00F67C12" w:rsidP="00F67C12">
            <w:pPr>
              <w:pStyle w:val="ListParagraph"/>
              <w:numPr>
                <w:ilvl w:val="0"/>
                <w:numId w:val="14"/>
              </w:numPr>
              <w:autoSpaceDE w:val="0"/>
              <w:autoSpaceDN w:val="0"/>
              <w:adjustRightInd w:val="0"/>
              <w:spacing w:after="40" w:line="181" w:lineRule="atLeast"/>
              <w:ind w:left="601" w:hanging="241"/>
              <w:rPr>
                <w:rFonts w:ascii="Calibri" w:hAnsi="Calibri"/>
                <w:color w:val="000000"/>
                <w:sz w:val="16"/>
                <w:szCs w:val="16"/>
              </w:rPr>
            </w:pPr>
            <w:r w:rsidRPr="00F67C12">
              <w:rPr>
                <w:rFonts w:ascii="Calibri" w:hAnsi="Calibri"/>
                <w:color w:val="000000"/>
                <w:sz w:val="16"/>
                <w:szCs w:val="16"/>
              </w:rPr>
              <w:t>Not specified</w:t>
            </w:r>
          </w:p>
          <w:p w14:paraId="235B645C" w14:textId="77777777" w:rsidR="00F67C12" w:rsidRPr="00F67C12" w:rsidRDefault="00F67C12" w:rsidP="00F67C12">
            <w:pPr>
              <w:pStyle w:val="ListParagraph"/>
              <w:numPr>
                <w:ilvl w:val="0"/>
                <w:numId w:val="9"/>
              </w:numPr>
              <w:spacing w:after="0"/>
              <w:ind w:left="317" w:hanging="142"/>
              <w:rPr>
                <w:rFonts w:ascii="Calibri" w:hAnsi="Calibri"/>
                <w:color w:val="000000"/>
                <w:sz w:val="16"/>
                <w:szCs w:val="16"/>
              </w:rPr>
            </w:pPr>
            <w:r w:rsidRPr="00F67C12">
              <w:rPr>
                <w:rFonts w:ascii="Calibri" w:hAnsi="Calibri"/>
                <w:color w:val="000000"/>
                <w:sz w:val="16"/>
                <w:szCs w:val="16"/>
              </w:rPr>
              <w:t>Mediastinal</w:t>
            </w:r>
          </w:p>
          <w:p w14:paraId="235B645D" w14:textId="77777777" w:rsidR="00F67C12" w:rsidRPr="00F67C12" w:rsidRDefault="00F67C12" w:rsidP="00F67C12">
            <w:pPr>
              <w:pStyle w:val="ListParagraph"/>
              <w:numPr>
                <w:ilvl w:val="0"/>
                <w:numId w:val="9"/>
              </w:numPr>
              <w:spacing w:after="0"/>
              <w:ind w:left="317" w:hanging="142"/>
              <w:rPr>
                <w:rFonts w:ascii="Calibri" w:hAnsi="Calibri"/>
                <w:color w:val="000000"/>
                <w:sz w:val="16"/>
                <w:szCs w:val="16"/>
              </w:rPr>
            </w:pPr>
            <w:r w:rsidRPr="00F67C12">
              <w:rPr>
                <w:rFonts w:ascii="Calibri" w:hAnsi="Calibri"/>
                <w:color w:val="000000"/>
                <w:sz w:val="16"/>
                <w:szCs w:val="16"/>
              </w:rPr>
              <w:t>Intrathyroidal, specify lobe</w:t>
            </w:r>
          </w:p>
          <w:p w14:paraId="235B645E" w14:textId="77777777" w:rsidR="00F67C12" w:rsidRPr="00F67C12" w:rsidRDefault="00FC6619" w:rsidP="00F67C12">
            <w:pPr>
              <w:spacing w:after="0"/>
              <w:rPr>
                <w:rFonts w:ascii="Calibri" w:hAnsi="Calibri"/>
                <w:i/>
                <w:color w:val="000000"/>
                <w:sz w:val="16"/>
                <w:szCs w:val="16"/>
              </w:rPr>
            </w:pPr>
            <w:r w:rsidRPr="00E92014">
              <w:rPr>
                <w:rFonts w:ascii="Calibri" w:hAnsi="Calibri"/>
                <w:color w:val="000000"/>
                <w:sz w:val="16"/>
                <w:szCs w:val="16"/>
              </w:rPr>
              <w:t xml:space="preserve">• </w:t>
            </w:r>
            <w:r w:rsidR="00F67C12" w:rsidRPr="00F67C12">
              <w:rPr>
                <w:rFonts w:ascii="Calibri" w:hAnsi="Calibri"/>
                <w:color w:val="000000"/>
                <w:sz w:val="16"/>
                <w:szCs w:val="16"/>
              </w:rPr>
              <w:t xml:space="preserve">Soft tissue or muscle, </w:t>
            </w:r>
            <w:r w:rsidR="00F67C12" w:rsidRPr="00F67C12">
              <w:rPr>
                <w:rFonts w:ascii="Calibri" w:hAnsi="Calibri"/>
                <w:i/>
                <w:color w:val="000000"/>
                <w:sz w:val="16"/>
                <w:szCs w:val="16"/>
              </w:rPr>
              <w:t>specify site(s) and laterality</w:t>
            </w:r>
          </w:p>
          <w:p w14:paraId="235B645F" w14:textId="77777777" w:rsidR="00F67C12" w:rsidRPr="00F67C12" w:rsidRDefault="00F67C12" w:rsidP="00F67C12">
            <w:pPr>
              <w:spacing w:after="0"/>
              <w:rPr>
                <w:rFonts w:ascii="Calibri" w:hAnsi="Calibri"/>
                <w:i/>
                <w:color w:val="000000"/>
                <w:sz w:val="16"/>
                <w:szCs w:val="16"/>
              </w:rPr>
            </w:pPr>
            <w:r w:rsidRPr="00E92014">
              <w:rPr>
                <w:rFonts w:ascii="Calibri" w:hAnsi="Calibri"/>
                <w:color w:val="000000"/>
                <w:sz w:val="16"/>
                <w:szCs w:val="16"/>
              </w:rPr>
              <w:t xml:space="preserve">• </w:t>
            </w:r>
            <w:r w:rsidRPr="00F67C12">
              <w:rPr>
                <w:rFonts w:ascii="Calibri" w:hAnsi="Calibri"/>
                <w:color w:val="000000"/>
                <w:sz w:val="16"/>
                <w:szCs w:val="16"/>
              </w:rPr>
              <w:t xml:space="preserve">Lymph nodes, </w:t>
            </w:r>
            <w:r w:rsidRPr="00F67C12">
              <w:rPr>
                <w:rFonts w:ascii="Calibri" w:hAnsi="Calibri"/>
                <w:i/>
                <w:color w:val="000000"/>
                <w:sz w:val="16"/>
                <w:szCs w:val="16"/>
              </w:rPr>
              <w:t>specify site(s) and laterality</w:t>
            </w:r>
          </w:p>
          <w:p w14:paraId="235B6460" w14:textId="77777777" w:rsidR="00FC6619" w:rsidRPr="00335DC7" w:rsidRDefault="00F67C12" w:rsidP="00F67C12">
            <w:pPr>
              <w:spacing w:after="0"/>
              <w:rPr>
                <w:rFonts w:ascii="Calibri" w:hAnsi="Calibri"/>
                <w:color w:val="000000"/>
                <w:sz w:val="16"/>
                <w:szCs w:val="16"/>
              </w:rPr>
            </w:pPr>
            <w:r w:rsidRPr="00E92014">
              <w:rPr>
                <w:rFonts w:ascii="Calibri" w:hAnsi="Calibri"/>
                <w:color w:val="000000"/>
                <w:sz w:val="16"/>
                <w:szCs w:val="16"/>
              </w:rPr>
              <w:t xml:space="preserve">• </w:t>
            </w:r>
            <w:r w:rsidRPr="00F67C12">
              <w:rPr>
                <w:rFonts w:ascii="Calibri" w:hAnsi="Calibri"/>
                <w:color w:val="000000"/>
                <w:sz w:val="16"/>
                <w:szCs w:val="16"/>
              </w:rPr>
              <w:t xml:space="preserve">Other, </w:t>
            </w:r>
            <w:r w:rsidRPr="00F67C12">
              <w:rPr>
                <w:rFonts w:ascii="Calibri" w:hAnsi="Calibri"/>
                <w:i/>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235B6461" w14:textId="77777777" w:rsidR="00C135E4" w:rsidRPr="00C135E4" w:rsidRDefault="00C135E4" w:rsidP="00C135E4">
            <w:pPr>
              <w:spacing w:after="0"/>
              <w:rPr>
                <w:rFonts w:ascii="Calibri" w:hAnsi="Calibri"/>
                <w:b/>
                <w:color w:val="000000"/>
                <w:sz w:val="16"/>
                <w:szCs w:val="16"/>
              </w:rPr>
            </w:pPr>
            <w:r w:rsidRPr="00C135E4">
              <w:rPr>
                <w:rFonts w:ascii="Calibri" w:hAnsi="Calibri"/>
                <w:color w:val="000000"/>
                <w:sz w:val="16"/>
                <w:szCs w:val="16"/>
              </w:rPr>
              <w:t>Parathyroid glands are paired endocrine structures with typically two glands on the right and the left. Based on patterns of embryologic development the glands may also be located in the mediastinum associated with the thymus or partially or fully within a thyroid lobe. Tumour may involve soft tissue that is further specified (i.e., adjacent to recurrent laryngeal nerve) or skeletal muscle (i.e., strap muscles). Other involved structures may include adjacent organs (i.e., thyroid, oesophagus or trachea). Regional tumour metastases to lymph nodes may also occur; the nodal level of involvement and laterality should be recorded (e.g., right paratracheal, or right level VI, etc.).</w:t>
            </w:r>
            <w:r w:rsidRPr="00C135E4">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M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VGFsYXQ8L0F1dGhvcj48WWVhcj4yMDEwPC9ZZWFyPjxSZWNOdW0+MTA8L1JlY051
bT48cmVjb3JkPjxyZWMtbnVtYmVyPjEwPC9yZWMtbnVtYmVyPjxmb3JlaWduLWtleXM+PGtleSBh
cHA9IkVOIiBkYi1pZD0iOXZ3djIwcHd2MjJ3NXZlZnhkMnBwZjlmMGQ1cmR0MGVwYXZyIiB0aW1l
c3RhbXA9IjAiPjEwPC9rZXk+PC9mb3JlaWduLWtleXM+PHJlZi10eXBlIG5hbWU9IkpvdXJuYWwg
QXJ0aWNsZSI+MTc8L3JlZi10eXBlPjxjb250cmlidXRvcnM+PGF1dGhvcnM+PGF1dGhvcj5UYWxh
dCwgTi48L2F1dGhvcj48YXV0aG9yPlNjaHVsdGUsIEsuIE0uPC9hdXRob3I+PC9hdXRob3JzPjwv
Y29udHJpYnV0b3JzPjxhdXRoLWFkZHJlc3M+RGVwYXJ0bWVudCBvZiBFbmRvY3JpbmUgU3VyZ2Vy
eSwgS2luZyZhcG9zO3MgQ29sbGVnZSBIb3NwaXRhbCwgTG9uZG9uLCBVSy48L2F1dGgtYWRkcmVz
cz48dGl0bGVzPjx0aXRsZT5DbGluaWNhbCBwcmVzZW50YXRpb24sIHN0YWdpbmcgYW5kIGxvbmct
dGVybSBldm9sdXRpb24gb2YgcGFyYXRoeXJvaWQgY2FuY2VyPC90aXRsZT48c2Vjb25kYXJ5LXRp
dGxlPkFubiBTdXJnIE9uY29sPC9zZWNvbmRhcnktdGl0bGU+PGFsdC10aXRsZT5Bbm5hbHMgb2Yg
c3VyZ2ljYWwgb25jb2xvZ3k8L2FsdC10aXRsZT48L3RpdGxlcz48cGFnZXM+MjE1Ni03NDwvcGFn
ZXM+PHZvbHVtZT4xNzwvdm9sdW1lPjxudW1iZXI+ODwvbnVtYmVyPjxlZGl0aW9uPjIwMTAvMDMv
MTI8L2VkaXRpb24+PGtleXdvcmRzPjxrZXl3b3JkPkFkdWx0PC9rZXl3b3JkPjxrZXl3b3JkPkFn
ZWQ8L2tleXdvcmQ+PGtleXdvcmQ+QWdlZCwgODAgYW5kIG92ZXI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IFN0YWdpbmcvKm1ldGhvZHM8L2tleXdvcmQ+PGtleXdvcmQ+
UGFyYXRoeXJvaWQgTmVvcGxhc21zL21vcnRhbGl0eS8qcGF0aG9sb2d5PC9rZXl3b3JkPjxrZXl3
b3JkPlJpc2sgRmFjdG9yczwva2V5d29yZD48a2V5d29yZD5TdXJ2aXZhbCBSYXRlPC9rZXl3b3Jk
Pjwva2V5d29yZHM+PGRhdGVzPjx5ZWFyPjIwMTA8L3llYXI+PHB1Yi1kYXRlcz48ZGF0ZT5BdWc8
L2RhdGU+PC9wdWItZGF0ZXM+PC9kYXRlcz48aXNibj4xMDY4LTkyNjU8L2lzYm4+PGFjY2Vzc2lv
bi1udW0+MjAyMjE3MDQ8L2FjY2Vzc2lvbi1udW0+PHVybHM+PC91cmxzPjxlbGVjdHJvbmljLXJl
c291cmNlLW51bT4xMC4xMjQ1L3MxMDQzNC0wMTAtMTAwMy02PC9lbGVjdHJvbmljLXJlc291cmNl
LW51bT48cmVtb3RlLWRhdGFiYXNlLXByb3ZpZGVyPk5MTTwvcmVtb3RlLWRhdGFiYXNlLXByb3Zp
ZGVyPjxsYW5ndWFnZT5lbmc8L2xhbmd1YWdlPjwvcmVjb3JkPjwvQ2l0ZT48Q2l0ZT48QXV0aG9y
PkNoYW5nPC9BdXRob3I+PFllYXI+MjAwNjwvWWVhcj48UmVjTnVtPjE3PC9SZWNOdW0+PHJlY29y
ZD48cmVjLW51bWJlcj4xNzwvcmVjLW51bWJlcj48Zm9yZWlnbi1rZXlzPjxrZXkgYXBwPSJFTiIg
ZGItaWQ9Ijl2d3YyMHB3djIydzV2ZWZ4ZDJwcGY5ZjBkNXJkdDBlcGF2ciIgdGltZXN0YW1wPSIw
Ij4xNzwva2V5PjwvZm9yZWlnbi1rZXlzPjxyZWYtdHlwZSBuYW1lPSJKb3VybmFsIEFydGljbGUi
PjE3PC9yZWYtdHlwZT48Y29udHJpYnV0b3JzPjxhdXRob3JzPjxhdXRob3I+Q2hhbmcsIFkuIEou
PC9hdXRob3I+PGF1dGhvcj5NaXR0YWwsIFYuPC9hdXRob3I+PGF1dGhvcj5SZW1pbmUsIFMuPC9h
dXRob3I+PGF1dGhvcj5NYW55YW0sIEguPC9hdXRob3I+PGF1dGhvcj5TYWJpciwgTS48L2F1dGhv
cj48YXV0aG9yPlJpY2hhcmRzb24sIFQuPC9hdXRob3I+PGF1dGhvcj5Zb3VuZywgUy48L2F1dGhv
cj48L2F1dGhvcnM+PC9jb250cmlidXRvcnM+PGF1dGgtYWRkcmVzcz5EZXBhcnRtZW50IG9mIFN1
cmdlcnksIFByb3ZpZGVuY2UgSG9zcGl0YWwgYW5kIE1lZGljYWwgQ2VudGVycywgU291dGhmaWVs
ZCwgTWljaGlnYW4sIFVTQS48L2F1dGgtYWRkcmVzcz48dGl0bGVzPjx0aXRsZT5Db3JyZWxhdGlv
biBiZXR3ZWVuIGNsaW5pY2FsIGFuZCBoaXN0b2xvZ2ljYWwgZmluZGluZ3MgaW4gcGFyYXRoeXJv
aWQgdHVtb3JzIHN1c3BpY2lvdXMgZm9yIGNhcmNpbm9tYTwvdGl0bGU+PHNlY29uZGFyeS10aXRs
ZT5BbSBTdXJnPC9zZWNvbmRhcnktdGl0bGU+PGFsdC10aXRsZT5UaGUgQW1lcmljYW4gc3VyZ2Vv
bjwvYWx0LXRpdGxlPjwvdGl0bGVzPjxwYWdlcz40MTktMjY8L3BhZ2VzPjx2b2x1bWU+NzI8L3Zv
bHVtZT48bnVtYmVyPjU8L251bWJlcj48ZWRpdGlvbj4yMDA2LzA1LzI1PC9lZGl0aW9uPjxrZXl3
b3Jkcz48a2V5d29yZD5BZGVub21hL2Jsb29kL2RpYWdub3Npcy9zdXJnZXJ5PC9rZXl3b3JkPjxr
ZXl3b3JkPkFnZWQsIDgwIGFuZCBvdmVyPC9rZXl3b3JkPjxrZXl3b3JkPkNhbGNpdW0vYmxvb2Q8
L2tleXdvcmQ+PGtleXdvcmQ+RmVtYWxlPC9rZXl3b3JkPjxrZXl3b3JkPkh1bWFuczwva2V5d29y
ZD48a2V5d29yZD5IeXBlcnBhcmF0aHlyb2lkaXNtL2V0aW9sb2d5PC9rZXl3b3JkPjxrZXl3b3Jk
Pk1hbGU8L2tleXdvcmQ+PGtleXdvcmQ+TWlkZGxlIEFnZWQ8L2tleXdvcmQ+PGtleXdvcmQ+TWl0
b3Npczwva2V5d29yZD48a2V5d29yZD5OZW9wbGFzbSBJbnZhc2l2ZW5lc3M8L2tleXdvcmQ+PGtl
eXdvcmQ+UGFyYXRoeXJvaWQgTmVvcGxhc21zL2Jsb29kLypkaWFnbm9zaXMvKnBhdGhvbG9neS9z
dXJnZXJ5PC9rZXl3b3JkPjxrZXl3b3JkPlBhcmF0aHlyb2lkZWN0b215PC9rZXl3b3JkPjwva2V5
d29yZHM+PGRhdGVzPjx5ZWFyPjIwMDY8L3llYXI+PHB1Yi1kYXRlcz48ZGF0ZT5NYXk8L2RhdGU+
PC9wdWItZGF0ZXM+PC9kYXRlcz48aXNibj4wMDAzLTEzNDggKFByaW50KSYjeEQ7MDAwMy0xMzQ4
PC9pc2JuPjxhY2Nlc3Npb24tbnVtPjE2NzE5MTk3PC9hY2Nlc3Npb24tbnVtPjx1cmxzPjwvdXJs
cz48cmVtb3RlLWRhdGFiYXNlLXByb3ZpZGVyPk5MTTwvcmVtb3RlLWRhdGFiYXNlLXByb3ZpZGVy
PjxsYW5ndWFnZT5lbmc8L2xhbmd1YWdlPjwvcmVjb3JkPjwvQ2l0ZT48L0VuZE5vdGU+AG==
</w:fldData>
              </w:fldChar>
            </w:r>
            <w:r w:rsidRPr="00C135E4">
              <w:rPr>
                <w:rFonts w:ascii="Calibri" w:hAnsi="Calibri"/>
                <w:color w:val="000000"/>
                <w:sz w:val="16"/>
                <w:szCs w:val="16"/>
              </w:rPr>
              <w:instrText xml:space="preserve"> ADDIN EN.CITE </w:instrText>
            </w:r>
            <w:r w:rsidRPr="00C135E4">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M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VGFsYXQ8L0F1dGhvcj48WWVhcj4yMDEwPC9ZZWFyPjxSZWNOdW0+MTA8L1JlY051
bT48cmVjb3JkPjxyZWMtbnVtYmVyPjEwPC9yZWMtbnVtYmVyPjxmb3JlaWduLWtleXM+PGtleSBh
cHA9IkVOIiBkYi1pZD0iOXZ3djIwcHd2MjJ3NXZlZnhkMnBwZjlmMGQ1cmR0MGVwYXZyIiB0aW1l
c3RhbXA9IjAiPjEwPC9rZXk+PC9mb3JlaWduLWtleXM+PHJlZi10eXBlIG5hbWU9IkpvdXJuYWwg
QXJ0aWNsZSI+MTc8L3JlZi10eXBlPjxjb250cmlidXRvcnM+PGF1dGhvcnM+PGF1dGhvcj5UYWxh
dCwgTi48L2F1dGhvcj48YXV0aG9yPlNjaHVsdGUsIEsuIE0uPC9hdXRob3I+PC9hdXRob3JzPjwv
Y29udHJpYnV0b3JzPjxhdXRoLWFkZHJlc3M+RGVwYXJ0bWVudCBvZiBFbmRvY3JpbmUgU3VyZ2Vy
eSwgS2luZyZhcG9zO3MgQ29sbGVnZSBIb3NwaXRhbCwgTG9uZG9uLCBVSy48L2F1dGgtYWRkcmVz
cz48dGl0bGVzPjx0aXRsZT5DbGluaWNhbCBwcmVzZW50YXRpb24sIHN0YWdpbmcgYW5kIGxvbmct
dGVybSBldm9sdXRpb24gb2YgcGFyYXRoeXJvaWQgY2FuY2VyPC90aXRsZT48c2Vjb25kYXJ5LXRp
dGxlPkFubiBTdXJnIE9uY29sPC9zZWNvbmRhcnktdGl0bGU+PGFsdC10aXRsZT5Bbm5hbHMgb2Yg
c3VyZ2ljYWwgb25jb2xvZ3k8L2FsdC10aXRsZT48L3RpdGxlcz48cGFnZXM+MjE1Ni03NDwvcGFn
ZXM+PHZvbHVtZT4xNzwvdm9sdW1lPjxudW1iZXI+ODwvbnVtYmVyPjxlZGl0aW9uPjIwMTAvMDMv
MTI8L2VkaXRpb24+PGtleXdvcmRzPjxrZXl3b3JkPkFkdWx0PC9rZXl3b3JkPjxrZXl3b3JkPkFn
ZWQ8L2tleXdvcmQ+PGtleXdvcmQ+QWdlZCwgODAgYW5kIG92ZXI8L2tleXdvcmQ+PGtleXdvcmQ+
RmVtYWxlPC9rZXl3b3JkPjxrZXl3b3JkPkZvbGxvdy1VcCBTdHVkaWVzPC9rZXl3b3JkPjxrZXl3
b3JkPkh1bWFuczwva2V5d29yZD48a2V5d29yZD5NYWxlPC9rZXl3b3JkPjxrZXl3b3JkPk1pZGRs
ZSBBZ2VkPC9rZXl3b3JkPjxrZXl3b3JkPk5lb3BsYXNtIFJlY3VycmVuY2UsIExvY2FsPC9rZXl3
b3JkPjxrZXl3b3JkPk5lb3BsYXNtIFN0YWdpbmcvKm1ldGhvZHM8L2tleXdvcmQ+PGtleXdvcmQ+
UGFyYXRoeXJvaWQgTmVvcGxhc21zL21vcnRhbGl0eS8qcGF0aG9sb2d5PC9rZXl3b3JkPjxrZXl3
b3JkPlJpc2sgRmFjdG9yczwva2V5d29yZD48a2V5d29yZD5TdXJ2aXZhbCBSYXRlPC9rZXl3b3Jk
Pjwva2V5d29yZHM+PGRhdGVzPjx5ZWFyPjIwMTA8L3llYXI+PHB1Yi1kYXRlcz48ZGF0ZT5BdWc8
L2RhdGU+PC9wdWItZGF0ZXM+PC9kYXRlcz48aXNibj4xMDY4LTkyNjU8L2lzYm4+PGFjY2Vzc2lv
bi1udW0+MjAyMjE3MDQ8L2FjY2Vzc2lvbi1udW0+PHVybHM+PC91cmxzPjxlbGVjdHJvbmljLXJl
c291cmNlLW51bT4xMC4xMjQ1L3MxMDQzNC0wMTAtMTAwMy02PC9lbGVjdHJvbmljLXJlc291cmNl
LW51bT48cmVtb3RlLWRhdGFiYXNlLXByb3ZpZGVyPk5MTTwvcmVtb3RlLWRhdGFiYXNlLXByb3Zp
ZGVyPjxsYW5ndWFnZT5lbmc8L2xhbmd1YWdlPjwvcmVjb3JkPjwvQ2l0ZT48Q2l0ZT48QXV0aG9y
PkNoYW5nPC9BdXRob3I+PFllYXI+MjAwNjwvWWVhcj48UmVjTnVtPjE3PC9SZWNOdW0+PHJlY29y
ZD48cmVjLW51bWJlcj4xNzwvcmVjLW51bWJlcj48Zm9yZWlnbi1rZXlzPjxrZXkgYXBwPSJFTiIg
ZGItaWQ9Ijl2d3YyMHB3djIydzV2ZWZ4ZDJwcGY5ZjBkNXJkdDBlcGF2ciIgdGltZXN0YW1wPSIw
Ij4xNzwva2V5PjwvZm9yZWlnbi1rZXlzPjxyZWYtdHlwZSBuYW1lPSJKb3VybmFsIEFydGljbGUi
PjE3PC9yZWYtdHlwZT48Y29udHJpYnV0b3JzPjxhdXRob3JzPjxhdXRob3I+Q2hhbmcsIFkuIEou
PC9hdXRob3I+PGF1dGhvcj5NaXR0YWwsIFYuPC9hdXRob3I+PGF1dGhvcj5SZW1pbmUsIFMuPC9h
dXRob3I+PGF1dGhvcj5NYW55YW0sIEguPC9hdXRob3I+PGF1dGhvcj5TYWJpciwgTS48L2F1dGhv
cj48YXV0aG9yPlJpY2hhcmRzb24sIFQuPC9hdXRob3I+PGF1dGhvcj5Zb3VuZywgUy48L2F1dGhv
cj48L2F1dGhvcnM+PC9jb250cmlidXRvcnM+PGF1dGgtYWRkcmVzcz5EZXBhcnRtZW50IG9mIFN1
cmdlcnksIFByb3ZpZGVuY2UgSG9zcGl0YWwgYW5kIE1lZGljYWwgQ2VudGVycywgU291dGhmaWVs
ZCwgTWljaGlnYW4sIFVTQS48L2F1dGgtYWRkcmVzcz48dGl0bGVzPjx0aXRsZT5Db3JyZWxhdGlv
biBiZXR3ZWVuIGNsaW5pY2FsIGFuZCBoaXN0b2xvZ2ljYWwgZmluZGluZ3MgaW4gcGFyYXRoeXJv
aWQgdHVtb3JzIHN1c3BpY2lvdXMgZm9yIGNhcmNpbm9tYTwvdGl0bGU+PHNlY29uZGFyeS10aXRs
ZT5BbSBTdXJnPC9zZWNvbmRhcnktdGl0bGU+PGFsdC10aXRsZT5UaGUgQW1lcmljYW4gc3VyZ2Vv
bjwvYWx0LXRpdGxlPjwvdGl0bGVzPjxwYWdlcz40MTktMjY8L3BhZ2VzPjx2b2x1bWU+NzI8L3Zv
bHVtZT48bnVtYmVyPjU8L251bWJlcj48ZWRpdGlvbj4yMDA2LzA1LzI1PC9lZGl0aW9uPjxrZXl3
b3Jkcz48a2V5d29yZD5BZGVub21hL2Jsb29kL2RpYWdub3Npcy9zdXJnZXJ5PC9rZXl3b3JkPjxr
ZXl3b3JkPkFnZWQsIDgwIGFuZCBvdmVyPC9rZXl3b3JkPjxrZXl3b3JkPkNhbGNpdW0vYmxvb2Q8
L2tleXdvcmQ+PGtleXdvcmQ+RmVtYWxlPC9rZXl3b3JkPjxrZXl3b3JkPkh1bWFuczwva2V5d29y
ZD48a2V5d29yZD5IeXBlcnBhcmF0aHlyb2lkaXNtL2V0aW9sb2d5PC9rZXl3b3JkPjxrZXl3b3Jk
Pk1hbGU8L2tleXdvcmQ+PGtleXdvcmQ+TWlkZGxlIEFnZWQ8L2tleXdvcmQ+PGtleXdvcmQ+TWl0
b3Npczwva2V5d29yZD48a2V5d29yZD5OZW9wbGFzbSBJbnZhc2l2ZW5lc3M8L2tleXdvcmQ+PGtl
eXdvcmQ+UGFyYXRoeXJvaWQgTmVvcGxhc21zL2Jsb29kLypkaWFnbm9zaXMvKnBhdGhvbG9neS9z
dXJnZXJ5PC9rZXl3b3JkPjxrZXl3b3JkPlBhcmF0aHlyb2lkZWN0b215PC9rZXl3b3JkPjwva2V5
d29yZHM+PGRhdGVzPjx5ZWFyPjIwMDY8L3llYXI+PHB1Yi1kYXRlcz48ZGF0ZT5NYXk8L2RhdGU+
PC9wdWItZGF0ZXM+PC9kYXRlcz48aXNibj4wMDAzLTEzNDggKFByaW50KSYjeEQ7MDAwMy0xMzQ4
PC9pc2JuPjxhY2Nlc3Npb24tbnVtPjE2NzE5MTk3PC9hY2Nlc3Npb24tbnVtPjx1cmxzPjwvdXJs
cz48cmVtb3RlLWRhdGFiYXNlLXByb3ZpZGVyPk5MTTwvcmVtb3RlLWRhdGFiYXNlLXByb3ZpZGVy
PjxsYW5ndWFnZT5lbmc8L2xhbmd1YWdlPjwvcmVjb3JkPjwvQ2l0ZT48L0VuZE5vdGU+AG==
</w:fldData>
              </w:fldChar>
            </w:r>
            <w:r w:rsidRPr="00C135E4">
              <w:rPr>
                <w:rFonts w:ascii="Calibri" w:hAnsi="Calibri"/>
                <w:color w:val="000000"/>
                <w:sz w:val="16"/>
                <w:szCs w:val="16"/>
              </w:rPr>
              <w:instrText xml:space="preserve"> ADDIN EN.CITE.DATA </w:instrText>
            </w:r>
            <w:r w:rsidRPr="00C135E4">
              <w:rPr>
                <w:rFonts w:ascii="Calibri" w:hAnsi="Calibri"/>
                <w:color w:val="000000"/>
                <w:sz w:val="16"/>
                <w:szCs w:val="16"/>
              </w:rPr>
            </w:r>
            <w:r w:rsidRPr="00C135E4">
              <w:rPr>
                <w:rFonts w:ascii="Calibri" w:hAnsi="Calibri"/>
                <w:color w:val="000000"/>
                <w:sz w:val="16"/>
                <w:szCs w:val="16"/>
              </w:rPr>
              <w:fldChar w:fldCharType="end"/>
            </w:r>
            <w:r w:rsidRPr="00C135E4">
              <w:rPr>
                <w:rFonts w:ascii="Calibri" w:hAnsi="Calibri"/>
                <w:color w:val="000000"/>
                <w:sz w:val="16"/>
                <w:szCs w:val="16"/>
              </w:rPr>
            </w:r>
            <w:r w:rsidRPr="00C135E4">
              <w:rPr>
                <w:rFonts w:ascii="Calibri" w:hAnsi="Calibri"/>
                <w:color w:val="000000"/>
                <w:sz w:val="16"/>
                <w:szCs w:val="16"/>
              </w:rPr>
              <w:fldChar w:fldCharType="separate"/>
            </w:r>
            <w:r w:rsidRPr="00C135E4">
              <w:rPr>
                <w:rFonts w:ascii="Calibri" w:hAnsi="Calibri"/>
                <w:color w:val="000000"/>
                <w:sz w:val="16"/>
                <w:szCs w:val="16"/>
                <w:vertAlign w:val="superscript"/>
              </w:rPr>
              <w:t>1-3</w:t>
            </w:r>
            <w:r w:rsidRPr="00C135E4">
              <w:rPr>
                <w:rFonts w:ascii="Calibri" w:hAnsi="Calibri"/>
                <w:color w:val="000000"/>
                <w:sz w:val="16"/>
                <w:szCs w:val="16"/>
              </w:rPr>
              <w:fldChar w:fldCharType="end"/>
            </w:r>
          </w:p>
          <w:p w14:paraId="235B6462" w14:textId="77777777" w:rsidR="00C135E4" w:rsidRPr="00C135E4" w:rsidRDefault="00C135E4" w:rsidP="00C135E4">
            <w:pPr>
              <w:spacing w:after="0"/>
              <w:rPr>
                <w:rFonts w:ascii="Calibri" w:hAnsi="Calibri"/>
                <w:color w:val="000000"/>
                <w:sz w:val="16"/>
                <w:szCs w:val="16"/>
              </w:rPr>
            </w:pPr>
          </w:p>
          <w:p w14:paraId="235B6463" w14:textId="77777777" w:rsidR="00C135E4" w:rsidRPr="00C135E4" w:rsidRDefault="00C135E4" w:rsidP="00C135E4">
            <w:pPr>
              <w:spacing w:after="0"/>
              <w:rPr>
                <w:rFonts w:ascii="Calibri" w:hAnsi="Calibri"/>
                <w:b/>
                <w:color w:val="000000"/>
                <w:sz w:val="16"/>
                <w:szCs w:val="16"/>
              </w:rPr>
            </w:pPr>
            <w:r w:rsidRPr="00C135E4">
              <w:rPr>
                <w:rFonts w:ascii="Calibri" w:hAnsi="Calibri"/>
                <w:b/>
                <w:color w:val="000000"/>
                <w:sz w:val="16"/>
                <w:szCs w:val="16"/>
              </w:rPr>
              <w:t xml:space="preserve">References </w:t>
            </w:r>
          </w:p>
          <w:p w14:paraId="235B6464" w14:textId="77777777" w:rsidR="00C135E4" w:rsidRPr="00C135E4" w:rsidRDefault="00C135E4" w:rsidP="00C135E4">
            <w:pPr>
              <w:spacing w:after="0"/>
              <w:rPr>
                <w:rFonts w:ascii="Calibri" w:hAnsi="Calibri"/>
                <w:color w:val="000000"/>
                <w:sz w:val="16"/>
                <w:szCs w:val="16"/>
                <w:lang w:val="en-US"/>
              </w:rPr>
            </w:pPr>
            <w:r w:rsidRPr="00C135E4">
              <w:rPr>
                <w:rFonts w:ascii="Calibri" w:hAnsi="Calibri"/>
                <w:color w:val="000000"/>
                <w:sz w:val="16"/>
                <w:szCs w:val="16"/>
                <w:lang w:val="en-US"/>
              </w:rPr>
              <w:fldChar w:fldCharType="begin"/>
            </w:r>
            <w:r w:rsidRPr="00C135E4">
              <w:rPr>
                <w:rFonts w:ascii="Calibri" w:hAnsi="Calibri"/>
                <w:color w:val="000000"/>
                <w:sz w:val="16"/>
                <w:szCs w:val="16"/>
                <w:lang w:val="en-US"/>
              </w:rPr>
              <w:instrText xml:space="preserve"> ADDIN EN.REFLIST </w:instrText>
            </w:r>
            <w:r w:rsidRPr="00C135E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135E4">
              <w:rPr>
                <w:rFonts w:ascii="Calibri" w:hAnsi="Calibri"/>
                <w:color w:val="000000"/>
                <w:sz w:val="16"/>
                <w:szCs w:val="16"/>
                <w:lang w:val="en-US"/>
              </w:rPr>
              <w:t xml:space="preserve">Busaidy NL, Jimenez C, Habra MA, Schultz PN, El-Naggar AK, Clayman GL, Asper JA, Diaz EM, Jr., Evans DB, Gagel RF, Garden A, Hoff AO, Lee JE, Morrison WH, Rosenthal DI, Sherman SI, Sturgis EM, Waguespack SG, Weber RS, Wirfel K and Vassilopoulou-Sellin R (2004). Parathyroid carcinoma: a 22-year experience. </w:t>
            </w:r>
            <w:r w:rsidRPr="00C135E4">
              <w:rPr>
                <w:rFonts w:ascii="Calibri" w:hAnsi="Calibri"/>
                <w:i/>
                <w:color w:val="000000"/>
                <w:sz w:val="16"/>
                <w:szCs w:val="16"/>
                <w:lang w:val="en-US"/>
              </w:rPr>
              <w:t>Head Neck</w:t>
            </w:r>
            <w:r w:rsidRPr="00C135E4">
              <w:rPr>
                <w:rFonts w:ascii="Calibri" w:hAnsi="Calibri"/>
                <w:color w:val="000000"/>
                <w:sz w:val="16"/>
                <w:szCs w:val="16"/>
                <w:lang w:val="en-US"/>
              </w:rPr>
              <w:t xml:space="preserve"> 26(8):716-726.</w:t>
            </w:r>
          </w:p>
          <w:p w14:paraId="235B6465" w14:textId="77777777" w:rsidR="00C135E4" w:rsidRPr="00C135E4" w:rsidRDefault="00C135E4" w:rsidP="00C135E4">
            <w:pPr>
              <w:spacing w:after="0"/>
              <w:rPr>
                <w:rFonts w:ascii="Calibri" w:hAnsi="Calibri"/>
                <w:color w:val="000000"/>
                <w:sz w:val="16"/>
                <w:szCs w:val="16"/>
                <w:lang w:val="en-US"/>
              </w:rPr>
            </w:pPr>
            <w:r>
              <w:rPr>
                <w:rFonts w:ascii="Calibri" w:hAnsi="Calibri"/>
                <w:color w:val="000000"/>
                <w:sz w:val="16"/>
                <w:szCs w:val="16"/>
                <w:lang w:val="en-US"/>
              </w:rPr>
              <w:t xml:space="preserve">2 </w:t>
            </w:r>
            <w:r w:rsidRPr="00C135E4">
              <w:rPr>
                <w:rFonts w:ascii="Calibri" w:hAnsi="Calibri"/>
                <w:color w:val="000000"/>
                <w:sz w:val="16"/>
                <w:szCs w:val="16"/>
                <w:lang w:val="en-US"/>
              </w:rPr>
              <w:t xml:space="preserve">Talat N and Schulte KM (2010). Clinical presentation, staging and long-term evolution of parathyroid cancer. </w:t>
            </w:r>
            <w:r w:rsidRPr="00C135E4">
              <w:rPr>
                <w:rFonts w:ascii="Calibri" w:hAnsi="Calibri"/>
                <w:i/>
                <w:color w:val="000000"/>
                <w:sz w:val="16"/>
                <w:szCs w:val="16"/>
                <w:lang w:val="en-US"/>
              </w:rPr>
              <w:t>Ann Surg Oncol</w:t>
            </w:r>
            <w:r w:rsidRPr="00C135E4">
              <w:rPr>
                <w:rFonts w:ascii="Calibri" w:hAnsi="Calibri"/>
                <w:color w:val="000000"/>
                <w:sz w:val="16"/>
                <w:szCs w:val="16"/>
                <w:lang w:val="en-US"/>
              </w:rPr>
              <w:t xml:space="preserve"> 17(8):2156-2174.</w:t>
            </w:r>
          </w:p>
          <w:p w14:paraId="235B6466" w14:textId="77777777" w:rsidR="00C135E4" w:rsidRPr="00C135E4" w:rsidRDefault="00C135E4" w:rsidP="00C135E4">
            <w:pPr>
              <w:spacing w:after="0"/>
              <w:rPr>
                <w:rFonts w:ascii="Calibri" w:hAnsi="Calibri"/>
                <w:color w:val="000000"/>
                <w:sz w:val="16"/>
                <w:szCs w:val="16"/>
                <w:lang w:val="en-US"/>
              </w:rPr>
            </w:pPr>
            <w:r>
              <w:rPr>
                <w:rFonts w:ascii="Calibri" w:hAnsi="Calibri"/>
                <w:color w:val="000000"/>
                <w:sz w:val="16"/>
                <w:szCs w:val="16"/>
                <w:lang w:val="en-US"/>
              </w:rPr>
              <w:t xml:space="preserve">3 </w:t>
            </w:r>
            <w:r w:rsidRPr="00C135E4">
              <w:rPr>
                <w:rFonts w:ascii="Calibri" w:hAnsi="Calibri"/>
                <w:color w:val="000000"/>
                <w:sz w:val="16"/>
                <w:szCs w:val="16"/>
                <w:lang w:val="en-US"/>
              </w:rPr>
              <w:t xml:space="preserve">Chang YJ, Mittal V, Remine S, Manyam H, Sabir M, Richardson T and Young S (2006). Correlation between clinical and histological findings in parathyroid tumors suspicious for carcinoma. </w:t>
            </w:r>
            <w:r w:rsidRPr="00C135E4">
              <w:rPr>
                <w:rFonts w:ascii="Calibri" w:hAnsi="Calibri"/>
                <w:i/>
                <w:color w:val="000000"/>
                <w:sz w:val="16"/>
                <w:szCs w:val="16"/>
                <w:lang w:val="en-US"/>
              </w:rPr>
              <w:t>Am Surg</w:t>
            </w:r>
            <w:r w:rsidRPr="00C135E4">
              <w:rPr>
                <w:rFonts w:ascii="Calibri" w:hAnsi="Calibri"/>
                <w:color w:val="000000"/>
                <w:sz w:val="16"/>
                <w:szCs w:val="16"/>
                <w:lang w:val="en-US"/>
              </w:rPr>
              <w:t xml:space="preserve"> 72(5):419-426.</w:t>
            </w:r>
          </w:p>
          <w:p w14:paraId="235B6467" w14:textId="77777777" w:rsidR="00C135E4" w:rsidRPr="00C135E4" w:rsidRDefault="00C135E4" w:rsidP="00C135E4">
            <w:pPr>
              <w:spacing w:after="0"/>
              <w:rPr>
                <w:rFonts w:ascii="Calibri" w:hAnsi="Calibri"/>
                <w:color w:val="000000"/>
                <w:sz w:val="16"/>
                <w:szCs w:val="16"/>
                <w:lang w:val="en-US"/>
              </w:rPr>
            </w:pPr>
          </w:p>
          <w:p w14:paraId="235B6468" w14:textId="77777777" w:rsidR="00FC6619" w:rsidRPr="00CC5E7C" w:rsidRDefault="00C135E4" w:rsidP="00C135E4">
            <w:pPr>
              <w:spacing w:after="0"/>
              <w:rPr>
                <w:rFonts w:ascii="Calibri" w:hAnsi="Calibri"/>
                <w:color w:val="000000"/>
                <w:sz w:val="16"/>
                <w:szCs w:val="16"/>
              </w:rPr>
            </w:pPr>
            <w:r w:rsidRPr="00C135E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69" w14:textId="77777777" w:rsidR="00FC6619" w:rsidRPr="00CC5E7C" w:rsidRDefault="00FC6619" w:rsidP="00181A22">
            <w:pPr>
              <w:rPr>
                <w:rFonts w:ascii="Calibri" w:hAnsi="Calibri"/>
                <w:color w:val="000000"/>
                <w:sz w:val="16"/>
                <w:szCs w:val="16"/>
              </w:rPr>
            </w:pPr>
          </w:p>
        </w:tc>
      </w:tr>
      <w:tr w:rsidR="00D51BDD" w:rsidRPr="00CC5E7C" w14:paraId="235B6474" w14:textId="77777777" w:rsidTr="00924ED2">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235B646B" w14:textId="77777777" w:rsidR="00D51BDD" w:rsidRDefault="00D51BDD"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6C" w14:textId="77777777" w:rsidR="00D51BDD" w:rsidRPr="00D51BDD" w:rsidRDefault="00D51BDD" w:rsidP="00273145">
            <w:pPr>
              <w:rPr>
                <w:rFonts w:ascii="Calibri" w:hAnsi="Calibri"/>
                <w:color w:val="000000"/>
                <w:sz w:val="16"/>
                <w:szCs w:val="16"/>
              </w:rPr>
            </w:pPr>
            <w:r w:rsidRPr="00D51BDD">
              <w:rPr>
                <w:rFonts w:ascii="Calibri" w:hAnsi="Calibri"/>
                <w:bCs/>
                <w:color w:val="000000"/>
                <w:sz w:val="16"/>
                <w:szCs w:val="16"/>
              </w:rPr>
              <w:t>SPECIMEN WEIGHT</w:t>
            </w:r>
          </w:p>
        </w:tc>
        <w:tc>
          <w:tcPr>
            <w:tcW w:w="2836" w:type="dxa"/>
            <w:tcBorders>
              <w:top w:val="nil"/>
              <w:left w:val="nil"/>
              <w:bottom w:val="single" w:sz="4" w:space="0" w:color="auto"/>
              <w:right w:val="single" w:sz="4" w:space="0" w:color="auto"/>
            </w:tcBorders>
            <w:shd w:val="clear" w:color="auto" w:fill="auto"/>
          </w:tcPr>
          <w:p w14:paraId="235B646D" w14:textId="77777777" w:rsidR="00D620F1" w:rsidRDefault="00D620F1" w:rsidP="00684534">
            <w:pPr>
              <w:spacing w:after="0"/>
              <w:rPr>
                <w:rFonts w:ascii="Calibri" w:hAnsi="Calibri"/>
                <w:color w:val="000000"/>
                <w:sz w:val="16"/>
                <w:szCs w:val="16"/>
              </w:rPr>
            </w:pPr>
            <w:r>
              <w:rPr>
                <w:rFonts w:ascii="Calibri" w:hAnsi="Calibri"/>
                <w:color w:val="000000"/>
                <w:sz w:val="16"/>
                <w:szCs w:val="16"/>
              </w:rPr>
              <w:t>Numeric/text/Single select value list:</w:t>
            </w:r>
          </w:p>
          <w:p w14:paraId="235B646E" w14:textId="77777777" w:rsidR="00D51BDD" w:rsidRDefault="00D51BDD" w:rsidP="00684534">
            <w:pPr>
              <w:spacing w:after="0"/>
              <w:rPr>
                <w:rFonts w:ascii="Calibri" w:hAnsi="Calibri"/>
                <w:color w:val="000000"/>
                <w:sz w:val="16"/>
                <w:szCs w:val="16"/>
              </w:rPr>
            </w:pPr>
            <w:r w:rsidRPr="00E92014">
              <w:rPr>
                <w:rFonts w:ascii="Calibri" w:hAnsi="Calibri"/>
                <w:color w:val="000000"/>
                <w:sz w:val="16"/>
                <w:szCs w:val="16"/>
              </w:rPr>
              <w:t xml:space="preserve">• </w:t>
            </w:r>
            <w:r>
              <w:rPr>
                <w:rFonts w:ascii="Calibri" w:hAnsi="Calibri"/>
                <w:color w:val="000000"/>
                <w:sz w:val="16"/>
                <w:szCs w:val="16"/>
              </w:rPr>
              <w:t xml:space="preserve"> ___ mg</w:t>
            </w:r>
            <w:r w:rsidR="00D620F1">
              <w:rPr>
                <w:rFonts w:ascii="Calibri" w:hAnsi="Calibri"/>
                <w:color w:val="000000"/>
                <w:sz w:val="16"/>
                <w:szCs w:val="16"/>
              </w:rPr>
              <w:t xml:space="preserve"> </w:t>
            </w:r>
            <w:r w:rsidRPr="00D51BDD">
              <w:rPr>
                <w:rFonts w:ascii="Calibri" w:hAnsi="Calibri"/>
                <w:color w:val="000000"/>
                <w:sz w:val="16"/>
                <w:szCs w:val="16"/>
              </w:rPr>
              <w:t>Parathyroid alone</w:t>
            </w:r>
          </w:p>
          <w:p w14:paraId="235B646F" w14:textId="77777777" w:rsidR="00D51BDD" w:rsidRDefault="00D51BDD" w:rsidP="00684534">
            <w:pPr>
              <w:spacing w:after="0"/>
              <w:rPr>
                <w:rFonts w:ascii="Calibri" w:hAnsi="Calibri"/>
                <w:color w:val="000000"/>
                <w:sz w:val="16"/>
                <w:szCs w:val="16"/>
              </w:rPr>
            </w:pPr>
            <w:r>
              <w:rPr>
                <w:rFonts w:ascii="Calibri" w:hAnsi="Calibri"/>
                <w:color w:val="000000"/>
                <w:sz w:val="16"/>
                <w:szCs w:val="16"/>
              </w:rPr>
              <w:t>OR</w:t>
            </w:r>
          </w:p>
          <w:p w14:paraId="235B6470" w14:textId="77777777" w:rsidR="00D51BDD" w:rsidRDefault="00D51BDD" w:rsidP="00D620F1">
            <w:pPr>
              <w:spacing w:after="0"/>
              <w:rPr>
                <w:rFonts w:cs="Verdana"/>
                <w:i/>
                <w:iCs/>
                <w:color w:val="221E1F"/>
                <w:sz w:val="16"/>
                <w:szCs w:val="16"/>
              </w:rPr>
            </w:pPr>
            <w:r w:rsidRPr="00E92014">
              <w:rPr>
                <w:rFonts w:ascii="Calibri" w:hAnsi="Calibri"/>
                <w:color w:val="000000"/>
                <w:sz w:val="16"/>
                <w:szCs w:val="16"/>
              </w:rPr>
              <w:t xml:space="preserve">• </w:t>
            </w:r>
            <w:r w:rsidR="00D620F1">
              <w:rPr>
                <w:rFonts w:ascii="Calibri" w:hAnsi="Calibri"/>
                <w:color w:val="000000"/>
                <w:sz w:val="16"/>
                <w:szCs w:val="16"/>
              </w:rPr>
              <w:t xml:space="preserve"> </w:t>
            </w:r>
            <w:r w:rsidR="00D620F1">
              <w:rPr>
                <w:rFonts w:cs="Verdana"/>
                <w:color w:val="221E1F"/>
                <w:sz w:val="16"/>
                <w:szCs w:val="16"/>
              </w:rPr>
              <w:t xml:space="preserve">___ mg </w:t>
            </w:r>
            <w:r w:rsidRPr="00D51BDD">
              <w:rPr>
                <w:rFonts w:cs="Verdana"/>
                <w:color w:val="221E1F"/>
                <w:sz w:val="16"/>
                <w:szCs w:val="16"/>
              </w:rPr>
              <w:t xml:space="preserve">Parathyroid with other structure(s), </w:t>
            </w:r>
            <w:r w:rsidRPr="00D51BDD">
              <w:rPr>
                <w:rFonts w:cs="Verdana"/>
                <w:i/>
                <w:iCs/>
                <w:color w:val="221E1F"/>
                <w:sz w:val="16"/>
                <w:szCs w:val="16"/>
              </w:rPr>
              <w:t>specify structure(s)</w:t>
            </w:r>
          </w:p>
          <w:p w14:paraId="235B6471" w14:textId="77777777" w:rsidR="00D620F1" w:rsidRPr="00D620F1" w:rsidRDefault="00D620F1" w:rsidP="00D620F1">
            <w:pPr>
              <w:spacing w:after="0"/>
              <w:rPr>
                <w:rFonts w:cs="Verdana"/>
                <w:color w:val="221E1F"/>
                <w:sz w:val="16"/>
                <w:szCs w:val="16"/>
              </w:rPr>
            </w:pPr>
            <w:r w:rsidRPr="00E92014">
              <w:rPr>
                <w:rFonts w:ascii="Calibri" w:hAnsi="Calibri"/>
                <w:color w:val="000000"/>
                <w:sz w:val="16"/>
                <w:szCs w:val="16"/>
              </w:rPr>
              <w:t>•</w:t>
            </w:r>
            <w:r>
              <w:rPr>
                <w:rFonts w:ascii="Calibri" w:hAnsi="Calibri"/>
                <w:color w:val="000000"/>
                <w:sz w:val="16"/>
                <w:szCs w:val="16"/>
              </w:rPr>
              <w:t xml:space="preserve"> </w:t>
            </w:r>
            <w:r w:rsidRPr="00D620F1">
              <w:rPr>
                <w:rFonts w:cs="Verdana"/>
                <w:color w:val="221E1F"/>
                <w:sz w:val="16"/>
                <w:szCs w:val="16"/>
              </w:rPr>
              <w:t xml:space="preserve">Cannot be assessed, </w:t>
            </w:r>
            <w:r w:rsidRPr="00D620F1">
              <w:rPr>
                <w:rFonts w:cs="Verdana"/>
                <w:i/>
                <w:iCs/>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235B6472" w14:textId="77777777" w:rsidR="00D51BDD" w:rsidRPr="00464B2A" w:rsidRDefault="00924ED2" w:rsidP="00924ED2">
            <w:pPr>
              <w:spacing w:after="0"/>
              <w:rPr>
                <w:rFonts w:ascii="Calibri" w:hAnsi="Calibri"/>
                <w:color w:val="000000"/>
                <w:sz w:val="16"/>
                <w:szCs w:val="16"/>
              </w:rPr>
            </w:pPr>
            <w:r w:rsidRPr="00924ED2">
              <w:rPr>
                <w:rFonts w:ascii="Calibri" w:hAnsi="Calibri"/>
                <w:color w:val="000000"/>
                <w:sz w:val="16"/>
                <w:szCs w:val="16"/>
              </w:rPr>
              <w:t xml:space="preserve">A normal parathyroid gland weighs approximately 40 mg. Glandular size and weight have long been utilized to aid in defining abnormal parathyroid glands in both benign and malignant conditions. Ideally the weight is of the parathyroid gland only, however soft tissue surrounding the gland should not be removed when a parathyroid atypical neoplasm or carcinoma is suspected. This allows for the microscopic evaluation of possible </w:t>
            </w:r>
            <w:proofErr w:type="spellStart"/>
            <w:r w:rsidRPr="00924ED2">
              <w:rPr>
                <w:rFonts w:ascii="Calibri" w:hAnsi="Calibri"/>
                <w:color w:val="000000"/>
                <w:sz w:val="16"/>
                <w:szCs w:val="16"/>
              </w:rPr>
              <w:t>lesional</w:t>
            </w:r>
            <w:proofErr w:type="spellEnd"/>
            <w:r w:rsidRPr="00924ED2">
              <w:rPr>
                <w:rFonts w:ascii="Calibri" w:hAnsi="Calibri"/>
                <w:color w:val="000000"/>
                <w:sz w:val="16"/>
                <w:szCs w:val="16"/>
              </w:rPr>
              <w:t xml:space="preserve"> extension into the adjacent tissues. On average parathyroid carcinomas typically weigh over 500 mg; however, there may be considerable variation in gland weight. </w:t>
            </w:r>
          </w:p>
        </w:tc>
        <w:tc>
          <w:tcPr>
            <w:tcW w:w="1701" w:type="dxa"/>
            <w:tcBorders>
              <w:top w:val="nil"/>
              <w:left w:val="nil"/>
              <w:bottom w:val="single" w:sz="4" w:space="0" w:color="auto"/>
              <w:right w:val="single" w:sz="4" w:space="0" w:color="auto"/>
            </w:tcBorders>
            <w:shd w:val="clear" w:color="auto" w:fill="auto"/>
          </w:tcPr>
          <w:p w14:paraId="235B6473" w14:textId="77777777" w:rsidR="00D51BDD" w:rsidRPr="00CC5E7C" w:rsidRDefault="00D51BDD" w:rsidP="00CC5E7C">
            <w:pPr>
              <w:rPr>
                <w:rFonts w:ascii="Calibri" w:hAnsi="Calibri"/>
                <w:color w:val="000000"/>
                <w:sz w:val="16"/>
                <w:szCs w:val="16"/>
              </w:rPr>
            </w:pPr>
          </w:p>
        </w:tc>
      </w:tr>
      <w:tr w:rsidR="00FC6619" w:rsidRPr="00CC5E7C" w14:paraId="235B6487" w14:textId="77777777" w:rsidTr="00BB04D3">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475" w14:textId="08AC98BE" w:rsidR="00FC6619" w:rsidRDefault="00FC6619" w:rsidP="008916C4">
            <w:pPr>
              <w:spacing w:after="0"/>
              <w:rPr>
                <w:rFonts w:ascii="Calibri" w:hAnsi="Calibri"/>
                <w:color w:val="000000"/>
                <w:sz w:val="16"/>
                <w:szCs w:val="16"/>
              </w:rPr>
            </w:pPr>
            <w:r>
              <w:rPr>
                <w:rFonts w:ascii="Calibri" w:hAnsi="Calibri"/>
                <w:color w:val="000000"/>
                <w:sz w:val="16"/>
                <w:szCs w:val="16"/>
              </w:rPr>
              <w:t>Core</w:t>
            </w:r>
            <w:r w:rsidR="00742821">
              <w:rPr>
                <w:rFonts w:ascii="Calibri" w:hAnsi="Calibri"/>
                <w:color w:val="000000"/>
                <w:sz w:val="16"/>
                <w:szCs w:val="16"/>
              </w:rPr>
              <w:t xml:space="preserve"> and</w:t>
            </w:r>
          </w:p>
          <w:p w14:paraId="235B6476" w14:textId="77777777" w:rsidR="00FC6619" w:rsidRPr="00E1569C" w:rsidRDefault="00321102" w:rsidP="008916C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477" w14:textId="77777777" w:rsidR="00FC6619" w:rsidRPr="00E1569C" w:rsidRDefault="00FC6619"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235B6478" w14:textId="77777777" w:rsidR="00FC6619" w:rsidRDefault="00396103" w:rsidP="00684534">
            <w:pPr>
              <w:spacing w:after="0"/>
              <w:rPr>
                <w:rFonts w:ascii="Calibri" w:hAnsi="Calibri"/>
                <w:color w:val="000000"/>
                <w:sz w:val="16"/>
                <w:szCs w:val="16"/>
              </w:rPr>
            </w:pPr>
            <w:r>
              <w:rPr>
                <w:rFonts w:ascii="Calibri" w:hAnsi="Calibri"/>
                <w:color w:val="000000"/>
                <w:sz w:val="16"/>
                <w:szCs w:val="16"/>
              </w:rPr>
              <w:t>Numeric/text</w:t>
            </w:r>
          </w:p>
          <w:p w14:paraId="235B6479" w14:textId="77777777" w:rsidR="00FC6619" w:rsidRDefault="00FC6619"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235B647A" w14:textId="77777777" w:rsidR="00FC6619" w:rsidRDefault="00FC6619" w:rsidP="005D76E6">
            <w:pPr>
              <w:spacing w:after="0"/>
              <w:rPr>
                <w:rFonts w:ascii="Calibri" w:hAnsi="Calibri"/>
                <w:color w:val="000000"/>
                <w:sz w:val="16"/>
                <w:szCs w:val="16"/>
              </w:rPr>
            </w:pPr>
          </w:p>
          <w:p w14:paraId="235B647B" w14:textId="77777777" w:rsidR="00FC6619" w:rsidRDefault="00321102" w:rsidP="005D76E6">
            <w:pPr>
              <w:spacing w:after="0"/>
              <w:rPr>
                <w:rFonts w:ascii="Calibri" w:hAnsi="Calibri"/>
                <w:color w:val="000000"/>
                <w:sz w:val="16"/>
                <w:szCs w:val="16"/>
              </w:rPr>
            </w:pPr>
            <w:r>
              <w:rPr>
                <w:rFonts w:ascii="Calibri" w:hAnsi="Calibri"/>
                <w:color w:val="000000"/>
                <w:sz w:val="16"/>
                <w:szCs w:val="16"/>
              </w:rPr>
              <w:t>Non-core</w:t>
            </w:r>
          </w:p>
          <w:p w14:paraId="235B647C" w14:textId="77777777" w:rsidR="00FC6619" w:rsidRDefault="00FC6619"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235B647D" w14:textId="77777777" w:rsidR="00FC6619" w:rsidRDefault="00FC6619"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235B647E" w14:textId="77777777" w:rsidR="00FC6619" w:rsidRDefault="00FC6619" w:rsidP="005D76E6">
            <w:pPr>
              <w:spacing w:after="0"/>
              <w:rPr>
                <w:rFonts w:ascii="Calibri" w:hAnsi="Calibri"/>
                <w:color w:val="000000"/>
                <w:sz w:val="16"/>
                <w:szCs w:val="16"/>
              </w:rPr>
            </w:pPr>
            <w:r>
              <w:rPr>
                <w:rFonts w:ascii="Calibri" w:hAnsi="Calibri"/>
                <w:color w:val="000000"/>
                <w:sz w:val="16"/>
                <w:szCs w:val="16"/>
              </w:rPr>
              <w:t>OR</w:t>
            </w:r>
          </w:p>
          <w:p w14:paraId="235B647F" w14:textId="77777777" w:rsidR="00FC6619" w:rsidRPr="005D76E6" w:rsidRDefault="00FC6619"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w:t>
            </w:r>
            <w:r w:rsidRPr="00396103">
              <w:rPr>
                <w:rFonts w:ascii="Calibri" w:hAnsi="Calibri"/>
                <w:i/>
                <w:color w:val="000000"/>
                <w:sz w:val="16"/>
                <w:szCs w:val="16"/>
              </w:rPr>
              <w:t xml:space="preserve"> specify</w:t>
            </w:r>
          </w:p>
        </w:tc>
        <w:tc>
          <w:tcPr>
            <w:tcW w:w="8221" w:type="dxa"/>
            <w:tcBorders>
              <w:top w:val="nil"/>
              <w:left w:val="nil"/>
              <w:bottom w:val="single" w:sz="4" w:space="0" w:color="auto"/>
              <w:right w:val="single" w:sz="4" w:space="0" w:color="auto"/>
            </w:tcBorders>
            <w:shd w:val="clear" w:color="auto" w:fill="auto"/>
          </w:tcPr>
          <w:p w14:paraId="235B6480" w14:textId="77777777" w:rsidR="00156B86" w:rsidRPr="00156B86" w:rsidRDefault="00156B86" w:rsidP="00156B86">
            <w:pPr>
              <w:spacing w:after="0"/>
              <w:rPr>
                <w:rFonts w:ascii="Calibri" w:hAnsi="Calibri"/>
                <w:color w:val="000000"/>
                <w:sz w:val="16"/>
                <w:szCs w:val="16"/>
              </w:rPr>
            </w:pPr>
            <w:r w:rsidRPr="00156B86">
              <w:rPr>
                <w:rFonts w:ascii="Calibri" w:hAnsi="Calibri"/>
                <w:color w:val="000000"/>
                <w:sz w:val="16"/>
                <w:szCs w:val="16"/>
              </w:rPr>
              <w:t>The largest dimension of the parathyroid neoplasm is recorded in millimetres (mm). The tumour dimensions may be taken from the gross examination or by microscopic examination as appropriate. Studies are conflicting as to the prognostic value of size.</w:t>
            </w:r>
            <w:r w:rsidRPr="00156B86">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M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U2FkbGVyPC9BdXRob3I+PFllYXI+MjAxNDwvWWVhcj48UmVjTnVtPjM8L1JlY051
bT48cmVjb3JkPjxyZWMtbnVtYmVyPjM8L3JlYy1udW1iZXI+PGZvcmVpZ24ta2V5cz48a2V5IGFw
cD0iRU4iIGRiLWlkPSI5dnd2MjBwd3YyMnc1dmVmeGQycHBmOWYwZDVyZHQwZXBhdnIiIHRpbWVz
dGFtcD0iMCI+Mzwva2V5PjwvZm9yZWlnbi1rZXlzPjxyZWYtdHlwZSBuYW1lPSJKb3VybmFsIEFy
dGljbGUiPjE3PC9yZWYtdHlwZT48Y29udHJpYnV0b3JzPjxhdXRob3JzPjxhdXRob3I+U2FkbGVy
LCBDLjwvYXV0aG9yPjxhdXRob3I+R293LCBLLiBXLjwvYXV0aG9yPjxhdXRob3I+QmVpZXJsZSwg
RS4gQS48L2F1dGhvcj48YXV0aG9yPkRvc2tpLCBKLiBKLjwvYXV0aG9yPjxhdXRob3I+TGFuZ2Vy
LCBNLjwvYXV0aG9yPjxhdXRob3I+TnVjaHRlcm4sIEouIEcuPC9hdXRob3I+PGF1dGhvcj5WYXN1
ZGV2YW4sIFMuIEEuPC9hdXRob3I+PGF1dGhvcj5Hb2xkZmFyYiwgTS48L2F1dGhvcj48L2F1dGhv
cnM+PC9jb250cmlidXRvcnM+PGF1dGgtYWRkcmVzcz5EZXBhcnRtZW50IG9mIFN1cmdlcnksIFVu
aXZlcnNpdHkgb2YgU291dGhlcm4gQ2FsaWZvcm5pYSBLZWNrIFNjaG9vbCBvZiBNZWRpY2luZSwg
TG9zIEFuZ2VsZXMsIENBLiYjeEQ7RGl2aXNpb24gb2YgR2VuZXJhbCBhbmQgVGhvcmFjaWMgU3Vy
Z2VyeSwgU2VhdHRsZSBDaGlsZHJlbiZhcG9zO3MgSG9zcGl0YWwsIFNlYXR0bGUsIFdBLiYjeEQ7
RGVwYXJ0bWVudCBvZiBTdXJnZXJ5LCBEaXZpc2lvbiBvZiBQZWRpYXRyaWMgU3VyZ2VyeSwgVW5p
dmVyc2l0eSBvZiBBbGFiYW1hIGF0IEJpcm1pbmdoYW0sIENoaWxkcmVuJmFwb3M7cyBvZiBBbGFi
YW1hLCBCaXJtaW5naGFtLCBBTC4mI3hEO0RlcGFydG1lbnQgb2YgU3VyZ2VyeSwgTWV0aG9kaXN0
IENoaWxkcmVuJmFwb3M7cyBIb3NwaXRhbCBvZiBTb3V0aCBUZXhhcywgVW5pdmVyc2l0eSBvZiBU
ZXhhcyBIZWFsdGggU2NpZW5jZSBDZW50ZXItU2FuIEFudG9uaW8sIFNhbiBBbnRvbmlvLCBUWC4m
I3hEO0RlcGFydG1lbnQgb2YgU3VyZ2VyeSwgTWFpbmUgQ2hpbGRyZW4mYXBvcztzIENhbmNlciBQ
cm9ncmFtLCBUdWZ0cyBVbml2ZXJzaXR5LCBQb3J0bGFuZCwgTUUuJiN4RDtNaWNoYWVsIEUuIERl
QmFrZXkgRGVwYXJ0bWVudCBvZiBTdXJnZXJ5LCBCYXlsb3IgQ29sbGVnZSBvZiBNZWRpY2luZSwg
VGV4YXMgQ2hpbGRyZW4mYXBvcztzIEhvc3BpdGFsLCBIb3VzdG9uLCBUWDsgRGVwYXJ0bWVudCBv
ZiBTdXJnZXJ5LCBUZXhhcyBDaGlsZHJlbiZhcG9zO3MgSG9zcGl0YWwsIEhvdXN0b24sIFRYLiYj
eEQ7RGVwYXJ0bWVudCBvZiBTdXJnZXJ5LCBKb2huIFdheW5lIENhbmNlciBJbnN0aXR1dGUgYXQg
UHJvdmlkZW5jZSBTdC4gSm9obiZhcG9zO3MgSGVhbHRoIENlbnRlciwgU2FudGEgTW9uaWNhLCBD
QS4gRWxlY3Ryb25pYyBhZGRyZXNzOiBtZWxhbmllZ29sZGZhcmJtZEBnbWFpbC5jb20uPC9hdXRo
LWFkZHJlc3M+PHRpdGxlcz48dGl0bGU+UGFyYXRoeXJvaWQgY2FyY2lub21hIGluIG1vcmUgdGhh
biAxLDAwMCBwYXRpZW50czogQSBwb3B1bGF0aW9uLWxldmVsIGFuYWx5c2lzPC90aXRsZT48c2Vj
b25kYXJ5LXRpdGxlPlN1cmdlcnk8L3NlY29uZGFyeS10aXRsZT48YWx0LXRpdGxlPlN1cmdlcnk8
L2FsdC10aXRsZT48L3RpdGxlcz48cGFnZXM+MTYyMi05OyBkaXNjdXNzaW9uIDE2MjktMzA8L3Bh
Z2VzPjx2b2x1bWU+MTU2PC92b2x1bWU+PG51bWJlcj42PC9udW1iZXI+PGVkaXRpb24+MjAxNC8x
Mi8wMzwvZWRpdGlvbj48a2V5d29yZHM+PGtleXdvcmQ+QWRlbm9tYS8qZXBpZGVtaW9sb2d5L3Bh
dGhvbG9neS9zdXJnZXJ5PC9rZXl3b3JkPjxrZXl3b3JkPkFkdWx0PC9rZXl3b3JkPjxrZXl3b3Jk
PkFnZSBEaXN0cmlidXRpb248L2tleXdvcmQ+PGtleXdvcmQ+QWdlZDwva2V5d29yZD48a2V5d29y
ZD5GZW1hbGU8L2tleXdvcmQ+PGtleXdvcmQ+SHVtYW5zPC9rZXl3b3JkPjxrZXl3b3JkPkluY2lk
ZW5jZTwva2V5d29yZD48a2V5d29yZD5NYWxlPC9rZXl3b3JkPjxrZXl3b3JkPk1pZGRsZSBBZ2Vk
PC9rZXl3b3JkPjxrZXl3b3JkPk11bHRpdmFyaWF0ZSBBbmFseXNpczwva2V5d29yZD48a2V5d29y
ZD5OZW9wbGFzbSBSZWN1cnJlbmNlLCBMb2NhbC8qZXBpZGVtaW9sb2d5L3BhdGhvbG9neTwva2V5
d29yZD48a2V5d29yZD5QYXJhdGh5cm9pZCBOZW9wbGFzbXMvKmVwaWRlbWlvbG9neS9wYXRob2xv
Z3kvc3VyZ2VyeTwva2V5d29yZD48a2V5d29yZD5QYXJhdGh5cm9pZGVjdG9teS8qbWV0aG9kcy9z
dGF0aXN0aWNzICZhbXA7IG51bWVyaWNhbCBkYXRhPC9rZXl3b3JkPjxrZXl3b3JkPlByb2dub3Np
czwva2V5d29yZD48a2V5d29yZD5Qcm9wb3J0aW9uYWwgSGF6YXJkcyBNb2RlbHM8L2tleXdvcmQ+
PGtleXdvcmQ+UmVnaXN0cmllczwva2V5d29yZD48a2V5d29yZD5SZXRyb3NwZWN0aXZlIFN0dWRp
ZXM8L2tleXdvcmQ+PGtleXdvcmQ+UmlzayBBc3Nlc3NtZW50PC9rZXl3b3JkPjxrZXl3b3JkPlNF
RVIgUHJvZ3JhbTwva2V5d29yZD48a2V5d29yZD5TZXggRGlzdHJpYnV0aW9uPC9rZXl3b3JkPjxr
ZXl3b3JkPlN1cnZpdmFsIFJhdGU8L2tleXdvcmQ+PGtleXdvcmQ+VW5pdGVkIFN0YXRlcy9lcGlk
ZW1pb2xvZ3k8L2tleXdvcmQ+PC9rZXl3b3Jkcz48ZGF0ZXM+PHllYXI+MjAxNDwveWVhcj48cHVi
LWRhdGVzPjxkYXRlPkRlYzwvZGF0ZT48L3B1Yi1kYXRlcz48L2RhdGVzPjxpc2JuPjAwMzktNjA2
MDwvaXNibj48YWNjZXNzaW9uLW51bT4yNTQ1Njk2NDwvYWNjZXNzaW9uLW51bT48dXJscz48L3Vy
bHM+PGVsZWN0cm9uaWMtcmVzb3VyY2UtbnVtPjEwLjEwMTYvai5zdXJnLjIwMTQuMDguMDY5PC9l
bGVjdHJvbmljLXJlc291cmNlLW51bT48cmVtb3RlLWRhdGFiYXNlLXByb3ZpZGVyPk5MTTwvcmVt
b3RlLWRhdGFiYXNlLXByb3ZpZGVyPjxsYW5ndWFnZT5lbmc8L2xhbmd1YWdlPjwvcmVjb3JkPjwv
Q2l0ZT48Q2l0ZT48QXV0aG9yPlRhbGF0PC9BdXRob3I+PFllYXI+MjAxMDwvWWVhcj48UmVjTnVt
PjEwPC9SZWNOdW0+PHJlY29yZD48cmVjLW51bWJlcj4xMDwvcmVjLW51bWJlcj48Zm9yZWlnbi1r
ZXlzPjxrZXkgYXBwPSJFTiIgZGItaWQ9Ijl2d3YyMHB3djIydzV2ZWZ4ZDJwcGY5ZjBkNXJkdDBl
cGF2ciIgdGltZXN0YW1wPSIwIj4xMDwva2V5PjwvZm9yZWlnbi1rZXlzPjxyZWYtdHlwZSBuYW1l
PSJKb3VybmFsIEFydGljbGUiPjE3PC9yZWYtdHlwZT48Y29udHJpYnV0b3JzPjxhdXRob3JzPjxh
dXRob3I+VGFsYXQsIE4uPC9hdXRob3I+PGF1dGhvcj5TY2h1bHRlLCBLLiBNLjwvYXV0aG9yPjwv
YXV0aG9ycz48L2NvbnRyaWJ1dG9ycz48YXV0aC1hZGRyZXNzPkRlcGFydG1lbnQgb2YgRW5kb2Ny
aW5lIFN1cmdlcnksIEtpbmcmYXBvcztzIENvbGxlZ2UgSG9zcGl0YWwsIExvbmRvbiwgVUsuPC9h
dXRoLWFkZHJlc3M+PHRpdGxlcz48dGl0bGU+Q2xpbmljYWwgcHJlc2VudGF0aW9uLCBzdGFnaW5n
IGFuZCBsb25nLXRlcm0gZXZvbHV0aW9uIG9mIHBhcmF0aHlyb2lkIGNhbmNlcjwvdGl0bGU+PHNl
Y29uZGFyeS10aXRsZT5Bbm4gU3VyZyBPbmNvbDwvc2Vjb25kYXJ5LXRpdGxlPjxhbHQtdGl0bGU+
QW5uYWxzIG9mIHN1cmdpY2FsIG9uY29sb2d5PC9hbHQtdGl0bGU+PC90aXRsZXM+PHBhZ2VzPjIx
NTYtNzQ8L3BhZ2VzPjx2b2x1bWU+MTc8L3ZvbHVtZT48bnVtYmVyPjg8L251bWJlcj48ZWRpdGlv
bj4yMDEwLzAzLzEyPC9lZGl0aW9u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5OZW9wbGFzbSBSZWN1cnJlbmNlLCBM
b2NhbDwva2V5d29yZD48a2V5d29yZD5OZW9wbGFzbSBTdGFnaW5nLyptZXRob2RzPC9rZXl3b3Jk
PjxrZXl3b3JkPlBhcmF0aHlyb2lkIE5lb3BsYXNtcy9tb3J0YWxpdHkvKnBhdGhvbG9neTwva2V5
d29yZD48a2V5d29yZD5SaXNrIEZhY3RvcnM8L2tleXdvcmQ+PGtleXdvcmQ+U3Vydml2YWwgUmF0
ZTwva2V5d29yZD48L2tleXdvcmRzPjxkYXRlcz48eWVhcj4yMDEwPC95ZWFyPjxwdWItZGF0ZXM+
PGRhdGU+QXVnPC9kYXRlPjwvcHViLWRhdGVzPjwvZGF0ZXM+PGlzYm4+MTA2OC05MjY1PC9pc2Ju
PjxhY2Nlc3Npb24tbnVtPjIwMjIxNzA0PC9hY2Nlc3Npb24tbnVtPjx1cmxzPjwvdXJscz48ZWxl
Y3Ryb25pYy1yZXNvdXJjZS1udW0+MTAuMTI0NS9zMTA0MzQtMDEwLTEwMDMtNjwvZWxlY3Ryb25p
Yy1yZXNvdXJjZS1udW0+PHJlbW90ZS1kYXRhYmFzZS1wcm92aWRlcj5OTE08L3JlbW90ZS1kYXRh
YmFzZS1wcm92aWRlcj48bGFuZ3VhZ2U+ZW5nPC9sYW5ndWFnZT48L3JlY29yZD48L0NpdGU+PC9F
bmROb3RlPgB=
</w:fldData>
              </w:fldChar>
            </w:r>
            <w:r w:rsidRPr="00156B86">
              <w:rPr>
                <w:rFonts w:ascii="Calibri" w:hAnsi="Calibri"/>
                <w:color w:val="000000"/>
                <w:sz w:val="16"/>
                <w:szCs w:val="16"/>
              </w:rPr>
              <w:instrText xml:space="preserve"> ADDIN EN.CITE </w:instrText>
            </w:r>
            <w:r w:rsidRPr="00156B86">
              <w:rPr>
                <w:rFonts w:ascii="Calibri" w:hAnsi="Calibri"/>
                <w:color w:val="000000"/>
                <w:sz w:val="16"/>
                <w:szCs w:val="16"/>
              </w:rPr>
              <w:fldChar w:fldCharType="begin">
                <w:fldData xml:space="preserve">PEVuZE5vdGU+PENpdGU+PEF1dGhvcj5CdXNhaWR5PC9BdXRob3I+PFllYXI+MjAwNDwvWWVhcj48
UmVjTnVtPjE8L1JlY051bT48RGlzcGxheVRleHQ+PHN0eWxlIGZhY2U9InN1cGVyc2NyaXB0Ij4x
LTM8L3N0eWxlPjwvRGlzcGxheVRleHQ+PHJlY29yZD48cmVjLW51bWJlcj4xPC9yZWMtbnVtYmVy
Pjxmb3JlaWduLWtleXM+PGtleSBhcHA9IkVOIiBkYi1pZD0iOXZ3djIwcHd2MjJ3NXZlZnhkMnBw
ZjlmMGQ1cmR0MGVwYXZyIiB0aW1lc3RhbXA9IjAiPjE8L2tleT48L2ZvcmVpZ24ta2V5cz48cmVm
LXR5cGUgbmFtZT0iSm91cm5hbCBBcnRpY2xlIj4xNzwvcmVmLXR5cGU+PGNvbnRyaWJ1dG9ycz48
YXV0aG9ycz48YXV0aG9yPkJ1c2FpZHksIE4uIEwuPC9hdXRob3I+PGF1dGhvcj5KaW1lbmV6LCBD
LjwvYXV0aG9yPjxhdXRob3I+SGFicmEsIE0uIEEuPC9hdXRob3I+PGF1dGhvcj5TY2h1bHR6LCBQ
LiBOLjwvYXV0aG9yPjxhdXRob3I+RWwtTmFnZ2FyLCBBLiBLLjwvYXV0aG9yPjxhdXRob3I+Q2xh
eW1hbiwgRy4gTC48L2F1dGhvcj48YXV0aG9yPkFzcGVyLCBKLiBBLjwvYXV0aG9yPjxhdXRob3I+
RGlheiwgRS4gTS4sIEpyLjwvYXV0aG9yPjxhdXRob3I+RXZhbnMsIEQuIEIuPC9hdXRob3I+PGF1
dGhvcj5HYWdlbCwgUi4gRi48L2F1dGhvcj48YXV0aG9yPkdhcmRlbiwgQS48L2F1dGhvcj48YXV0
aG9yPkhvZmYsIEEuIE8uPC9hdXRob3I+PGF1dGhvcj5MZWUsIEouIEUuPC9hdXRob3I+PGF1dGhv
cj5Nb3JyaXNvbiwgVy4gSC48L2F1dGhvcj48YXV0aG9yPlJvc2VudGhhbCwgRC4gSS48L2F1dGhv
cj48YXV0aG9yPlNoZXJtYW4sIFMuIEkuPC9hdXRob3I+PGF1dGhvcj5TdHVyZ2lzLCBFLiBNLjwv
YXV0aG9yPjxhdXRob3I+V2FndWVzcGFjaywgUy4gRy48L2F1dGhvcj48YXV0aG9yPldlYmVyLCBS
LiBTLjwvYXV0aG9yPjxhdXRob3I+V2lyZmVsLCBLLjwvYXV0aG9yPjxhdXRob3I+VmFzc2lsb3Bv
dWxvdS1TZWxsaW4sIFIuPC9hdXRob3I+PC9hdXRob3JzPjwvY29udHJpYnV0b3JzPjxhdXRoLWFk
ZHJlc3M+am9pbnQgQmF5bG9yIENvbGxlZ2Ugb2YgTWVkaWNpbmUvVGhlIFVuaXZlcnNpdHkgb2Yg
VGV4YXMgTS4gRC4gQW5kZXJzb24gQ2FuY2VyIENlbnRlciBUcmFpbmluZyBQcm9ncmFtIGluIEVu
ZG9jcmlub2xvZ3ksIERpYWJldGVzLCBhbmQgTWV0YWJvbGlzbSwgSG91c3RvbiwgVGV4YXMsIFVT
QS48L2F1dGgtYWRkcmVzcz48dGl0bGVzPjx0aXRsZT5QYXJhdGh5cm9pZCBjYXJjaW5vbWE6IGEg
MjIteWVhciBleHBlcmllbmNlPC90aXRsZT48c2Vjb25kYXJ5LXRpdGxlPkhlYWQgTmVjazwvc2Vj
b25kYXJ5LXRpdGxlPjxhbHQtdGl0bGU+SGVhZCAmYW1wOyBuZWNrPC9hbHQtdGl0bGU+PC90aXRs
ZXM+PHBhZ2VzPjcxNi0yNjwvcGFnZXM+PHZvbHVtZT4yNjwvdm9sdW1lPjxudW1iZXI+ODwvbnVt
YmVyPjxlZGl0aW9uPjIwMDQvMDgvMDM8L2VkaXRpb24+PGtleXdvcmRzPjxrZXl3b3JkPkFkb2xl
c2NlbnQ8L2tleXdvcmQ+PGtleXdvcmQ+QWR1bHQ8L2tleXdvcmQ+PGtleXdvcmQ+QWdlZDwva2V5
d29yZD48a2V5d29yZD4qQ2FyY2lub21hL2RpYWdub3Npcy9tb3J0YWxpdHkvcGF0aG9sb2d5L3Ro
ZXJhcHk8L2tleXdvcmQ+PGtleXdvcmQ+Q29ob3J0IFN0dWRpZXM8L2tleXdvcmQ+PGtleXdvcmQ+
RmVtYWxlPC9rZXl3b3JkPjxrZXl3b3JkPkh1bWFuczwva2V5d29yZD48a2V5d29yZD5IeXBlcmNh
bGNlbWlhL2RydWcgdGhlcmFweS9ldGlvbG9neTwva2V5d29yZD48a2V5d29yZD5NYWxlPC9rZXl3
b3JkPjxrZXl3b3JkPk1pZGRsZSBBZ2VkPC9rZXl3b3JkPjxrZXl3b3JkPk5lb3BsYXNtIEludmFz
aXZlbmVzczwva2V5d29yZD48a2V5d29yZD5OZW9wbGFzbSBNZXRhc3Rhc2lzPC9rZXl3b3JkPjxr
ZXl3b3JkPk5lb3BsYXNtIFJlY3VycmVuY2UsIExvY2FsL3N1cmdlcnk8L2tleXdvcmQ+PGtleXdv
cmQ+KlBhcmF0aHlyb2lkIE5lb3BsYXNtcy9kaWFnbm9zaXMvbW9ydGFsaXR5L3BhdGhvbG9neS90
aGVyYXB5PC9rZXl3b3JkPjxrZXl3b3JkPlByb2dub3Npczwva2V5d29yZD48a2V5d29yZD5SYWRp
b3RoZXJhcHksIEFkanV2YW50PC9rZXl3b3JkPjxrZXl3b3JkPlJlb3BlcmF0aW9uPC9rZXl3b3Jk
PjxrZXl3b3JkPlJldHJvc3BlY3RpdmUgU3R1ZGllczwva2V5d29yZD48a2V5d29yZD5TdXJ2aXZh
bCBSYXRlPC9rZXl3b3JkPjxrZXl3b3JkPlRyZWF0bWVudCBPdXRjb21lPC9rZXl3b3JkPjwva2V5
d29yZHM+PGRhdGVzPjx5ZWFyPjIwMDQ8L3llYXI+PHB1Yi1kYXRlcz48ZGF0ZT5BdWc8L2RhdGU+
PC9wdWItZGF0ZXM+PC9kYXRlcz48aXNibj4xMDQzLTMwNzQgKFByaW50KSYjeEQ7MTA0My0zMDc0
PC9pc2JuPjxhY2Nlc3Npb24tbnVtPjE1Mjg3MDM5PC9hY2Nlc3Npb24tbnVtPjx1cmxzPjwvdXJs
cz48ZWxlY3Ryb25pYy1yZXNvdXJjZS1udW0+MTAuMTAwMi9oZWQuMjAwNDk8L2VsZWN0cm9uaWMt
cmVzb3VyY2UtbnVtPjxyZW1vdGUtZGF0YWJhc2UtcHJvdmlkZXI+TkxNPC9yZW1vdGUtZGF0YWJh
c2UtcHJvdmlkZXI+PGxhbmd1YWdlPmVuZzwvbGFuZ3VhZ2U+PC9yZWNvcmQ+PC9DaXRlPjxDaXRl
PjxBdXRob3I+U2FkbGVyPC9BdXRob3I+PFllYXI+MjAxNDwvWWVhcj48UmVjTnVtPjM8L1JlY051
bT48cmVjb3JkPjxyZWMtbnVtYmVyPjM8L3JlYy1udW1iZXI+PGZvcmVpZ24ta2V5cz48a2V5IGFw
cD0iRU4iIGRiLWlkPSI5dnd2MjBwd3YyMnc1dmVmeGQycHBmOWYwZDVyZHQwZXBhdnIiIHRpbWVz
dGFtcD0iMCI+Mzwva2V5PjwvZm9yZWlnbi1rZXlzPjxyZWYtdHlwZSBuYW1lPSJKb3VybmFsIEFy
dGljbGUiPjE3PC9yZWYtdHlwZT48Y29udHJpYnV0b3JzPjxhdXRob3JzPjxhdXRob3I+U2FkbGVy
LCBDLjwvYXV0aG9yPjxhdXRob3I+R293LCBLLiBXLjwvYXV0aG9yPjxhdXRob3I+QmVpZXJsZSwg
RS4gQS48L2F1dGhvcj48YXV0aG9yPkRvc2tpLCBKLiBKLjwvYXV0aG9yPjxhdXRob3I+TGFuZ2Vy
LCBNLjwvYXV0aG9yPjxhdXRob3I+TnVjaHRlcm4sIEouIEcuPC9hdXRob3I+PGF1dGhvcj5WYXN1
ZGV2YW4sIFMuIEEuPC9hdXRob3I+PGF1dGhvcj5Hb2xkZmFyYiwgTS48L2F1dGhvcj48L2F1dGhv
cnM+PC9jb250cmlidXRvcnM+PGF1dGgtYWRkcmVzcz5EZXBhcnRtZW50IG9mIFN1cmdlcnksIFVu
aXZlcnNpdHkgb2YgU291dGhlcm4gQ2FsaWZvcm5pYSBLZWNrIFNjaG9vbCBvZiBNZWRpY2luZSwg
TG9zIEFuZ2VsZXMsIENBLiYjeEQ7RGl2aXNpb24gb2YgR2VuZXJhbCBhbmQgVGhvcmFjaWMgU3Vy
Z2VyeSwgU2VhdHRsZSBDaGlsZHJlbiZhcG9zO3MgSG9zcGl0YWwsIFNlYXR0bGUsIFdBLiYjeEQ7
RGVwYXJ0bWVudCBvZiBTdXJnZXJ5LCBEaXZpc2lvbiBvZiBQZWRpYXRyaWMgU3VyZ2VyeSwgVW5p
dmVyc2l0eSBvZiBBbGFiYW1hIGF0IEJpcm1pbmdoYW0sIENoaWxkcmVuJmFwb3M7cyBvZiBBbGFi
YW1hLCBCaXJtaW5naGFtLCBBTC4mI3hEO0RlcGFydG1lbnQgb2YgU3VyZ2VyeSwgTWV0aG9kaXN0
IENoaWxkcmVuJmFwb3M7cyBIb3NwaXRhbCBvZiBTb3V0aCBUZXhhcywgVW5pdmVyc2l0eSBvZiBU
ZXhhcyBIZWFsdGggU2NpZW5jZSBDZW50ZXItU2FuIEFudG9uaW8sIFNhbiBBbnRvbmlvLCBUWC4m
I3hEO0RlcGFydG1lbnQgb2YgU3VyZ2VyeSwgTWFpbmUgQ2hpbGRyZW4mYXBvcztzIENhbmNlciBQ
cm9ncmFtLCBUdWZ0cyBVbml2ZXJzaXR5LCBQb3J0bGFuZCwgTUUuJiN4RDtNaWNoYWVsIEUuIERl
QmFrZXkgRGVwYXJ0bWVudCBvZiBTdXJnZXJ5LCBCYXlsb3IgQ29sbGVnZSBvZiBNZWRpY2luZSwg
VGV4YXMgQ2hpbGRyZW4mYXBvcztzIEhvc3BpdGFsLCBIb3VzdG9uLCBUWDsgRGVwYXJ0bWVudCBv
ZiBTdXJnZXJ5LCBUZXhhcyBDaGlsZHJlbiZhcG9zO3MgSG9zcGl0YWwsIEhvdXN0b24sIFRYLiYj
eEQ7RGVwYXJ0bWVudCBvZiBTdXJnZXJ5LCBKb2huIFdheW5lIENhbmNlciBJbnN0aXR1dGUgYXQg
UHJvdmlkZW5jZSBTdC4gSm9obiZhcG9zO3MgSGVhbHRoIENlbnRlciwgU2FudGEgTW9uaWNhLCBD
QS4gRWxlY3Ryb25pYyBhZGRyZXNzOiBtZWxhbmllZ29sZGZhcmJtZEBnbWFpbC5jb20uPC9hdXRo
LWFkZHJlc3M+PHRpdGxlcz48dGl0bGU+UGFyYXRoeXJvaWQgY2FyY2lub21hIGluIG1vcmUgdGhh
biAxLDAwMCBwYXRpZW50czogQSBwb3B1bGF0aW9uLWxldmVsIGFuYWx5c2lzPC90aXRsZT48c2Vj
b25kYXJ5LXRpdGxlPlN1cmdlcnk8L3NlY29uZGFyeS10aXRsZT48YWx0LXRpdGxlPlN1cmdlcnk8
L2FsdC10aXRsZT48L3RpdGxlcz48cGFnZXM+MTYyMi05OyBkaXNjdXNzaW9uIDE2MjktMzA8L3Bh
Z2VzPjx2b2x1bWU+MTU2PC92b2x1bWU+PG51bWJlcj42PC9udW1iZXI+PGVkaXRpb24+MjAxNC8x
Mi8wMzwvZWRpdGlvbj48a2V5d29yZHM+PGtleXdvcmQ+QWRlbm9tYS8qZXBpZGVtaW9sb2d5L3Bh
dGhvbG9neS9zdXJnZXJ5PC9rZXl3b3JkPjxrZXl3b3JkPkFkdWx0PC9rZXl3b3JkPjxrZXl3b3Jk
PkFnZSBEaXN0cmlidXRpb248L2tleXdvcmQ+PGtleXdvcmQ+QWdlZDwva2V5d29yZD48a2V5d29y
ZD5GZW1hbGU8L2tleXdvcmQ+PGtleXdvcmQ+SHVtYW5zPC9rZXl3b3JkPjxrZXl3b3JkPkluY2lk
ZW5jZTwva2V5d29yZD48a2V5d29yZD5NYWxlPC9rZXl3b3JkPjxrZXl3b3JkPk1pZGRsZSBBZ2Vk
PC9rZXl3b3JkPjxrZXl3b3JkPk11bHRpdmFyaWF0ZSBBbmFseXNpczwva2V5d29yZD48a2V5d29y
ZD5OZW9wbGFzbSBSZWN1cnJlbmNlLCBMb2NhbC8qZXBpZGVtaW9sb2d5L3BhdGhvbG9neTwva2V5
d29yZD48a2V5d29yZD5QYXJhdGh5cm9pZCBOZW9wbGFzbXMvKmVwaWRlbWlvbG9neS9wYXRob2xv
Z3kvc3VyZ2VyeTwva2V5d29yZD48a2V5d29yZD5QYXJhdGh5cm9pZGVjdG9teS8qbWV0aG9kcy9z
dGF0aXN0aWNzICZhbXA7IG51bWVyaWNhbCBkYXRhPC9rZXl3b3JkPjxrZXl3b3JkPlByb2dub3Np
czwva2V5d29yZD48a2V5d29yZD5Qcm9wb3J0aW9uYWwgSGF6YXJkcyBNb2RlbHM8L2tleXdvcmQ+
PGtleXdvcmQ+UmVnaXN0cmllczwva2V5d29yZD48a2V5d29yZD5SZXRyb3NwZWN0aXZlIFN0dWRp
ZXM8L2tleXdvcmQ+PGtleXdvcmQ+UmlzayBBc3Nlc3NtZW50PC9rZXl3b3JkPjxrZXl3b3JkPlNF
RVIgUHJvZ3JhbTwva2V5d29yZD48a2V5d29yZD5TZXggRGlzdHJpYnV0aW9uPC9rZXl3b3JkPjxr
ZXl3b3JkPlN1cnZpdmFsIFJhdGU8L2tleXdvcmQ+PGtleXdvcmQ+VW5pdGVkIFN0YXRlcy9lcGlk
ZW1pb2xvZ3k8L2tleXdvcmQ+PC9rZXl3b3Jkcz48ZGF0ZXM+PHllYXI+MjAxNDwveWVhcj48cHVi
LWRhdGVzPjxkYXRlPkRlYzwvZGF0ZT48L3B1Yi1kYXRlcz48L2RhdGVzPjxpc2JuPjAwMzktNjA2
MDwvaXNibj48YWNjZXNzaW9uLW51bT4yNTQ1Njk2NDwvYWNjZXNzaW9uLW51bT48dXJscz48L3Vy
bHM+PGVsZWN0cm9uaWMtcmVzb3VyY2UtbnVtPjEwLjEwMTYvai5zdXJnLjIwMTQuMDguMDY5PC9l
bGVjdHJvbmljLXJlc291cmNlLW51bT48cmVtb3RlLWRhdGFiYXNlLXByb3ZpZGVyPk5MTTwvcmVt
b3RlLWRhdGFiYXNlLXByb3ZpZGVyPjxsYW5ndWFnZT5lbmc8L2xhbmd1YWdlPjwvcmVjb3JkPjwv
Q2l0ZT48Q2l0ZT48QXV0aG9yPlRhbGF0PC9BdXRob3I+PFllYXI+MjAxMDwvWWVhcj48UmVjTnVt
PjEwPC9SZWNOdW0+PHJlY29yZD48cmVjLW51bWJlcj4xMDwvcmVjLW51bWJlcj48Zm9yZWlnbi1r
ZXlzPjxrZXkgYXBwPSJFTiIgZGItaWQ9Ijl2d3YyMHB3djIydzV2ZWZ4ZDJwcGY5ZjBkNXJkdDBl
cGF2ciIgdGltZXN0YW1wPSIwIj4xMDwva2V5PjwvZm9yZWlnbi1rZXlzPjxyZWYtdHlwZSBuYW1l
PSJKb3VybmFsIEFydGljbGUiPjE3PC9yZWYtdHlwZT48Y29udHJpYnV0b3JzPjxhdXRob3JzPjxh
dXRob3I+VGFsYXQsIE4uPC9hdXRob3I+PGF1dGhvcj5TY2h1bHRlLCBLLiBNLjwvYXV0aG9yPjwv
YXV0aG9ycz48L2NvbnRyaWJ1dG9ycz48YXV0aC1hZGRyZXNzPkRlcGFydG1lbnQgb2YgRW5kb2Ny
aW5lIFN1cmdlcnksIEtpbmcmYXBvcztzIENvbGxlZ2UgSG9zcGl0YWwsIExvbmRvbiwgVUsuPC9h
dXRoLWFkZHJlc3M+PHRpdGxlcz48dGl0bGU+Q2xpbmljYWwgcHJlc2VudGF0aW9uLCBzdGFnaW5n
IGFuZCBsb25nLXRlcm0gZXZvbHV0aW9uIG9mIHBhcmF0aHlyb2lkIGNhbmNlcjwvdGl0bGU+PHNl
Y29uZGFyeS10aXRsZT5Bbm4gU3VyZyBPbmNvbDwvc2Vjb25kYXJ5LXRpdGxlPjxhbHQtdGl0bGU+
QW5uYWxzIG9mIHN1cmdpY2FsIG9uY29sb2d5PC9hbHQtdGl0bGU+PC90aXRsZXM+PHBhZ2VzPjIx
NTYtNzQ8L3BhZ2VzPjx2b2x1bWU+MTc8L3ZvbHVtZT48bnVtYmVyPjg8L251bWJlcj48ZWRpdGlv
bj4yMDEwLzAzLzEyPC9lZGl0aW9u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5OZW9wbGFzbSBSZWN1cnJlbmNlLCBM
b2NhbDwva2V5d29yZD48a2V5d29yZD5OZW9wbGFzbSBTdGFnaW5nLyptZXRob2RzPC9rZXl3b3Jk
PjxrZXl3b3JkPlBhcmF0aHlyb2lkIE5lb3BsYXNtcy9tb3J0YWxpdHkvKnBhdGhvbG9neTwva2V5
d29yZD48a2V5d29yZD5SaXNrIEZhY3RvcnM8L2tleXdvcmQ+PGtleXdvcmQ+U3Vydml2YWwgUmF0
ZTwva2V5d29yZD48L2tleXdvcmRzPjxkYXRlcz48eWVhcj4yMDEwPC95ZWFyPjxwdWItZGF0ZXM+
PGRhdGU+QXVnPC9kYXRlPjwvcHViLWRhdGVzPjwvZGF0ZXM+PGlzYm4+MTA2OC05MjY1PC9pc2Ju
PjxhY2Nlc3Npb24tbnVtPjIwMjIxNzA0PC9hY2Nlc3Npb24tbnVtPjx1cmxzPjwvdXJscz48ZWxl
Y3Ryb25pYy1yZXNvdXJjZS1udW0+MTAuMTI0NS9zMTA0MzQtMDEwLTEwMDMtNjwvZWxlY3Ryb25p
Yy1yZXNvdXJjZS1udW0+PHJlbW90ZS1kYXRhYmFzZS1wcm92aWRlcj5OTE08L3JlbW90ZS1kYXRh
YmFzZS1wcm92aWRlcj48bGFuZ3VhZ2U+ZW5nPC9sYW5ndWFnZT48L3JlY29yZD48L0NpdGU+PC9F
bmROb3RlPgB=
</w:fldData>
              </w:fldChar>
            </w:r>
            <w:r w:rsidRPr="00156B86">
              <w:rPr>
                <w:rFonts w:ascii="Calibri" w:hAnsi="Calibri"/>
                <w:color w:val="000000"/>
                <w:sz w:val="16"/>
                <w:szCs w:val="16"/>
              </w:rPr>
              <w:instrText xml:space="preserve"> ADDIN EN.CITE.DATA </w:instrText>
            </w:r>
            <w:r w:rsidRPr="00156B86">
              <w:rPr>
                <w:rFonts w:ascii="Calibri" w:hAnsi="Calibri"/>
                <w:color w:val="000000"/>
                <w:sz w:val="16"/>
                <w:szCs w:val="16"/>
              </w:rPr>
            </w:r>
            <w:r w:rsidRPr="00156B86">
              <w:rPr>
                <w:rFonts w:ascii="Calibri" w:hAnsi="Calibri"/>
                <w:color w:val="000000"/>
                <w:sz w:val="16"/>
                <w:szCs w:val="16"/>
              </w:rPr>
              <w:fldChar w:fldCharType="end"/>
            </w:r>
            <w:r w:rsidRPr="00156B86">
              <w:rPr>
                <w:rFonts w:ascii="Calibri" w:hAnsi="Calibri"/>
                <w:color w:val="000000"/>
                <w:sz w:val="16"/>
                <w:szCs w:val="16"/>
              </w:rPr>
            </w:r>
            <w:r w:rsidRPr="00156B86">
              <w:rPr>
                <w:rFonts w:ascii="Calibri" w:hAnsi="Calibri"/>
                <w:color w:val="000000"/>
                <w:sz w:val="16"/>
                <w:szCs w:val="16"/>
              </w:rPr>
              <w:fldChar w:fldCharType="separate"/>
            </w:r>
            <w:r w:rsidRPr="00156B86">
              <w:rPr>
                <w:rFonts w:ascii="Calibri" w:hAnsi="Calibri"/>
                <w:color w:val="000000"/>
                <w:sz w:val="16"/>
                <w:szCs w:val="16"/>
                <w:vertAlign w:val="superscript"/>
              </w:rPr>
              <w:t>1-3</w:t>
            </w:r>
            <w:r w:rsidRPr="00156B86">
              <w:rPr>
                <w:rFonts w:ascii="Calibri" w:hAnsi="Calibri"/>
                <w:color w:val="000000"/>
                <w:sz w:val="16"/>
                <w:szCs w:val="16"/>
              </w:rPr>
              <w:fldChar w:fldCharType="end"/>
            </w:r>
          </w:p>
          <w:p w14:paraId="235B6481" w14:textId="77777777" w:rsidR="00156B86" w:rsidRPr="00156B86" w:rsidRDefault="00156B86" w:rsidP="00156B86">
            <w:pPr>
              <w:spacing w:after="0"/>
              <w:rPr>
                <w:rFonts w:ascii="Calibri" w:hAnsi="Calibri"/>
                <w:color w:val="000000"/>
                <w:sz w:val="16"/>
                <w:szCs w:val="16"/>
              </w:rPr>
            </w:pPr>
          </w:p>
          <w:p w14:paraId="235B6482" w14:textId="77777777" w:rsidR="00156B86" w:rsidRPr="00156B86" w:rsidRDefault="00156B86" w:rsidP="00156B86">
            <w:pPr>
              <w:spacing w:after="0"/>
              <w:rPr>
                <w:rFonts w:ascii="Calibri" w:hAnsi="Calibri"/>
                <w:b/>
                <w:color w:val="000000"/>
                <w:sz w:val="16"/>
                <w:szCs w:val="16"/>
              </w:rPr>
            </w:pPr>
            <w:r w:rsidRPr="00156B86">
              <w:rPr>
                <w:rFonts w:ascii="Calibri" w:hAnsi="Calibri"/>
                <w:b/>
                <w:color w:val="000000"/>
                <w:sz w:val="16"/>
                <w:szCs w:val="16"/>
              </w:rPr>
              <w:t xml:space="preserve">References </w:t>
            </w:r>
          </w:p>
          <w:p w14:paraId="235B6483" w14:textId="77777777" w:rsidR="00156B86" w:rsidRPr="00156B86" w:rsidRDefault="00156B86" w:rsidP="00156B86">
            <w:pPr>
              <w:spacing w:after="0"/>
              <w:rPr>
                <w:rFonts w:ascii="Calibri" w:hAnsi="Calibri"/>
                <w:color w:val="000000"/>
                <w:sz w:val="16"/>
                <w:szCs w:val="16"/>
                <w:lang w:val="en-US"/>
              </w:rPr>
            </w:pPr>
            <w:r w:rsidRPr="00156B86">
              <w:rPr>
                <w:rFonts w:ascii="Calibri" w:hAnsi="Calibri"/>
                <w:color w:val="000000"/>
                <w:sz w:val="16"/>
                <w:szCs w:val="16"/>
                <w:lang w:val="en-US"/>
              </w:rPr>
              <w:fldChar w:fldCharType="begin"/>
            </w:r>
            <w:r w:rsidRPr="00156B86">
              <w:rPr>
                <w:rFonts w:ascii="Calibri" w:hAnsi="Calibri"/>
                <w:color w:val="000000"/>
                <w:sz w:val="16"/>
                <w:szCs w:val="16"/>
                <w:lang w:val="en-US"/>
              </w:rPr>
              <w:instrText xml:space="preserve"> ADDIN EN.REFLIST </w:instrText>
            </w:r>
            <w:r w:rsidRPr="00156B8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156B86">
              <w:rPr>
                <w:rFonts w:ascii="Calibri" w:hAnsi="Calibri"/>
                <w:color w:val="000000"/>
                <w:sz w:val="16"/>
                <w:szCs w:val="16"/>
                <w:lang w:val="en-US"/>
              </w:rPr>
              <w:t xml:space="preserve">Busaidy NL, Jimenez C, Habra MA, Schultz PN, El-Naggar AK, Clayman GL, Asper JA, Diaz EM, Jr., Evans DB, Gagel RF, Garden A, Hoff AO, Lee JE, Morrison WH, Rosenthal DI, Sherman SI, Sturgis EM, Waguespack SG, Weber RS, Wirfel K and Vassilopoulou-Sellin R (2004). Parathyroid carcinoma: a 22-year experience. </w:t>
            </w:r>
            <w:r w:rsidRPr="00156B86">
              <w:rPr>
                <w:rFonts w:ascii="Calibri" w:hAnsi="Calibri"/>
                <w:i/>
                <w:color w:val="000000"/>
                <w:sz w:val="16"/>
                <w:szCs w:val="16"/>
                <w:lang w:val="en-US"/>
              </w:rPr>
              <w:t>Head Neck</w:t>
            </w:r>
            <w:r w:rsidRPr="00156B86">
              <w:rPr>
                <w:rFonts w:ascii="Calibri" w:hAnsi="Calibri"/>
                <w:color w:val="000000"/>
                <w:sz w:val="16"/>
                <w:szCs w:val="16"/>
                <w:lang w:val="en-US"/>
              </w:rPr>
              <w:t xml:space="preserve"> 26(8):716-726.</w:t>
            </w:r>
          </w:p>
          <w:p w14:paraId="235B6484" w14:textId="77777777" w:rsidR="00156B86" w:rsidRPr="00156B86" w:rsidRDefault="00156B86" w:rsidP="00156B86">
            <w:pPr>
              <w:spacing w:after="0"/>
              <w:rPr>
                <w:rFonts w:ascii="Calibri" w:hAnsi="Calibri"/>
                <w:color w:val="000000"/>
                <w:sz w:val="16"/>
                <w:szCs w:val="16"/>
                <w:lang w:val="en-US"/>
              </w:rPr>
            </w:pPr>
            <w:r>
              <w:rPr>
                <w:rFonts w:ascii="Calibri" w:hAnsi="Calibri"/>
                <w:color w:val="000000"/>
                <w:sz w:val="16"/>
                <w:szCs w:val="16"/>
                <w:lang w:val="en-US"/>
              </w:rPr>
              <w:t xml:space="preserve">2 </w:t>
            </w:r>
            <w:r w:rsidRPr="00156B86">
              <w:rPr>
                <w:rFonts w:ascii="Calibri" w:hAnsi="Calibri"/>
                <w:color w:val="000000"/>
                <w:sz w:val="16"/>
                <w:szCs w:val="16"/>
                <w:lang w:val="en-US"/>
              </w:rPr>
              <w:t xml:space="preserve">Sadler C, Gow KW, Beierle EA, Doski JJ, Langer M, Nuchtern JG, Vasudevan SA and Goldfarb M (2014). Parathyroid carcinoma in more than 1,000 patients: A population-level analysis. </w:t>
            </w:r>
            <w:r w:rsidRPr="00156B86">
              <w:rPr>
                <w:rFonts w:ascii="Calibri" w:hAnsi="Calibri"/>
                <w:i/>
                <w:color w:val="000000"/>
                <w:sz w:val="16"/>
                <w:szCs w:val="16"/>
                <w:lang w:val="en-US"/>
              </w:rPr>
              <w:t>Surgery</w:t>
            </w:r>
            <w:r w:rsidRPr="00156B86">
              <w:rPr>
                <w:rFonts w:ascii="Calibri" w:hAnsi="Calibri"/>
                <w:color w:val="000000"/>
                <w:sz w:val="16"/>
                <w:szCs w:val="16"/>
                <w:lang w:val="en-US"/>
              </w:rPr>
              <w:t xml:space="preserve"> 156(6):1622-1629; discussion 1629-1630.</w:t>
            </w:r>
          </w:p>
          <w:p w14:paraId="235B6485" w14:textId="77777777" w:rsidR="00464B2A" w:rsidRPr="005C638F" w:rsidRDefault="00156B86" w:rsidP="00791140">
            <w:pPr>
              <w:spacing w:after="0"/>
              <w:rPr>
                <w:rFonts w:ascii="Calibri" w:hAnsi="Calibri"/>
                <w:color w:val="000000"/>
                <w:sz w:val="16"/>
                <w:szCs w:val="16"/>
              </w:rPr>
            </w:pPr>
            <w:r>
              <w:rPr>
                <w:rFonts w:ascii="Calibri" w:hAnsi="Calibri"/>
                <w:color w:val="000000"/>
                <w:sz w:val="16"/>
                <w:szCs w:val="16"/>
                <w:lang w:val="en-US"/>
              </w:rPr>
              <w:lastRenderedPageBreak/>
              <w:t xml:space="preserve">3 </w:t>
            </w:r>
            <w:r w:rsidRPr="00156B86">
              <w:rPr>
                <w:rFonts w:ascii="Calibri" w:hAnsi="Calibri"/>
                <w:color w:val="000000"/>
                <w:sz w:val="16"/>
                <w:szCs w:val="16"/>
                <w:lang w:val="en-US"/>
              </w:rPr>
              <w:t xml:space="preserve">Talat N and Schulte KM (2010). Clinical presentation, staging and long-term evolution of parathyroid cancer. </w:t>
            </w:r>
            <w:r w:rsidRPr="00156B86">
              <w:rPr>
                <w:rFonts w:ascii="Calibri" w:hAnsi="Calibri"/>
                <w:i/>
                <w:color w:val="000000"/>
                <w:sz w:val="16"/>
                <w:szCs w:val="16"/>
                <w:lang w:val="en-US"/>
              </w:rPr>
              <w:t>Ann Surg Oncol</w:t>
            </w:r>
            <w:r w:rsidRPr="00156B86">
              <w:rPr>
                <w:rFonts w:ascii="Calibri" w:hAnsi="Calibri"/>
                <w:color w:val="000000"/>
                <w:sz w:val="16"/>
                <w:szCs w:val="16"/>
                <w:lang w:val="en-US"/>
              </w:rPr>
              <w:t xml:space="preserve"> 17(8):2156-2174.</w:t>
            </w:r>
            <w:r w:rsidRPr="00156B8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86" w14:textId="77777777" w:rsidR="00FC6619" w:rsidRPr="00CC5E7C" w:rsidRDefault="00FC6619" w:rsidP="00CC5E7C">
            <w:pPr>
              <w:rPr>
                <w:rFonts w:ascii="Calibri" w:hAnsi="Calibri"/>
                <w:color w:val="000000"/>
                <w:sz w:val="16"/>
                <w:szCs w:val="16"/>
              </w:rPr>
            </w:pPr>
          </w:p>
        </w:tc>
      </w:tr>
      <w:tr w:rsidR="00FC6619" w:rsidRPr="00CC5E7C" w14:paraId="235B64A1"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488" w14:textId="77777777" w:rsidR="00FC6619" w:rsidRDefault="00FC6619"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89" w14:textId="77777777" w:rsidR="00FC6619" w:rsidRPr="005C638F" w:rsidRDefault="00FC6619"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235B648A" w14:textId="77777777" w:rsidR="00FC6619" w:rsidRDefault="00791140" w:rsidP="005C638F">
            <w:pPr>
              <w:spacing w:after="0"/>
              <w:rPr>
                <w:rFonts w:ascii="Calibri" w:hAnsi="Calibri"/>
                <w:color w:val="000000"/>
                <w:sz w:val="16"/>
                <w:szCs w:val="16"/>
              </w:rPr>
            </w:pPr>
            <w:r>
              <w:rPr>
                <w:rFonts w:ascii="Calibri" w:hAnsi="Calibri"/>
                <w:color w:val="000000"/>
                <w:sz w:val="16"/>
                <w:szCs w:val="16"/>
              </w:rPr>
              <w:t>Single selection value list:</w:t>
            </w:r>
          </w:p>
          <w:p w14:paraId="235B648B" w14:textId="77777777" w:rsidR="00791140" w:rsidRPr="00791140" w:rsidRDefault="00FC6619" w:rsidP="00791140">
            <w:pPr>
              <w:spacing w:after="0"/>
              <w:rPr>
                <w:rFonts w:ascii="Calibri" w:hAnsi="Calibri"/>
                <w:color w:val="000000"/>
                <w:sz w:val="16"/>
                <w:szCs w:val="16"/>
              </w:rPr>
            </w:pPr>
            <w:r w:rsidRPr="005D76E6">
              <w:rPr>
                <w:rFonts w:ascii="Calibri" w:hAnsi="Calibri"/>
                <w:color w:val="000000"/>
                <w:sz w:val="16"/>
                <w:szCs w:val="16"/>
              </w:rPr>
              <w:t xml:space="preserve">• </w:t>
            </w:r>
            <w:r w:rsidR="00791140" w:rsidRPr="00791140">
              <w:rPr>
                <w:rFonts w:ascii="Calibri" w:hAnsi="Calibri"/>
                <w:color w:val="000000"/>
                <w:sz w:val="16"/>
                <w:szCs w:val="16"/>
              </w:rPr>
              <w:t>Atypical parathyroid neoplasm (atypical parathyroid adenoma)/neoplasm of uncertain malignant potential (UMP)</w:t>
            </w:r>
            <w:r w:rsidR="00791140" w:rsidRPr="00FB3801">
              <w:rPr>
                <w:rFonts w:ascii="Calibri" w:hAnsi="Calibri"/>
                <w:color w:val="000000"/>
                <w:sz w:val="18"/>
                <w:szCs w:val="18"/>
                <w:vertAlign w:val="superscript"/>
              </w:rPr>
              <w:t>a</w:t>
            </w:r>
          </w:p>
          <w:p w14:paraId="235B648C" w14:textId="77777777" w:rsidR="00791140" w:rsidRPr="00FD72BA" w:rsidRDefault="00791140" w:rsidP="00791140">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791140">
              <w:rPr>
                <w:rFonts w:ascii="Calibri" w:hAnsi="Calibri"/>
                <w:color w:val="000000"/>
                <w:sz w:val="16"/>
                <w:szCs w:val="16"/>
              </w:rPr>
              <w:t>Parathyroid carcinoma</w:t>
            </w:r>
          </w:p>
          <w:p w14:paraId="235B648D" w14:textId="77777777" w:rsidR="00FD72BA" w:rsidRPr="00FD72BA" w:rsidRDefault="00FD72BA" w:rsidP="00FD72BA">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35B648E" w14:textId="77777777" w:rsidR="00F5579D" w:rsidRPr="00F5579D" w:rsidRDefault="00F5579D" w:rsidP="00F5579D">
            <w:pPr>
              <w:autoSpaceDE w:val="0"/>
              <w:autoSpaceDN w:val="0"/>
              <w:adjustRightInd w:val="0"/>
              <w:spacing w:after="0" w:line="240" w:lineRule="auto"/>
              <w:rPr>
                <w:rFonts w:ascii="Calibri" w:hAnsi="Calibri"/>
                <w:color w:val="000000"/>
                <w:sz w:val="16"/>
                <w:szCs w:val="16"/>
              </w:rPr>
            </w:pPr>
            <w:r w:rsidRPr="00F5579D">
              <w:rPr>
                <w:rFonts w:ascii="Calibri" w:hAnsi="Calibri"/>
                <w:color w:val="000000"/>
                <w:sz w:val="16"/>
                <w:szCs w:val="16"/>
              </w:rPr>
              <w:t xml:space="preserve">The histological tumour types to be included for parathyroid neoplasms are those defined in the </w:t>
            </w:r>
            <w:r w:rsidRPr="00F5579D">
              <w:rPr>
                <w:rFonts w:ascii="Calibri" w:hAnsi="Calibri"/>
                <w:color w:val="000000"/>
                <w:sz w:val="16"/>
                <w:szCs w:val="16"/>
                <w:lang w:val="en"/>
              </w:rPr>
              <w:t xml:space="preserve">most recent edition of the World Health Organization (WHO) Classification of </w:t>
            </w:r>
            <w:proofErr w:type="spellStart"/>
            <w:r w:rsidRPr="00F5579D">
              <w:rPr>
                <w:rFonts w:ascii="Calibri" w:hAnsi="Calibri"/>
                <w:color w:val="000000"/>
                <w:sz w:val="16"/>
                <w:szCs w:val="16"/>
                <w:lang w:val="en"/>
              </w:rPr>
              <w:t>Tumours</w:t>
            </w:r>
            <w:proofErr w:type="spellEnd"/>
            <w:r w:rsidRPr="00F5579D">
              <w:rPr>
                <w:rFonts w:ascii="Calibri" w:hAnsi="Calibri"/>
                <w:color w:val="000000"/>
                <w:sz w:val="16"/>
                <w:szCs w:val="16"/>
                <w:lang w:val="en"/>
              </w:rPr>
              <w:t xml:space="preserve"> of Endocrine Organs.</w:t>
            </w:r>
            <w:r w:rsidRPr="00F5579D">
              <w:rPr>
                <w:rFonts w:ascii="Calibri" w:hAnsi="Calibri"/>
                <w:color w:val="000000"/>
                <w:sz w:val="16"/>
                <w:szCs w:val="16"/>
                <w:lang w:val="en"/>
              </w:rPr>
              <w:fldChar w:fldCharType="begin"/>
            </w:r>
            <w:r w:rsidRPr="00F5579D">
              <w:rPr>
                <w:rFonts w:ascii="Calibri" w:hAnsi="Calibri"/>
                <w:color w:val="000000"/>
                <w:sz w:val="16"/>
                <w:szCs w:val="16"/>
                <w:lang w:val="en"/>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F5579D">
              <w:rPr>
                <w:rFonts w:ascii="Calibri" w:hAnsi="Calibri"/>
                <w:color w:val="000000"/>
                <w:sz w:val="16"/>
                <w:szCs w:val="16"/>
                <w:lang w:val="en"/>
              </w:rPr>
              <w:fldChar w:fldCharType="separate"/>
            </w:r>
            <w:r w:rsidRPr="00F5579D">
              <w:rPr>
                <w:rFonts w:ascii="Calibri" w:hAnsi="Calibri"/>
                <w:color w:val="000000"/>
                <w:sz w:val="16"/>
                <w:szCs w:val="16"/>
                <w:vertAlign w:val="superscript"/>
                <w:lang w:val="en"/>
              </w:rPr>
              <w:t>1</w:t>
            </w:r>
            <w:r w:rsidRPr="00F5579D">
              <w:rPr>
                <w:rFonts w:ascii="Calibri" w:hAnsi="Calibri"/>
                <w:color w:val="000000"/>
                <w:sz w:val="16"/>
                <w:szCs w:val="16"/>
              </w:rPr>
              <w:fldChar w:fldCharType="end"/>
            </w:r>
            <w:r w:rsidRPr="00F5579D">
              <w:rPr>
                <w:rFonts w:ascii="Calibri" w:hAnsi="Calibri"/>
                <w:color w:val="000000"/>
                <w:sz w:val="16"/>
                <w:szCs w:val="16"/>
                <w:lang w:val="en"/>
              </w:rPr>
              <w:t xml:space="preserve"> </w:t>
            </w:r>
            <w:r w:rsidRPr="00F5579D">
              <w:rPr>
                <w:rFonts w:ascii="Calibri" w:hAnsi="Calibri"/>
                <w:color w:val="000000"/>
                <w:sz w:val="16"/>
                <w:szCs w:val="16"/>
              </w:rPr>
              <w:t xml:space="preserve">Parathyroid carcinoma is diagnosed by unequivocal invasion into adjacent soft tissues, muscle or other adjacent organs (e.g., thyroid), </w:t>
            </w:r>
            <w:proofErr w:type="spellStart"/>
            <w:r w:rsidRPr="00F5579D">
              <w:rPr>
                <w:rFonts w:ascii="Calibri" w:hAnsi="Calibri"/>
                <w:color w:val="000000"/>
                <w:sz w:val="16"/>
                <w:szCs w:val="16"/>
              </w:rPr>
              <w:t>lymphovascular</w:t>
            </w:r>
            <w:proofErr w:type="spellEnd"/>
            <w:r w:rsidRPr="00F5579D">
              <w:rPr>
                <w:rFonts w:ascii="Calibri" w:hAnsi="Calibri"/>
                <w:color w:val="000000"/>
                <w:sz w:val="16"/>
                <w:szCs w:val="16"/>
              </w:rPr>
              <w:t xml:space="preserve"> or perineural invasion and/or the presence of regional or distant metastases. Parathyroid carcinoma may show a fibrotic tumour capsule as well as broad bands within the substance of the tumour. Cytologically, parathyroid carcinoma may be relatively uniform (low grade) or show high grade features including pleomorphism, </w:t>
            </w:r>
            <w:proofErr w:type="spellStart"/>
            <w:r w:rsidRPr="00F5579D">
              <w:rPr>
                <w:rFonts w:ascii="Calibri" w:hAnsi="Calibri"/>
                <w:color w:val="000000"/>
                <w:sz w:val="16"/>
                <w:szCs w:val="16"/>
              </w:rPr>
              <w:t>macronucleoli</w:t>
            </w:r>
            <w:proofErr w:type="spellEnd"/>
            <w:r w:rsidRPr="00F5579D">
              <w:rPr>
                <w:rFonts w:ascii="Calibri" w:hAnsi="Calibri"/>
                <w:color w:val="000000"/>
                <w:sz w:val="16"/>
                <w:szCs w:val="16"/>
              </w:rPr>
              <w:t>, high-mitotic rate, and/or coagulative necrosis.</w:t>
            </w:r>
            <w:r w:rsidRPr="00F5579D">
              <w:rPr>
                <w:rFonts w:ascii="Calibri" w:hAnsi="Calibri"/>
                <w:color w:val="000000"/>
                <w:sz w:val="16"/>
                <w:szCs w:val="16"/>
              </w:rPr>
              <w:fldChar w:fldCharType="begin">
                <w:fldData xml:space="preserve">PEVuZE5vdGU+PENpdGU+PEF1dGhvcj5Cb25kZXNvbjwvQXV0aG9yPjxZZWFyPjE5OTM8L1llYXI+
PFJlY051bT4xODwvUmVjTnVtPjxEaXNwbGF5VGV4dD48c3R5bGUgZmFjZT0ic3VwZXJzY3JpcHQi
PjItNTwvc3R5bGU+PC9EaXNwbGF5VGV4dD48cmVjb3JkPjxyZWMtbnVtYmVyPjE4PC9yZWMtbnVt
YmVyPjxmb3JlaWduLWtleXM+PGtleSBhcHA9IkVOIiBkYi1pZD0iOXZ3djIwcHd2MjJ3NXZlZnhk
MnBwZjlmMGQ1cmR0MGVwYXZyIiB0aW1lc3RhbXA9IjAiPjE4PC9rZXk+PC9mb3JlaWduLWtleXM+
PHJlZi10eXBlIG5hbWU9IkpvdXJuYWwgQXJ0aWNsZSI+MTc8L3JlZi10eXBlPjxjb250cmlidXRv
cnM+PGF1dGhvcnM+PGF1dGhvcj5Cb25kZXNvbiwgTC48L2F1dGhvcj48YXV0aG9yPlNhbmRlbGlu
LCBLLjwvYXV0aG9yPjxhdXRob3I+R3JpbWVsaXVzLCBMLjwvYXV0aG9yPjwvYXV0aG9ycz48L2Nv
bnRyaWJ1dG9ycz48YXV0aC1hZGRyZXNzPkRlcGFydG1lbnQgb2YgQ3l0b2xvZ3ksIE1hbG1vIEdl
bmVyYWwgSG9zcGl0YWwsIFN3ZWRlbi48L2F1dGgtYWRkcmVzcz48dGl0bGVzPjx0aXRsZT5IaXN0
b3BhdGhvbG9naWNhbCB2YXJpYWJsZXMgYW5kIEROQSBjeXRvbWV0cnkgaW4gcGFyYXRoeXJvaWQg
Y2FyY2lu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4MjAtOTwvcGFnZXM+PHZvbHVtZT4xNzwvdm9sdW1lPjxudW1iZXI+ODwvbnVtYmVy
PjxlZGl0aW9uPjE5OTMvMDgvMDE8L2VkaXRpb24+PGtleXdvcmRzPjxrZXl3b3JkPkFkZW5vbWEv
KmdlbmV0aWNzLypwYXRob2xvZ3k8L2tleXdvcmQ+PGtleXdvcmQ+Q2VsbCBOdWNsZXVzL3VsdHJh
c3RydWN0dXJlPC9rZXl3b3JkPjxrZXl3b3JkPkROQSwgTmVvcGxhc20vKmdlbmV0aWNzPC9rZXl3
b3JkPjxrZXl3b3JkPkZpYnJvc2lzL3BhdGhvbG9neTwva2V5d29yZD48a2V5d29yZD5GbG93IEN5
dG9tZXRyeTwva2V5d29yZD48a2V5d29yZD5IdW1hbnM8L2tleXdvcmQ+PGtleXdvcmQ+TWl0b3Np
czwva2V5d29yZD48a2V5d29yZD5OZWNyb3Npcy9wYXRob2xvZ3k8L2tleXdvcmQ+PGtleXdvcmQ+
UGFyYXRoeXJvaWQgTmVvcGxhc21zLypnZW5ldGljcy8qcGF0aG9sb2d5PC9rZXl3b3JkPjwva2V5
d29yZHM+PGRhdGVzPjx5ZWFyPjE5OTM8L3llYXI+PHB1Yi1kYXRlcz48ZGF0ZT5BdWc8L2RhdGU+
PC9wdWItZGF0ZXM+PC9kYXRlcz48aXNibj4wMTQ3LTUxODUgKFByaW50KSYjeEQ7MDE0Ny01MTg1
PC9pc2JuPjxhY2Nlc3Npb24tbnVtPjgzMzgxOTI8L2FjY2Vzc2lvbi1udW0+PHVybHM+PC91cmxz
PjxyZW1vdGUtZGF0YWJhc2UtcHJvdmlkZXI+TkxNPC9yZW1vdGUtZGF0YWJhc2UtcHJvdmlkZXI+
PGxhbmd1YWdlPmVuZzwvbGFuZ3VhZ2U+PC9yZWNvcmQ+PC9DaXRlPjxDaXRlPjxBdXRob3I+QXNh
cmU8L0F1dGhvcj48WWVhcj4yMDE1PC9ZZWFyPjxSZWNOdW0+MTk8L1JlY051bT48cmVjb3JkPjxy
ZWMtbnVtYmVyPjE5PC9yZWMtbnVtYmVyPjxmb3JlaWduLWtleXM+PGtleSBhcHA9IkVOIiBkYi1p
ZD0iOXZ3djIwcHd2MjJ3NXZlZnhkMnBwZjlmMGQ1cmR0MGVwYXZyIiB0aW1lc3RhbXA9IjAiPjE5
PC9rZXk+PC9mb3JlaWduLWtleXM+PHJlZi10eXBlIG5hbWU9IkpvdXJuYWwgQXJ0aWNsZSI+MTc8
L3JlZi10eXBlPjxjb250cmlidXRvcnM+PGF1dGhvcnM+PGF1dGhvcj5Bc2FyZSwgRS4gQS48L2F1
dGhvcj48YXV0aG9yPlN0dXJnZW9uLCBDLjwvYXV0aG9yPjxhdXRob3I+V2luY2hlc3RlciwgRC4g
Si48L2F1dGhvcj48YXV0aG9yPkxpdSwgTC48L2F1dGhvcj48YXV0aG9yPlBhbGlzLCBCLjwvYXV0
aG9yPjxhdXRob3I+UGVycmllciwgTi4gRC48L2F1dGhvcj48YXV0aG9yPkV2YW5zLCBELiBCLjwv
YXV0aG9yPjxhdXRob3I+V2luY2hlc3RlciwgRC4gUC48L2F1dGhvcj48YXV0aG9yPldhbmcsIFQu
IFMuPC9hdXRob3I+PC9hdXRob3JzPjwvY29udHJpYnV0b3JzPjxhdXRoLWFkZHJlc3M+Q2FuY2Vy
IFByb2dyYW1zLCBBbWVyaWNhbiBDb2xsZWdlIG9mIFN1cmdlb25zLCBDaGljYWdvLCBJTCwgVVNB
LiBlYXNhcmVAZmFjcy5vcmcuJiN4RDtEZXBhcnRtZW50IG9mIFN1cmdlcnksIE1lZGljYWwgQ29s
bGVnZSBvZiBXaXNjb25zaW4sIE1pbHdhdWtlZSwgV0ksIFVTQS4gZWFzYXJlQGZhY3Mub3JnLiYj
eEQ7RGVwYXJ0bWVudCBvZiBTdXJnZXJ5LCBGZWluYmVyZyBTY2hvb2wgb2YgTWVkaWNpbmUsIE5v
cnRod2VzdGVybiBVbml2ZXJzaXR5LCBDaGljYWdvLCBJTCwgVVNBLiYjeEQ7RGl2aXNpb24gb2Yg
U3VyZ2ljYWwgT25jb2xvZ3ksIE5vcnRoU2hvcmUgVW5pdmVyc2l0eSBIZWFsdGhTeXN0ZW0sIEV2
YW5zdG9uLCBJTCwgVVNBLiYjeEQ7RGVwYXJ0bWVudCBvZiBQcmV2ZW50aXZlIE1lZGljaW5lLUJp
b3N0YXRpc3RpY3MsIE5vcnRod2VzdGVybiBVbml2ZXJzaXR5LCBDaGljYWdvLCBJTCwgVVNBLiYj
eEQ7Q2FuY2VyIFByb2dyYW1zLCBBbWVyaWNhbiBDb2xsZWdlIG9mIFN1cmdlb25zLCBDaGljYWdv
LCBJTCwgVVNBLiYjeEQ7RGVwYXJ0bWVudCBvZiBTdXJnaWNhbCBPbmNvbG9neSwgTS4gRC4gQW5k
ZXJzb24gQ2FuY2VyIENlbnRlciwgSG91c3RvbiwgVFgsIFVTQS4mI3hEO0RlcGFydG1lbnQgb2Yg
U3VyZ2VyeSwgTWVkaWNhbCBDb2xsZWdlIG9mIFdpc2NvbnNpbiwgTWlsd2F1a2VlLCBXSSwgVVNB
LjwvYXV0aC1hZGRyZXNzPjx0aXRsZXM+PHRpdGxlPlBhcmF0aHlyb2lkIENhcmNpbm9tYTogQW4g
VXBkYXRlIG9uIFRyZWF0bWVudCBPdXRjb21lcyBhbmQgUHJvZ25vc3RpYyBGYWN0b3JzIGZyb20g
dGhlIE5hdGlvbmFsIENhbmNlciBEYXRhIEJhc2UgKE5DREIpPC90aXRsZT48c2Vjb25kYXJ5LXRp
dGxlPkFubiBTdXJnIE9uY29sPC9zZWNvbmRhcnktdGl0bGU+PGFsdC10aXRsZT5Bbm5hbHMgb2Yg
c3VyZ2ljYWwgb25jb2xvZ3k8L2FsdC10aXRsZT48L3RpdGxlcz48cGFnZXM+Mzk5MC01PC9wYWdl
cz48dm9sdW1lPjIyPC92b2x1bWU+PG51bWJlcj4xMjwvbnVtYmVyPjxlZGl0aW9uPjIwMTUvMDYv
MTc8L2VkaXRpb24+PGtleXdvcmRzPjxrZXl3b3JkPkFkb2xlc2NlbnQ8L2tleXdvcmQ+PGtleXdv
cmQ+QWR1bHQ8L2tleXdvcmQ+PGtleXdvcmQ+QWdlIEZhY3RvcnM8L2tleXdvcmQ+PGtleXdvcmQ+
QWdlZDwva2V5d29yZD48a2V5d29yZD5BZ2VkLCA4MCBhbmQgb3Zlcjwva2V5d29yZD48a2V5d29y
ZD5DYXJjaW5vbWEvbW9ydGFsaXR5LypzZWNvbmRhcnkvKnN1cmdlcnk8L2tleXdvcmQ+PGtleXdv
cmQ+RGF0YWJhc2VzLCBGYWN0dWFsPC9rZXl3b3JkPjxrZXl3b3JkPkZlbWFsZTwva2V5d29yZD48
a2V5d29yZD5IdW1hbnM8L2tleXdvcmQ+PGtleXdvcmQ+THltcGhhdGljIE1ldGFzdGFzaXM8L2tl
eXdvcmQ+PGtleXdvcmQ+TWFsZTwva2V5d29yZD48a2V5d29yZD5NaWRkbGUgQWdlZDwva2V5d29y
ZD48a2V5d29yZD5OZW9wbGFzbSwgUmVzaWR1YWw8L2tleXdvcmQ+PGtleXdvcmQ+UGFyYXRoeXJv
aWQgTmVvcGxhc21zL21vcnRhbGl0eS8qcGF0aG9sb2d5LypzdXJnZXJ5PC9rZXl3b3JkPjxrZXl3
b3JkPlByb2dub3Npczwva2V5d29yZD48a2V5d29yZD5Qcm9wb3J0aW9uYWwgSGF6YXJkcyBNb2Rl
bHM8L2tleXdvcmQ+PGtleXdvcmQ+UmV0cm9zcGVjdGl2ZSBTdHVkaWVzPC9rZXl3b3JkPjxrZXl3
b3JkPlNleCBGYWN0b3JzPC9rZXl3b3JkPjxrZXl3b3JkPlN1cnZpdmFsIFJhdGU8L2tleXdvcmQ+
PGtleXdvcmQ+VHVtb3IgQnVyZGVuPC9rZXl3b3JkPjxrZXl3b3JkPlVuaXRlZCBTdGF0ZXM8L2tl
eXdvcmQ+PGtleXdvcmQ+WW91bmcgQWR1bHQ8L2tleXdvcmQ+PC9rZXl3b3Jkcz48ZGF0ZXM+PHll
YXI+MjAxNTwveWVhcj48cHViLWRhdGVzPjxkYXRlPk5vdjwvZGF0ZT48L3B1Yi1kYXRlcz48L2Rh
dGVzPjxpc2JuPjEwNjgtOTI2NTwvaXNibj48YWNjZXNzaW9uLW51bT4yNjA3NzkxNDwvYWNjZXNz
aW9uLW51bT48dXJscz48L3VybHM+PGVsZWN0cm9uaWMtcmVzb3VyY2UtbnVtPjEwLjEyNDUvczEw
NDM0LTAxNS00NjcyLTM8L2VsZWN0cm9uaWMtcmVzb3VyY2UtbnVtPjxyZW1vdGUtZGF0YWJhc2Ut
cHJvdmlkZXI+TkxNPC9yZW1vdGUtZGF0YWJhc2UtcHJvdmlkZXI+PGxhbmd1YWdlPmVuZzwvbGFu
Z3VhZ2U+PC9yZWNvcmQ+PC9DaXRlPjxDaXRlPjxBdXRob3I+RXJvdmljPC9BdXRob3I+PFllYXI+
MjAxMzwvWWVhcj48UmVjTnVtPjIwPC9SZWNOdW0+PHJlY29yZD48cmVjLW51bWJlcj4yMDwvcmVj
LW51bWJlcj48Zm9yZWlnbi1rZXlzPjxrZXkgYXBwPSJFTiIgZGItaWQ9Ijl2d3YyMHB3djIydzV2
ZWZ4ZDJwcGY5ZjBkNXJkdDBlcGF2ciIgdGltZXN0YW1wPSIwIj4yMDwva2V5PjwvZm9yZWlnbi1r
ZXlzPjxyZWYtdHlwZSBuYW1lPSJKb3VybmFsIEFydGljbGUiPjE3PC9yZWYtdHlwZT48Y29udHJp
YnV0b3JzPjxhdXRob3JzPjxhdXRob3I+RXJvdmljLCBCLiBNLjwvYXV0aG9yPjxhdXRob3I+R29s
ZHN0ZWluLCBELiBQLjwvYXV0aG9yPjxhdXRob3I+S2ltLCBELjwvYXV0aG9yPjxhdXRob3I+TWV0
ZSwgTy48L2F1dGhvcj48YXV0aG9yPkJyaWVybGV5LCBKLjwvYXV0aG9yPjxhdXRob3I+VHNhbmcs
IFIuPC9hdXRob3I+PGF1dGhvcj5GcmVlbWFuLCBKLiBMLjwvYXV0aG9yPjxhdXRob3I+QXNhLCBT
LiBMLjwvYXV0aG9yPjxhdXRob3I+Um90c3RlaW4sIEwuPC9hdXRob3I+PGF1dGhvcj5JcmlzaCwg
Si4gQy48L2F1dGhvcj48L2F1dGhvcnM+PC9jb250cmlidXRvcnM+PGF1dGgtYWRkcmVzcz5EZXBh
cnRtZW50cyBvZiBPdG9sYXJ5bmdvbG9neSAtIEhlYWQgYW5kIE5lY2sgU3VyZ2VyeS9TdXJnaWNh
bCBPbmNvbG9neSwgUHJpbmNlc3MgTWFyZ2FyZXQgSG9zcGl0YWwvVW5pdmVyc2l0eSBIZWFsdGgg
TmV0d29yaywgVW5pdmVyc2l0eSBvZiBUb3JvbnRvLCBUb3JvbnRvLCBPbnRhcmlvLCBDYW5hZGEu
PC9hdXRoLWFkZHJlc3M+PHRpdGxlcz48dGl0bGU+UGFyYXRoeXJvaWQgY2FuY2VyOiBvdXRjb21l
IGFuYWx5c2lzIG9mIDE2IHBhdGllbnRzIHRyZWF0ZWQgYXQgdGhlIFByaW5jZXNzIE1hcmdhcmV0
IEhvc3BpdGFsPC90aXRsZT48c2Vjb25kYXJ5LXRpdGxlPkhlYWQgTmVjazwvc2Vjb25kYXJ5LXRp
dGxlPjxhbHQtdGl0bGU+SGVhZCAmYW1wOyBuZWNrPC9hbHQtdGl0bGU+PC90aXRsZXM+PHBhZ2Vz
PjM1LTk8L3BhZ2VzPjx2b2x1bWU+MzU8L3ZvbHVtZT48bnVtYmVyPjE8L251bWJlcj48ZWRpdGlv
bj4yMDEyLzAyLzAxPC9lZGl0aW9uPjxrZXl3b3Jkcz48a2V5d29yZD5BZHVsdDwva2V5d29yZD48
a2V5d29yZD5BZ2VkPC9rZXl3b3JkPjxrZXl3b3JkPkRpc2Vhc2UtRnJlZSBTdXJ2aXZhbDwva2V5
d29yZD48a2V5d29yZD5GZW1hbGU8L2tleXdvcmQ+PGtleXdvcmQ+SG9zcGl0YWxzPC9rZXl3b3Jk
PjxrZXl3b3JkPkh1bWFuczwva2V5d29yZD48a2V5d29yZD5NYWxlPC9rZXl3b3JkPjxrZXl3b3Jk
Pk1pZGRsZSBBZ2VkPC9rZXl3b3JkPjxrZXl3b3JkPlBhcmF0aHlyb2lkIE5lb3BsYXNtcy8qbW9y
dGFsaXR5Lyp0aGVyYXB5PC9rZXl3b3JkPjxrZXl3b3JkPlByb2dub3Npczwva2V5d29yZD48a2V5
d29yZD5SZXRyb3NwZWN0aXZlIFN0dWRpZXM8L2tleXdvcmQ+PGtleXdvcmQ+U3Vydml2YWwgQW5h
bHlzaXM8L2tleXdvcmQ+PGtleXdvcmQ+U3Vydml2YWwgUmF0ZTwva2V5d29yZD48a2V5d29yZD5U
cmVhdG1lbnQgT3V0Y29tZTwva2V5d29yZD48L2tleXdvcmRzPjxkYXRlcz48eWVhcj4yMDEzPC95
ZWFyPjxwdWItZGF0ZXM+PGRhdGU+SmFuPC9kYXRlPjwvcHViLWRhdGVzPjwvZGF0ZXM+PGlzYm4+
MTA0My0zMDc0PC9pc2JuPjxhY2Nlc3Npb24tbnVtPjIyMjkwNzgwPC9hY2Nlc3Npb24tbnVtPjx1
cmxzPjwvdXJscz48ZWxlY3Ryb25pYy1yZXNvdXJjZS1udW0+MTAuMTAwMi9oZWQuMjI5MDg8L2Vs
ZWN0cm9uaWMtcmVzb3VyY2UtbnVtPjxyZW1vdGUtZGF0YWJhc2UtcHJvdmlkZXI+TkxNPC9yZW1v
dGUtZGF0YWJhc2UtcHJvdmlkZXI+PGxhbmd1YWdlPmVuZzwvbGFuZ3VhZ2U+PC9yZWNvcmQ+PC9D
aXRlPjxDaXRlPjxBdXRob3I+U3RvamFkaW5vdmljPC9BdXRob3I+PFllYXI+MjAwMzwvWWVhcj48
UmVjTnVtPjIxPC9SZWNOdW0+PHJlY29yZD48cmVjLW51bWJlcj4yMTwvcmVjLW51bWJlcj48Zm9y
ZWlnbi1rZXlzPjxrZXkgYXBwPSJFTiIgZGItaWQ9Ijl2d3YyMHB3djIydzV2ZWZ4ZDJwcGY5ZjBk
NXJkdDBlcGF2ciIgdGltZXN0YW1wPSIwIj4yMTwva2V5PjwvZm9yZWlnbi1rZXlzPjxyZWYtdHlw
ZSBuYW1lPSJKb3VybmFsIEFydGljbGUiPjE3PC9yZWYtdHlwZT48Y29udHJpYnV0b3JzPjxhdXRo
b3JzPjxhdXRob3I+U3RvamFkaW5vdmljLCBBLjwvYXV0aG9yPjxhdXRob3I+SG9vcywgQS48L2F1
dGhvcj48YXV0aG9yPk5pc3NhbiwgQS48L2F1dGhvcj48YXV0aG9yPkR1ZGFzLCBNLiBFLjwvYXV0
aG9yPjxhdXRob3I+Q29yZG9uLUNhcmRvLCBDLjwvYXV0aG9yPjxhdXRob3I+U2hhaGEsIEEuIFIu
PC9hdXRob3I+PGF1dGhvcj5CcmVubmFuLCBNLiBGLjwvYXV0aG9yPjxhdXRob3I+U2luZ2gsIEIu
PC9hdXRob3I+PGF1dGhvcj5HaG9zc2VpbiwgUi4gQS48L2F1dGhvcj48L2F1dGhvcnM+PC9jb250
cmlidXRvcnM+PGF1dGgtYWRkcmVzcz5EZXBhcnRtZW50IG9mIFN1cmdlcnksIE1lbW9yaWFsIFNs
b2FuLUtldHRlcmluZyBDYW5jZXIgQ2VudGVyLCBOZXcgWW9yaywgTlkgMTAwMjEsIFVTQS48L2F1
dGgtYWRkcmVzcz48dGl0bGVzPjx0aXRsZT5QYXJhdGh5cm9pZCBuZW9wbGFzbXM6IGNsaW5pY2Fs
LCBoaXN0b3BhdGhvbG9naWNhbCwgYW5kIHRpc3N1ZSBtaWNyb2FycmF5LWJhc2VkIG1vbGVjdWxh
ciBhbmFseXNpcz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NTQtNjQ8L3BhZ2VzPjx2b2x1bWU+MzQ8L3ZvbHVtZT48
bnVtYmVyPjE8L251bWJlcj48ZWRpdGlvbj4yMDAzLzAyLzI4PC9lZGl0aW9uPjxrZXl3b3Jkcz48
a2V5d29yZD4qQWRlbm9tYS9jaGVtaXN0cnkvZ2VuZXRpY3MvcGF0aG9sb2d5PC9rZXl3b3JkPjxr
ZXl3b3JkPkFkdWx0PC9rZXl3b3JkPjxrZXl3b3JkPkFnZWQ8L2tleXdvcmQ+PGtleXdvcmQ+QWdl
ZCwgODAgYW5kIG92ZXI8L2tleXdvcmQ+PGtleXdvcmQ+QmlvbWFya2VycywgVHVtb3IvYW5hbHlz
aXM8L2tleXdvcmQ+PGtleXdvcmQ+KkNhcmNpbm9tYS9jaGVtaXN0cnkvZ2VuZXRpY3Mvc2Vjb25k
YXJ5PC9rZXl3b3JkPjxrZXl3b3JkPkNlbGwgQ3ljbGUgUHJvdGVpbnMvYW5hbHlzaXM8L2tleXdv
cmQ+PGtleXdvcmQ+RE5BLCBOZW9wbGFzbS9hbmFseXNpczwva2V5d29yZD48a2V5d29yZD5GZW1h
bGU8L2tleXdvcmQ+PGtleXdvcmQ+KkdlbmUgRXhwcmVzc2lvbiBQcm9maWxpbmc8L2tleXdvcmQ+
PGtleXdvcmQ+SGlzdG9jeXRvbG9naWNhbCBQcmVwYXJhdGlvbiBUZWNobmlxdWVzPC9rZXl3b3Jk
PjxrZXl3b3JkPkh1bWFuczwva2V5d29yZD48a2V5d29yZD5JbW11bm9lbnp5bWUgVGVjaG5pcXVl
czwva2V5d29yZD48a2V5d29yZD5LaS02NyBBbnRpZ2VuL2FuYWx5c2lzPC9rZXl3b3JkPjxrZXl3
b3JkPk1hbGU8L2tleXdvcmQ+PGtleXdvcmQ+TWlkZGxlIEFnZWQ8L2tleXdvcmQ+PGtleXdvcmQ+
TmVvcGxhc20gUmVjdXJyZW5jZSwgTG9jYWwvcGF0aG9sb2d5PC9rZXl3b3JkPjxrZXl3b3JkPk9s
aWdvbnVjbGVvdGlkZSBBcnJheSBTZXF1ZW5jZSBBbmFseXNpczwva2V5d29yZD48a2V5d29yZD4q
UGFyYXRoeXJvaWQgTmVvcGxhc21zL2NoZW1pc3RyeS9nZW5ldGljcy9wYXRob2xvZ3k8L2tleXdv
cmQ+PGtleXdvcmQ+UmV0cm9zcGVjdGl2ZSBTdHVkaWVzPC9rZXl3b3JkPjwva2V5d29yZHM+PGRh
dGVzPjx5ZWFyPjIwMDM8L3llYXI+PHB1Yi1kYXRlcz48ZGF0ZT5KYW48L2RhdGU+PC9wdWItZGF0
ZXM+PC9kYXRlcz48aXNibj4wMDQ2LTgxNzcgKFByaW50KSYjeEQ7MDA0Ni04MTc3PC9pc2JuPjxh
Y2Nlc3Npb24tbnVtPjEyNjA1MzY3PC9hY2Nlc3Npb24tbnVtPjx1cmxzPjwvdXJscz48ZWxlY3Ry
b25pYy1yZXNvdXJjZS1udW0+MTAuMTA1My9odXBhLjIwMDMuNTU8L2VsZWN0cm9uaWMtcmVzb3Vy
Y2UtbnVtPjxyZW1vdGUtZGF0YWJhc2UtcHJvdmlkZXI+TkxNPC9yZW1vdGUtZGF0YWJhc2UtcHJv
dmlkZXI+PGxhbmd1YWdlPmVuZzwvbGFuZ3VhZ2U+PC9yZWNvcmQ+PC9DaXRlPjwvRW5kTm90ZT5=
</w:fldData>
              </w:fldChar>
            </w:r>
            <w:r w:rsidRPr="00F5579D">
              <w:rPr>
                <w:rFonts w:ascii="Calibri" w:hAnsi="Calibri"/>
                <w:color w:val="000000"/>
                <w:sz w:val="16"/>
                <w:szCs w:val="16"/>
              </w:rPr>
              <w:instrText xml:space="preserve"> ADDIN EN.CITE </w:instrText>
            </w:r>
            <w:r w:rsidRPr="00F5579D">
              <w:rPr>
                <w:rFonts w:ascii="Calibri" w:hAnsi="Calibri"/>
                <w:color w:val="000000"/>
                <w:sz w:val="16"/>
                <w:szCs w:val="16"/>
              </w:rPr>
              <w:fldChar w:fldCharType="begin">
                <w:fldData xml:space="preserve">PEVuZE5vdGU+PENpdGU+PEF1dGhvcj5Cb25kZXNvbjwvQXV0aG9yPjxZZWFyPjE5OTM8L1llYXI+
PFJlY051bT4xODwvUmVjTnVtPjxEaXNwbGF5VGV4dD48c3R5bGUgZmFjZT0ic3VwZXJzY3JpcHQi
PjItNTwvc3R5bGU+PC9EaXNwbGF5VGV4dD48cmVjb3JkPjxyZWMtbnVtYmVyPjE4PC9yZWMtbnVt
YmVyPjxmb3JlaWduLWtleXM+PGtleSBhcHA9IkVOIiBkYi1pZD0iOXZ3djIwcHd2MjJ3NXZlZnhk
MnBwZjlmMGQ1cmR0MGVwYXZyIiB0aW1lc3RhbXA9IjAiPjE4PC9rZXk+PC9mb3JlaWduLWtleXM+
PHJlZi10eXBlIG5hbWU9IkpvdXJuYWwgQXJ0aWNsZSI+MTc8L3JlZi10eXBlPjxjb250cmlidXRv
cnM+PGF1dGhvcnM+PGF1dGhvcj5Cb25kZXNvbiwgTC48L2F1dGhvcj48YXV0aG9yPlNhbmRlbGlu
LCBLLjwvYXV0aG9yPjxhdXRob3I+R3JpbWVsaXVzLCBMLjwvYXV0aG9yPjwvYXV0aG9ycz48L2Nv
bnRyaWJ1dG9ycz48YXV0aC1hZGRyZXNzPkRlcGFydG1lbnQgb2YgQ3l0b2xvZ3ksIE1hbG1vIEdl
bmVyYWwgSG9zcGl0YWwsIFN3ZWRlbi48L2F1dGgtYWRkcmVzcz48dGl0bGVzPjx0aXRsZT5IaXN0
b3BhdGhvbG9naWNhbCB2YXJpYWJsZXMgYW5kIEROQSBjeXRvbWV0cnkgaW4gcGFyYXRoeXJvaWQg
Y2FyY2lu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4MjAtOTwvcGFnZXM+PHZvbHVtZT4xNzwvdm9sdW1lPjxudW1iZXI+ODwvbnVtYmVy
PjxlZGl0aW9uPjE5OTMvMDgvMDE8L2VkaXRpb24+PGtleXdvcmRzPjxrZXl3b3JkPkFkZW5vbWEv
KmdlbmV0aWNzLypwYXRob2xvZ3k8L2tleXdvcmQ+PGtleXdvcmQ+Q2VsbCBOdWNsZXVzL3VsdHJh
c3RydWN0dXJlPC9rZXl3b3JkPjxrZXl3b3JkPkROQSwgTmVvcGxhc20vKmdlbmV0aWNzPC9rZXl3
b3JkPjxrZXl3b3JkPkZpYnJvc2lzL3BhdGhvbG9neTwva2V5d29yZD48a2V5d29yZD5GbG93IEN5
dG9tZXRyeTwva2V5d29yZD48a2V5d29yZD5IdW1hbnM8L2tleXdvcmQ+PGtleXdvcmQ+TWl0b3Np
czwva2V5d29yZD48a2V5d29yZD5OZWNyb3Npcy9wYXRob2xvZ3k8L2tleXdvcmQ+PGtleXdvcmQ+
UGFyYXRoeXJvaWQgTmVvcGxhc21zLypnZW5ldGljcy8qcGF0aG9sb2d5PC9rZXl3b3JkPjwva2V5
d29yZHM+PGRhdGVzPjx5ZWFyPjE5OTM8L3llYXI+PHB1Yi1kYXRlcz48ZGF0ZT5BdWc8L2RhdGU+
PC9wdWItZGF0ZXM+PC9kYXRlcz48aXNibj4wMTQ3LTUxODUgKFByaW50KSYjeEQ7MDE0Ny01MTg1
PC9pc2JuPjxhY2Nlc3Npb24tbnVtPjgzMzgxOTI8L2FjY2Vzc2lvbi1udW0+PHVybHM+PC91cmxz
PjxyZW1vdGUtZGF0YWJhc2UtcHJvdmlkZXI+TkxNPC9yZW1vdGUtZGF0YWJhc2UtcHJvdmlkZXI+
PGxhbmd1YWdlPmVuZzwvbGFuZ3VhZ2U+PC9yZWNvcmQ+PC9DaXRlPjxDaXRlPjxBdXRob3I+QXNh
cmU8L0F1dGhvcj48WWVhcj4yMDE1PC9ZZWFyPjxSZWNOdW0+MTk8L1JlY051bT48cmVjb3JkPjxy
ZWMtbnVtYmVyPjE5PC9yZWMtbnVtYmVyPjxmb3JlaWduLWtleXM+PGtleSBhcHA9IkVOIiBkYi1p
ZD0iOXZ3djIwcHd2MjJ3NXZlZnhkMnBwZjlmMGQ1cmR0MGVwYXZyIiB0aW1lc3RhbXA9IjAiPjE5
PC9rZXk+PC9mb3JlaWduLWtleXM+PHJlZi10eXBlIG5hbWU9IkpvdXJuYWwgQXJ0aWNsZSI+MTc8
L3JlZi10eXBlPjxjb250cmlidXRvcnM+PGF1dGhvcnM+PGF1dGhvcj5Bc2FyZSwgRS4gQS48L2F1
dGhvcj48YXV0aG9yPlN0dXJnZW9uLCBDLjwvYXV0aG9yPjxhdXRob3I+V2luY2hlc3RlciwgRC4g
Si48L2F1dGhvcj48YXV0aG9yPkxpdSwgTC48L2F1dGhvcj48YXV0aG9yPlBhbGlzLCBCLjwvYXV0
aG9yPjxhdXRob3I+UGVycmllciwgTi4gRC48L2F1dGhvcj48YXV0aG9yPkV2YW5zLCBELiBCLjwv
YXV0aG9yPjxhdXRob3I+V2luY2hlc3RlciwgRC4gUC48L2F1dGhvcj48YXV0aG9yPldhbmcsIFQu
IFMuPC9hdXRob3I+PC9hdXRob3JzPjwvY29udHJpYnV0b3JzPjxhdXRoLWFkZHJlc3M+Q2FuY2Vy
IFByb2dyYW1zLCBBbWVyaWNhbiBDb2xsZWdlIG9mIFN1cmdlb25zLCBDaGljYWdvLCBJTCwgVVNB
LiBlYXNhcmVAZmFjcy5vcmcuJiN4RDtEZXBhcnRtZW50IG9mIFN1cmdlcnksIE1lZGljYWwgQ29s
bGVnZSBvZiBXaXNjb25zaW4sIE1pbHdhdWtlZSwgV0ksIFVTQS4gZWFzYXJlQGZhY3Mub3JnLiYj
eEQ7RGVwYXJ0bWVudCBvZiBTdXJnZXJ5LCBGZWluYmVyZyBTY2hvb2wgb2YgTWVkaWNpbmUsIE5v
cnRod2VzdGVybiBVbml2ZXJzaXR5LCBDaGljYWdvLCBJTCwgVVNBLiYjeEQ7RGl2aXNpb24gb2Yg
U3VyZ2ljYWwgT25jb2xvZ3ksIE5vcnRoU2hvcmUgVW5pdmVyc2l0eSBIZWFsdGhTeXN0ZW0sIEV2
YW5zdG9uLCBJTCwgVVNBLiYjeEQ7RGVwYXJ0bWVudCBvZiBQcmV2ZW50aXZlIE1lZGljaW5lLUJp
b3N0YXRpc3RpY3MsIE5vcnRod2VzdGVybiBVbml2ZXJzaXR5LCBDaGljYWdvLCBJTCwgVVNBLiYj
eEQ7Q2FuY2VyIFByb2dyYW1zLCBBbWVyaWNhbiBDb2xsZWdlIG9mIFN1cmdlb25zLCBDaGljYWdv
LCBJTCwgVVNBLiYjeEQ7RGVwYXJ0bWVudCBvZiBTdXJnaWNhbCBPbmNvbG9neSwgTS4gRC4gQW5k
ZXJzb24gQ2FuY2VyIENlbnRlciwgSG91c3RvbiwgVFgsIFVTQS4mI3hEO0RlcGFydG1lbnQgb2Yg
U3VyZ2VyeSwgTWVkaWNhbCBDb2xsZWdlIG9mIFdpc2NvbnNpbiwgTWlsd2F1a2VlLCBXSSwgVVNB
LjwvYXV0aC1hZGRyZXNzPjx0aXRsZXM+PHRpdGxlPlBhcmF0aHlyb2lkIENhcmNpbm9tYTogQW4g
VXBkYXRlIG9uIFRyZWF0bWVudCBPdXRjb21lcyBhbmQgUHJvZ25vc3RpYyBGYWN0b3JzIGZyb20g
dGhlIE5hdGlvbmFsIENhbmNlciBEYXRhIEJhc2UgKE5DREIpPC90aXRsZT48c2Vjb25kYXJ5LXRp
dGxlPkFubiBTdXJnIE9uY29sPC9zZWNvbmRhcnktdGl0bGU+PGFsdC10aXRsZT5Bbm5hbHMgb2Yg
c3VyZ2ljYWwgb25jb2xvZ3k8L2FsdC10aXRsZT48L3RpdGxlcz48cGFnZXM+Mzk5MC01PC9wYWdl
cz48dm9sdW1lPjIyPC92b2x1bWU+PG51bWJlcj4xMjwvbnVtYmVyPjxlZGl0aW9uPjIwMTUvMDYv
MTc8L2VkaXRpb24+PGtleXdvcmRzPjxrZXl3b3JkPkFkb2xlc2NlbnQ8L2tleXdvcmQ+PGtleXdv
cmQ+QWR1bHQ8L2tleXdvcmQ+PGtleXdvcmQ+QWdlIEZhY3RvcnM8L2tleXdvcmQ+PGtleXdvcmQ+
QWdlZDwva2V5d29yZD48a2V5d29yZD5BZ2VkLCA4MCBhbmQgb3Zlcjwva2V5d29yZD48a2V5d29y
ZD5DYXJjaW5vbWEvbW9ydGFsaXR5LypzZWNvbmRhcnkvKnN1cmdlcnk8L2tleXdvcmQ+PGtleXdv
cmQ+RGF0YWJhc2VzLCBGYWN0dWFsPC9rZXl3b3JkPjxrZXl3b3JkPkZlbWFsZTwva2V5d29yZD48
a2V5d29yZD5IdW1hbnM8L2tleXdvcmQ+PGtleXdvcmQ+THltcGhhdGljIE1ldGFzdGFzaXM8L2tl
eXdvcmQ+PGtleXdvcmQ+TWFsZTwva2V5d29yZD48a2V5d29yZD5NaWRkbGUgQWdlZDwva2V5d29y
ZD48a2V5d29yZD5OZW9wbGFzbSwgUmVzaWR1YWw8L2tleXdvcmQ+PGtleXdvcmQ+UGFyYXRoeXJv
aWQgTmVvcGxhc21zL21vcnRhbGl0eS8qcGF0aG9sb2d5LypzdXJnZXJ5PC9rZXl3b3JkPjxrZXl3
b3JkPlByb2dub3Npczwva2V5d29yZD48a2V5d29yZD5Qcm9wb3J0aW9uYWwgSGF6YXJkcyBNb2Rl
bHM8L2tleXdvcmQ+PGtleXdvcmQ+UmV0cm9zcGVjdGl2ZSBTdHVkaWVzPC9rZXl3b3JkPjxrZXl3
b3JkPlNleCBGYWN0b3JzPC9rZXl3b3JkPjxrZXl3b3JkPlN1cnZpdmFsIFJhdGU8L2tleXdvcmQ+
PGtleXdvcmQ+VHVtb3IgQnVyZGVuPC9rZXl3b3JkPjxrZXl3b3JkPlVuaXRlZCBTdGF0ZXM8L2tl
eXdvcmQ+PGtleXdvcmQ+WW91bmcgQWR1bHQ8L2tleXdvcmQ+PC9rZXl3b3Jkcz48ZGF0ZXM+PHll
YXI+MjAxNTwveWVhcj48cHViLWRhdGVzPjxkYXRlPk5vdjwvZGF0ZT48L3B1Yi1kYXRlcz48L2Rh
dGVzPjxpc2JuPjEwNjgtOTI2NTwvaXNibj48YWNjZXNzaW9uLW51bT4yNjA3NzkxNDwvYWNjZXNz
aW9uLW51bT48dXJscz48L3VybHM+PGVsZWN0cm9uaWMtcmVzb3VyY2UtbnVtPjEwLjEyNDUvczEw
NDM0LTAxNS00NjcyLTM8L2VsZWN0cm9uaWMtcmVzb3VyY2UtbnVtPjxyZW1vdGUtZGF0YWJhc2Ut
cHJvdmlkZXI+TkxNPC9yZW1vdGUtZGF0YWJhc2UtcHJvdmlkZXI+PGxhbmd1YWdlPmVuZzwvbGFu
Z3VhZ2U+PC9yZWNvcmQ+PC9DaXRlPjxDaXRlPjxBdXRob3I+RXJvdmljPC9BdXRob3I+PFllYXI+
MjAxMzwvWWVhcj48UmVjTnVtPjIwPC9SZWNOdW0+PHJlY29yZD48cmVjLW51bWJlcj4yMDwvcmVj
LW51bWJlcj48Zm9yZWlnbi1rZXlzPjxrZXkgYXBwPSJFTiIgZGItaWQ9Ijl2d3YyMHB3djIydzV2
ZWZ4ZDJwcGY5ZjBkNXJkdDBlcGF2ciIgdGltZXN0YW1wPSIwIj4yMDwva2V5PjwvZm9yZWlnbi1r
ZXlzPjxyZWYtdHlwZSBuYW1lPSJKb3VybmFsIEFydGljbGUiPjE3PC9yZWYtdHlwZT48Y29udHJp
YnV0b3JzPjxhdXRob3JzPjxhdXRob3I+RXJvdmljLCBCLiBNLjwvYXV0aG9yPjxhdXRob3I+R29s
ZHN0ZWluLCBELiBQLjwvYXV0aG9yPjxhdXRob3I+S2ltLCBELjwvYXV0aG9yPjxhdXRob3I+TWV0
ZSwgTy48L2F1dGhvcj48YXV0aG9yPkJyaWVybGV5LCBKLjwvYXV0aG9yPjxhdXRob3I+VHNhbmcs
IFIuPC9hdXRob3I+PGF1dGhvcj5GcmVlbWFuLCBKLiBMLjwvYXV0aG9yPjxhdXRob3I+QXNhLCBT
LiBMLjwvYXV0aG9yPjxhdXRob3I+Um90c3RlaW4sIEwuPC9hdXRob3I+PGF1dGhvcj5JcmlzaCwg
Si4gQy48L2F1dGhvcj48L2F1dGhvcnM+PC9jb250cmlidXRvcnM+PGF1dGgtYWRkcmVzcz5EZXBh
cnRtZW50cyBvZiBPdG9sYXJ5bmdvbG9neSAtIEhlYWQgYW5kIE5lY2sgU3VyZ2VyeS9TdXJnaWNh
bCBPbmNvbG9neSwgUHJpbmNlc3MgTWFyZ2FyZXQgSG9zcGl0YWwvVW5pdmVyc2l0eSBIZWFsdGgg
TmV0d29yaywgVW5pdmVyc2l0eSBvZiBUb3JvbnRvLCBUb3JvbnRvLCBPbnRhcmlvLCBDYW5hZGEu
PC9hdXRoLWFkZHJlc3M+PHRpdGxlcz48dGl0bGU+UGFyYXRoeXJvaWQgY2FuY2VyOiBvdXRjb21l
IGFuYWx5c2lzIG9mIDE2IHBhdGllbnRzIHRyZWF0ZWQgYXQgdGhlIFByaW5jZXNzIE1hcmdhcmV0
IEhvc3BpdGFsPC90aXRsZT48c2Vjb25kYXJ5LXRpdGxlPkhlYWQgTmVjazwvc2Vjb25kYXJ5LXRp
dGxlPjxhbHQtdGl0bGU+SGVhZCAmYW1wOyBuZWNrPC9hbHQtdGl0bGU+PC90aXRsZXM+PHBhZ2Vz
PjM1LTk8L3BhZ2VzPjx2b2x1bWU+MzU8L3ZvbHVtZT48bnVtYmVyPjE8L251bWJlcj48ZWRpdGlv
bj4yMDEyLzAyLzAxPC9lZGl0aW9uPjxrZXl3b3Jkcz48a2V5d29yZD5BZHVsdDwva2V5d29yZD48
a2V5d29yZD5BZ2VkPC9rZXl3b3JkPjxrZXl3b3JkPkRpc2Vhc2UtRnJlZSBTdXJ2aXZhbDwva2V5
d29yZD48a2V5d29yZD5GZW1hbGU8L2tleXdvcmQ+PGtleXdvcmQ+SG9zcGl0YWxzPC9rZXl3b3Jk
PjxrZXl3b3JkPkh1bWFuczwva2V5d29yZD48a2V5d29yZD5NYWxlPC9rZXl3b3JkPjxrZXl3b3Jk
Pk1pZGRsZSBBZ2VkPC9rZXl3b3JkPjxrZXl3b3JkPlBhcmF0aHlyb2lkIE5lb3BsYXNtcy8qbW9y
dGFsaXR5Lyp0aGVyYXB5PC9rZXl3b3JkPjxrZXl3b3JkPlByb2dub3Npczwva2V5d29yZD48a2V5
d29yZD5SZXRyb3NwZWN0aXZlIFN0dWRpZXM8L2tleXdvcmQ+PGtleXdvcmQ+U3Vydml2YWwgQW5h
bHlzaXM8L2tleXdvcmQ+PGtleXdvcmQ+U3Vydml2YWwgUmF0ZTwva2V5d29yZD48a2V5d29yZD5U
cmVhdG1lbnQgT3V0Y29tZTwva2V5d29yZD48L2tleXdvcmRzPjxkYXRlcz48eWVhcj4yMDEzPC95
ZWFyPjxwdWItZGF0ZXM+PGRhdGU+SmFuPC9kYXRlPjwvcHViLWRhdGVzPjwvZGF0ZXM+PGlzYm4+
MTA0My0zMDc0PC9pc2JuPjxhY2Nlc3Npb24tbnVtPjIyMjkwNzgwPC9hY2Nlc3Npb24tbnVtPjx1
cmxzPjwvdXJscz48ZWxlY3Ryb25pYy1yZXNvdXJjZS1udW0+MTAuMTAwMi9oZWQuMjI5MDg8L2Vs
ZWN0cm9uaWMtcmVzb3VyY2UtbnVtPjxyZW1vdGUtZGF0YWJhc2UtcHJvdmlkZXI+TkxNPC9yZW1v
dGUtZGF0YWJhc2UtcHJvdmlkZXI+PGxhbmd1YWdlPmVuZzwvbGFuZ3VhZ2U+PC9yZWNvcmQ+PC9D
aXRlPjxDaXRlPjxBdXRob3I+U3RvamFkaW5vdmljPC9BdXRob3I+PFllYXI+MjAwMzwvWWVhcj48
UmVjTnVtPjIxPC9SZWNOdW0+PHJlY29yZD48cmVjLW51bWJlcj4yMTwvcmVjLW51bWJlcj48Zm9y
ZWlnbi1rZXlzPjxrZXkgYXBwPSJFTiIgZGItaWQ9Ijl2d3YyMHB3djIydzV2ZWZ4ZDJwcGY5ZjBk
NXJkdDBlcGF2ciIgdGltZXN0YW1wPSIwIj4yMTwva2V5PjwvZm9yZWlnbi1rZXlzPjxyZWYtdHlw
ZSBuYW1lPSJKb3VybmFsIEFydGljbGUiPjE3PC9yZWYtdHlwZT48Y29udHJpYnV0b3JzPjxhdXRo
b3JzPjxhdXRob3I+U3RvamFkaW5vdmljLCBBLjwvYXV0aG9yPjxhdXRob3I+SG9vcywgQS48L2F1
dGhvcj48YXV0aG9yPk5pc3NhbiwgQS48L2F1dGhvcj48YXV0aG9yPkR1ZGFzLCBNLiBFLjwvYXV0
aG9yPjxhdXRob3I+Q29yZG9uLUNhcmRvLCBDLjwvYXV0aG9yPjxhdXRob3I+U2hhaGEsIEEuIFIu
PC9hdXRob3I+PGF1dGhvcj5CcmVubmFuLCBNLiBGLjwvYXV0aG9yPjxhdXRob3I+U2luZ2gsIEIu
PC9hdXRob3I+PGF1dGhvcj5HaG9zc2VpbiwgUi4gQS48L2F1dGhvcj48L2F1dGhvcnM+PC9jb250
cmlidXRvcnM+PGF1dGgtYWRkcmVzcz5EZXBhcnRtZW50IG9mIFN1cmdlcnksIE1lbW9yaWFsIFNs
b2FuLUtldHRlcmluZyBDYW5jZXIgQ2VudGVyLCBOZXcgWW9yaywgTlkgMTAwMjEsIFVTQS48L2F1
dGgtYWRkcmVzcz48dGl0bGVzPjx0aXRsZT5QYXJhdGh5cm9pZCBuZW9wbGFzbXM6IGNsaW5pY2Fs
LCBoaXN0b3BhdGhvbG9naWNhbCwgYW5kIHRpc3N1ZSBtaWNyb2FycmF5LWJhc2VkIG1vbGVjdWxh
ciBhbmFseXNpcz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NTQtNjQ8L3BhZ2VzPjx2b2x1bWU+MzQ8L3ZvbHVtZT48
bnVtYmVyPjE8L251bWJlcj48ZWRpdGlvbj4yMDAzLzAyLzI4PC9lZGl0aW9uPjxrZXl3b3Jkcz48
a2V5d29yZD4qQWRlbm9tYS9jaGVtaXN0cnkvZ2VuZXRpY3MvcGF0aG9sb2d5PC9rZXl3b3JkPjxr
ZXl3b3JkPkFkdWx0PC9rZXl3b3JkPjxrZXl3b3JkPkFnZWQ8L2tleXdvcmQ+PGtleXdvcmQ+QWdl
ZCwgODAgYW5kIG92ZXI8L2tleXdvcmQ+PGtleXdvcmQ+QmlvbWFya2VycywgVHVtb3IvYW5hbHlz
aXM8L2tleXdvcmQ+PGtleXdvcmQ+KkNhcmNpbm9tYS9jaGVtaXN0cnkvZ2VuZXRpY3Mvc2Vjb25k
YXJ5PC9rZXl3b3JkPjxrZXl3b3JkPkNlbGwgQ3ljbGUgUHJvdGVpbnMvYW5hbHlzaXM8L2tleXdv
cmQ+PGtleXdvcmQ+RE5BLCBOZW9wbGFzbS9hbmFseXNpczwva2V5d29yZD48a2V5d29yZD5GZW1h
bGU8L2tleXdvcmQ+PGtleXdvcmQ+KkdlbmUgRXhwcmVzc2lvbiBQcm9maWxpbmc8L2tleXdvcmQ+
PGtleXdvcmQ+SGlzdG9jeXRvbG9naWNhbCBQcmVwYXJhdGlvbiBUZWNobmlxdWVzPC9rZXl3b3Jk
PjxrZXl3b3JkPkh1bWFuczwva2V5d29yZD48a2V5d29yZD5JbW11bm9lbnp5bWUgVGVjaG5pcXVl
czwva2V5d29yZD48a2V5d29yZD5LaS02NyBBbnRpZ2VuL2FuYWx5c2lzPC9rZXl3b3JkPjxrZXl3
b3JkPk1hbGU8L2tleXdvcmQ+PGtleXdvcmQ+TWlkZGxlIEFnZWQ8L2tleXdvcmQ+PGtleXdvcmQ+
TmVvcGxhc20gUmVjdXJyZW5jZSwgTG9jYWwvcGF0aG9sb2d5PC9rZXl3b3JkPjxrZXl3b3JkPk9s
aWdvbnVjbGVvdGlkZSBBcnJheSBTZXF1ZW5jZSBBbmFseXNpczwva2V5d29yZD48a2V5d29yZD4q
UGFyYXRoeXJvaWQgTmVvcGxhc21zL2NoZW1pc3RyeS9nZW5ldGljcy9wYXRob2xvZ3k8L2tleXdv
cmQ+PGtleXdvcmQ+UmV0cm9zcGVjdGl2ZSBTdHVkaWVzPC9rZXl3b3JkPjwva2V5d29yZHM+PGRh
dGVzPjx5ZWFyPjIwMDM8L3llYXI+PHB1Yi1kYXRlcz48ZGF0ZT5KYW48L2RhdGU+PC9wdWItZGF0
ZXM+PC9kYXRlcz48aXNibj4wMDQ2LTgxNzcgKFByaW50KSYjeEQ7MDA0Ni04MTc3PC9pc2JuPjxh
Y2Nlc3Npb24tbnVtPjEyNjA1MzY3PC9hY2Nlc3Npb24tbnVtPjx1cmxzPjwvdXJscz48ZWxlY3Ry
b25pYy1yZXNvdXJjZS1udW0+MTAuMTA1My9odXBhLjIwMDMuNTU8L2VsZWN0cm9uaWMtcmVzb3Vy
Y2UtbnVtPjxyZW1vdGUtZGF0YWJhc2UtcHJvdmlkZXI+TkxNPC9yZW1vdGUtZGF0YWJhc2UtcHJv
dmlkZXI+PGxhbmd1YWdlPmVuZzwvbGFuZ3VhZ2U+PC9yZWNvcmQ+PC9DaXRlPjwvRW5kTm90ZT5=
</w:fldData>
              </w:fldChar>
            </w:r>
            <w:r w:rsidRPr="00F5579D">
              <w:rPr>
                <w:rFonts w:ascii="Calibri" w:hAnsi="Calibri"/>
                <w:color w:val="000000"/>
                <w:sz w:val="16"/>
                <w:szCs w:val="16"/>
              </w:rPr>
              <w:instrText xml:space="preserve"> ADDIN EN.CITE.DATA </w:instrText>
            </w:r>
            <w:r w:rsidRPr="00F5579D">
              <w:rPr>
                <w:rFonts w:ascii="Calibri" w:hAnsi="Calibri"/>
                <w:color w:val="000000"/>
                <w:sz w:val="16"/>
                <w:szCs w:val="16"/>
              </w:rPr>
            </w:r>
            <w:r w:rsidRPr="00F5579D">
              <w:rPr>
                <w:rFonts w:ascii="Calibri" w:hAnsi="Calibri"/>
                <w:color w:val="000000"/>
                <w:sz w:val="16"/>
                <w:szCs w:val="16"/>
              </w:rPr>
              <w:fldChar w:fldCharType="end"/>
            </w:r>
            <w:r w:rsidRPr="00F5579D">
              <w:rPr>
                <w:rFonts w:ascii="Calibri" w:hAnsi="Calibri"/>
                <w:color w:val="000000"/>
                <w:sz w:val="16"/>
                <w:szCs w:val="16"/>
              </w:rPr>
            </w:r>
            <w:r w:rsidRPr="00F5579D">
              <w:rPr>
                <w:rFonts w:ascii="Calibri" w:hAnsi="Calibri"/>
                <w:color w:val="000000"/>
                <w:sz w:val="16"/>
                <w:szCs w:val="16"/>
              </w:rPr>
              <w:fldChar w:fldCharType="separate"/>
            </w:r>
            <w:r w:rsidRPr="00F5579D">
              <w:rPr>
                <w:rFonts w:ascii="Calibri" w:hAnsi="Calibri"/>
                <w:color w:val="000000"/>
                <w:sz w:val="16"/>
                <w:szCs w:val="16"/>
                <w:vertAlign w:val="superscript"/>
              </w:rPr>
              <w:t>2-5</w:t>
            </w:r>
            <w:r w:rsidRPr="00F5579D">
              <w:rPr>
                <w:rFonts w:ascii="Calibri" w:hAnsi="Calibri"/>
                <w:color w:val="000000"/>
                <w:sz w:val="16"/>
                <w:szCs w:val="16"/>
              </w:rPr>
              <w:fldChar w:fldCharType="end"/>
            </w:r>
          </w:p>
          <w:p w14:paraId="235B648F" w14:textId="77777777" w:rsidR="00F5579D" w:rsidRPr="00F5579D" w:rsidRDefault="00F5579D" w:rsidP="00F5579D">
            <w:pPr>
              <w:autoSpaceDE w:val="0"/>
              <w:autoSpaceDN w:val="0"/>
              <w:adjustRightInd w:val="0"/>
              <w:spacing w:after="0" w:line="240" w:lineRule="auto"/>
              <w:rPr>
                <w:rFonts w:ascii="Calibri" w:hAnsi="Calibri"/>
                <w:color w:val="000000"/>
                <w:sz w:val="16"/>
                <w:szCs w:val="16"/>
              </w:rPr>
            </w:pPr>
          </w:p>
          <w:p w14:paraId="235B6490" w14:textId="77777777" w:rsidR="00F5579D" w:rsidRPr="00F5579D" w:rsidRDefault="00F5579D" w:rsidP="00F5579D">
            <w:pPr>
              <w:autoSpaceDE w:val="0"/>
              <w:autoSpaceDN w:val="0"/>
              <w:adjustRightInd w:val="0"/>
              <w:spacing w:after="0" w:line="240" w:lineRule="auto"/>
              <w:rPr>
                <w:rFonts w:ascii="Calibri" w:hAnsi="Calibri"/>
                <w:color w:val="000000"/>
                <w:sz w:val="16"/>
                <w:szCs w:val="16"/>
              </w:rPr>
            </w:pPr>
            <w:r w:rsidRPr="00F5579D">
              <w:rPr>
                <w:rFonts w:ascii="Calibri" w:hAnsi="Calibri"/>
                <w:color w:val="000000"/>
                <w:sz w:val="16"/>
                <w:szCs w:val="16"/>
              </w:rPr>
              <w:t>Parathyroid neoplasms that show some histologically worrisome features but do not fulfil the more robust criteria of invasion or metastasis are classified as atypical parathyroid neoplasm (atypical parathyroid adenoma)/neoplasm of uncertain malignant potential (UMP). These lesions lack unequivocal invasion. Parathyroid neoplasms of UMP generally have two or more concerning features, such as fibrous bands, mitotic figures, necrosis, trabecular growth, or adherence to surrounding tissues intraoperatively. Additionally they usually have a smaller dimension, weight, and volume than carcinomas and are less likely to have coagulative tumour necrosis.</w:t>
            </w:r>
            <w:bookmarkStart w:id="0" w:name="_Toc366018990"/>
            <w:bookmarkStart w:id="1" w:name="_Toc503886176"/>
            <w:r w:rsidRPr="00F5579D">
              <w:rPr>
                <w:rFonts w:ascii="Calibri" w:hAnsi="Calibri"/>
                <w:color w:val="000000"/>
                <w:sz w:val="16"/>
                <w:szCs w:val="16"/>
              </w:rPr>
              <w:fldChar w:fldCharType="begin">
                <w:fldData xml:space="preserve">PEVuZE5vdGU+PENpdGU+PEF1dGhvcj5NY0NveTwvQXV0aG9yPjxZZWFyPjIwMTU8L1llYXI+PFJl
Y051bT4yMjwvUmVjTnVtPjxEaXNwbGF5VGV4dD48c3R5bGUgZmFjZT0ic3VwZXJzY3JpcHQiPjYt
MTA8L3N0eWxlPjwvRGlzcGxheVRleHQ+PHJlY29yZD48cmVjLW51bWJlcj4yMjwvcmVjLW51bWJl
cj48Zm9yZWlnbi1rZXlzPjxrZXkgYXBwPSJFTiIgZGItaWQ9Ijl2d3YyMHB3djIydzV2ZWZ4ZDJw
cGY5ZjBkNXJkdDBlcGF2ciIgdGltZXN0YW1wPSIwIj4yMjwva2V5PjwvZm9yZWlnbi1rZXlzPjxy
ZWYtdHlwZSBuYW1lPSJKb3VybmFsIEFydGljbGUiPjE3PC9yZWYtdHlwZT48Y29udHJpYnV0b3Jz
PjxhdXRob3JzPjxhdXRob3I+TWNDb3ksIEsuIEwuPC9hdXRob3I+PGF1dGhvcj5TZWV0aGFsYSwg
Ui4gUi48L2F1dGhvcj48YXV0aG9yPkFybXN0cm9uZywgTS4gSi48L2F1dGhvcj48YXV0aG9yPk5p
a2lmb3JvdmEsIE0uIE4uPC9hdXRob3I+PGF1dGhvcj5TdGFuZywgTS4gVC48L2F1dGhvcj48YXV0
aG9yPkNhcnR5LCBTLiBFLjwvYXV0aG9yPjxhdXRob3I+WWlwLCBMLjwvYXV0aG9yPjwvYXV0aG9y
cz48L2NvbnRyaWJ1dG9ycz48YXV0aC1hZGRyZXNzPkRlcGFydG1lbnQgb2YgU3VyZ2VyeSwgVW5p
dmVyc2l0eSBvZiBQaXR0c2J1cmdoLCBQaXR0c2J1cmdoLCBQQS4gRWxlY3Ryb25pYyBhZGRyZXNz
OiBtY2NveWtsQHVwbWMuZWR1LiYjeEQ7RGVwYXJ0bWVudCBvZiBQYXRob2xvZ3ksIFVuaXZlcnNp
dHkgb2YgUGl0dHNidXJnaCwgUGl0dHNidXJnaCwgUEEuJiN4RDtEZXBhcnRtZW50IG9mIFN1cmdl
cnksIFVuaXZlcnNpdHkgb2YgUGl0dHNidXJnaCwgUGl0dHNidXJnaCwgUEEuPC9hdXRoLWFkZHJl
c3M+PHRpdGxlcz48dGl0bGU+VGhlIGNsaW5pY2FsIGltcG9ydGFuY2Ugb2YgcGFyYXRoeXJvaWQg
YXR5cGlhOiBpcyBsb25nLXRlcm0gc3VydmVpbGxhbmNlIG5lY2Vzc2FyeT88L3RpdGxlPjxzZWNv
bmRhcnktdGl0bGU+U3VyZ2VyeTwvc2Vjb25kYXJ5LXRpdGxlPjxhbHQtdGl0bGU+U3VyZ2VyeTwv
YWx0LXRpdGxlPjwvdGl0bGVzPjxwYWdlcz45MjktMzU7IGRpc2N1c3Npb24gOTM1LTY8L3BhZ2Vz
Pjx2b2x1bWU+MTU4PC92b2x1bWU+PG51bWJlcj40PC9udW1iZXI+PGVkaXRpb24+MjAxNS8wNy8y
NzwvZWRpdGlvbj48a2V5d29yZHM+PGtleXdvcmQ+QWRlbm9tYS9jb21wbGljYXRpb25zLypwYXRo
b2xvZ3kvc3VyZ2VyeTwva2V5d29yZD48a2V5d29yZD5BZHVsdDwva2V5d29yZD48a2V5d29yZD5B
Z2VkPC9rZXl3b3JkPjxrZXl3b3JkPkFnZWQsIDgwIGFuZCBvdmVyPC9rZXl3b3JkPjxrZXl3b3Jk
PkZlbWFsZTwva2V5d29yZD48a2V5d29yZD5Gb2xsb3ctVXAgU3R1ZGllczwva2V5d29yZD48a2V5
d29yZD5IdW1hbnM8L2tleXdvcmQ+PGtleXdvcmQ+SHlwZXJwYXJhdGh5cm9pZGlzbSwgUHJpbWFy
eS8qZXRpb2xvZ3kvc3VyZ2VyeTwva2V5d29yZD48a2V5d29yZD5NYWxlPC9rZXl3b3JkPjxrZXl3
b3JkPk1pZGRsZSBBZ2VkPC9rZXl3b3JkPjxrZXl3b3JkPk5lb3BsYXNtIFJlY3VycmVuY2UsIExv
Y2FsPC9rZXl3b3JkPjxrZXl3b3JkPlBhcmF0aHlyb2lkIE5lb3BsYXNtcy9jb21wbGljYXRpb25z
LypwYXRob2xvZ3kvc3VyZ2VyeTwva2V5d29yZD48a2V5d29yZD4qUGFyYXRoeXJvaWRlY3RvbXk8
L2tleXdvcmQ+PGtleXdvcmQ+UmV0cm9zcGVjdGl2ZSBTdHVkaWVzPC9rZXl3b3JkPjxrZXl3b3Jk
PlRyZWF0bWVudCBPdXRjb21lPC9rZXl3b3JkPjwva2V5d29yZHM+PGRhdGVzPjx5ZWFyPjIwMTU8
L3llYXI+PHB1Yi1kYXRlcz48ZGF0ZT5PY3Q8L2RhdGU+PC9wdWItZGF0ZXM+PC9kYXRlcz48aXNi
bj4wMDM5LTYwNjA8L2lzYm4+PGFjY2Vzc2lvbi1udW0+MjYyMTAyMjM8L2FjY2Vzc2lvbi1udW0+
PHVybHM+PC91cmxzPjxlbGVjdHJvbmljLXJlc291cmNlLW51bT4xMC4xMDE2L2ouc3VyZy4yMDE1
LjA2LjAyMjwvZWxlY3Ryb25pYy1yZXNvdXJjZS1udW0+PHJlbW90ZS1kYXRhYmFzZS1wcm92aWRl
cj5OTE08L3JlbW90ZS1kYXRhYmFzZS1wcm92aWRlcj48bGFuZ3VhZ2U+ZW5nPC9sYW5ndWFnZT48
L3JlY29yZD48L0NpdGU+PENpdGU+PEF1dGhvcj5IdW5kYWhsPC9BdXRob3I+PFllYXI+MTk5OTwv
WWVhcj48UmVjTnVtPjIzPC9SZWNOdW0+PHJlY29yZD48cmVjLW51bWJlcj4yMzwvcmVjLW51bWJl
cj48Zm9yZWlnbi1rZXlzPjxrZXkgYXBwPSJFTiIgZGItaWQ9Ijl2d3YyMHB3djIydzV2ZWZ4ZDJw
cGY5ZjBkNXJkdDBlcGF2ciIgdGltZXN0YW1wPSIwIj4yMzwva2V5PjwvZm9yZWlnbi1rZXlzPjxy
ZWYtdHlwZSBuYW1lPSJKb3VybmFsIEFydGljbGUiPjE3PC9yZWYtdHlwZT48Y29udHJpYnV0b3Jz
PjxhdXRob3JzPjxhdXRob3I+SHVuZGFobCwgUy4gQS48L2F1dGhvcj48YXV0aG9yPkZsZW1pbmcs
IEkuIEQuPC9hdXRob3I+PGF1dGhvcj5GcmVtZ2VuLCBBLiBNLjwvYXV0aG9yPjxhdXRob3I+TWVu
Y2ssIEguIFIuPC9hdXRob3I+PC9hdXRob3JzPjwvY29udHJpYnV0b3JzPjxhdXRoLWFkZHJlc3M+
RGVwYXJ0bWVudCBvZiBTdXJnZXJ5LCBUaGUgUXVlZW4mYXBvcztzIE1lZGljYWwgQ2VudGVyLCBI
b25vbHVsdSwgSGF3YWlpLCBVU0EuPC9hdXRoLWFkZHJlc3M+PHRpdGxlcz48dGl0bGU+VHdvIGh1
bmRyZWQgZWlnaHR5LXNpeCBjYXNlcyBvZiBwYXJhdGh5cm9pZCBjYXJjaW5vbWEgdHJlYXRlZCBp
biB0aGUgVS5TLiBiZXR3ZWVuIDE5ODUtMTk5NTogYSBOYXRpb25hbCBDYW5jZXIgRGF0YSBCYXNl
IFJlcG9ydC4gVGhlIEFtZXJpY2FuIENvbGxlZ2Ugb2YgU3VyZ2VvbnMgQ29tbWlzc2lvbiBvbiBD
YW5jZXIgYW5kIHRoZSBBbWVyaWNhbiBDYW5jZXIgU29jaWV0e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TM4LTQ0PC9wYWdlcz48dm9sdW1lPjg2PC92b2x1bWU+PG51bWJlcj4zPC9u
dW1iZXI+PGVkaXRpb24+MTk5OS8wOC8wMzwvZWRpdGlvbj48a2V5d29yZHM+PGtleXdvcmQ+QWRv
bGVzY2VudDwva2V5d29yZD48a2V5d29yZD5BZHVsdDwva2V5d29yZD48a2V5d29yZD5BZ2UgRGlz
dHJpYnV0aW9uPC9rZXl3b3JkPjxrZXl3b3JkPkFnZWQ8L2tleXdvcmQ+PGtleXdvcmQ+QWdlZCwg
ODAgYW5kIG92ZXI8L2tleXdvcmQ+PGtleXdvcmQ+RmVtYWxlPC9rZXl3b3JkPjxrZXl3b3JkPkh1
bWFuczwva2V5d29yZD48a2V5d29yZD5NYWxlPC9rZXl3b3JkPjxrZXl3b3JkPk1pZGRsZSBBZ2Vk
PC9rZXl3b3JkPjxrZXl3b3JkPlBhcmF0aHlyb2lkIE5lb3BsYXNtcy9lcGlkZW1pb2xvZ3kvZXRo
bm9sb2d5L21vcnRhbGl0eS9wYXRob2xvZ3kvKnRoZXJhcHk8L2tleXdvcmQ+PGtleXdvcmQ+UGFy
YXRoeXJvaWRlY3RvbXkvc3RhdGlzdGljcyAmYW1wOyBudW1lcmljYWwgZGF0YTwva2V5d29yZD48
a2V5d29yZD5TZXggRGlzdHJpYnV0aW9uPC9rZXl3b3JkPjxrZXl3b3JkPlVuaXRlZCBTdGF0ZXMv
ZXBpZGVtaW9sb2d5PC9rZXl3b3JkPjwva2V5d29yZHM+PGRhdGVzPjx5ZWFyPjE5OTk8L3llYXI+
PHB1Yi1kYXRlcz48ZGF0ZT5BdWcgMTwvZGF0ZT48L3B1Yi1kYXRlcz48L2RhdGVzPjxpc2JuPjAw
MDgtNTQzWCAoUHJpbnQpJiN4RDswMDA4LTU0M3g8L2lzYm4+PGFjY2Vzc2lvbi1udW0+MTA0MzAy
NjU8L2FjY2Vzc2lvbi1udW0+PHVybHM+PC91cmxzPjxyZW1vdGUtZGF0YWJhc2UtcHJvdmlkZXI+
TkxNPC9yZW1vdGUtZGF0YWJhc2UtcHJvdmlkZXI+PGxhbmd1YWdlPmVuZzwvbGFuZ3VhZ2U+PC9y
ZWNvcmQ+PC9DaXRlPjxDaXRlPjxBdXRob3I+U2hhaGE8L0F1dGhvcj48WWVhcj4xOTk5PC9ZZWFy
PjxSZWNOdW0+MjQ8L1JlY051bT48cmVjb3JkPjxyZWMtbnVtYmVyPjI0PC9yZWMtbnVtYmVyPjxm
b3JlaWduLWtleXM+PGtleSBhcHA9IkVOIiBkYi1pZD0iOXZ3djIwcHd2MjJ3NXZlZnhkMnBwZjlm
MGQ1cmR0MGVwYXZyIiB0aW1lc3RhbXA9IjAiPjI0PC9rZXk+PC9mb3JlaWduLWtleXM+PHJlZi10
eXBlIG5hbWU9IkpvdXJuYWwgQXJ0aWNsZSI+MTc8L3JlZi10eXBlPjxjb250cmlidXRvcnM+PGF1
dGhvcnM+PGF1dGhvcj5TaGFoYSwgQS4gUi48L2F1dGhvcj48YXV0aG9yPlNoYWgsIEouIFAuPC9h
dXRob3I+PC9hdXRob3JzPjwvY29udHJpYnV0b3JzPjx0aXRsZXM+PHRpdGxlPlBhcmF0aHlyb2lk
IGNhcmNpbm9tYTogYSBkaWFnbm9zdGljIGFuZCB0aGVyYXBldXRpYyBjaGFsbGVuZ2U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M3OC04MDwvcGFnZXM+PHZvbHVtZT44Njwvdm9sdW1l
PjxudW1iZXI+MzwvbnVtYmVyPjxlZGl0aW9uPjE5OTkvMDgvMDM8L2VkaXRpb24+PGtleXdvcmRz
PjxrZXl3b3JkPkh1bWFuczwva2V5d29yZD48a2V5d29yZD5IeXBlcnBhcmF0aHlyb2lkaXNtL2V0
aW9sb2d5PC9rZXl3b3JkPjxrZXl3b3JkPk5lb3BsYXNtIFN0YWdpbmc8L2tleXdvcmQ+PGtleXdv
cmQ+UGFyYXRoeXJvaWQgTmVvcGxhc21zL2NvbXBsaWNhdGlvbnMvKnBhdGhvbG9neS90aGVyYXB5
PC9rZXl3b3JkPjwva2V5d29yZHM+PGRhdGVzPjx5ZWFyPjE5OTk8L3llYXI+PHB1Yi1kYXRlcz48
ZGF0ZT5BdWcgMTwvZGF0ZT48L3B1Yi1kYXRlcz48L2RhdGVzPjxpc2JuPjAwMDgtNTQzWCAoUHJp
bnQpJiN4RDswMDA4LTU0M3g8L2lzYm4+PGFjY2Vzc2lvbi1udW0+MTA0MzAyNDM8L2FjY2Vzc2lv
bi1udW0+PHVybHM+PC91cmxzPjxyZW1vdGUtZGF0YWJhc2UtcHJvdmlkZXI+TkxNPC9yZW1vdGUt
ZGF0YWJhc2UtcHJvdmlkZXI+PGxhbmd1YWdlPmVuZzwvbGFuZ3VhZ2U+PC9yZWNvcmQ+PC9DaXRl
PjxDaXRlPjxBdXRob3I+U2NodWx0ZTwvQXV0aG9yPjxZZWFyPjIwMTI8L1llYXI+PFJlY051bT4y
NTwvUmVjTnVtPjxyZWNvcmQ+PHJlYy1udW1iZXI+MjU8L3JlYy1udW1iZXI+PGZvcmVpZ24ta2V5
cz48a2V5IGFwcD0iRU4iIGRiLWlkPSI5dnd2MjBwd3YyMnc1dmVmeGQycHBmOWYwZDVyZHQwZXBh
dnIiIHRpbWVzdGFtcD0iMCI+MjU8L2tleT48L2ZvcmVpZ24ta2V5cz48cmVmLXR5cGUgbmFtZT0i
Sm91cm5hbCBBcnRpY2xlIj4xNzwvcmVmLXR5cGU+PGNvbnRyaWJ1dG9ycz48YXV0aG9ycz48YXV0
aG9yPlNjaHVsdGUsIEsuIE0uPC9hdXRob3I+PGF1dGhvcj5HaWxsLCBBLiBKLjwvYXV0aG9yPjxh
dXRob3I+QmFyY3p5bnNraSwgTS48L2F1dGhvcj48YXV0aG9yPkthcmFrYXMsIEUuPC9hdXRob3I+
PGF1dGhvcj5NaXlhdWNoaSwgQS48L2F1dGhvcj48YXV0aG9yPktub2VmZWwsIFcuIFQuPC9hdXRo
b3I+PGF1dGhvcj5Mb21iYXJkaSwgQy4gUC48L2F1dGhvcj48YXV0aG9yPlRhbGF0LCBOLjwvYXV0
aG9yPjxhdXRob3I+RGlhei1DYW5vLCBTLjwvYXV0aG9yPjxhdXRob3I+R3JhbnQsIEMuIFMuPC9h
dXRob3I+PC9hdXRob3JzPjwvY29udHJpYnV0b3JzPjxhdXRoLWFkZHJlc3M+RGVwYXJ0bWVudCBv
ZiBFbmRvY3JpbmUgU3VyZ2VyeSwgS2luZyZhcG9zO3MgQ29sbGVnZSBIb3NwaXRhbCwgS2luZyZh
cG9zO3MgSGVhbHRoIFBhcnRuZXJzLCBMb25kb24sIFVLLiBLbGF1cy1tYXJ0aW4uc2NodWx0ZUBu
aHMubmV0PC9hdXRoLWFkZHJlc3M+PHRpdGxlcz48dGl0bGU+Q2xhc3NpZmljYXRpb24gb2YgcGFy
YXRoeXJvaWQgY2FuY2VyPC90aXRsZT48c2Vjb25kYXJ5LXRpdGxlPkFubiBTdXJnIE9uY29sPC9z
ZWNvbmRhcnktdGl0bGU+PGFsdC10aXRsZT5Bbm5hbHMgb2Ygc3VyZ2ljYWwgb25jb2xvZ3k8L2Fs
dC10aXRsZT48L3RpdGxlcz48cGFnZXM+MjYyMC04PC9wYWdlcz48dm9sdW1lPjE5PC92b2x1bWU+
PG51bWJlcj44PC9udW1iZXI+PGVkaXRpb24+MjAxMi8wMy8yMjwvZWRpdGlvbj48a2V5d29yZHM+
PGtleXdvcmQ+QWRvbGVzY2VudDwva2V5d29yZD48a2V5d29yZD5BZHVsdDwva2V5d29yZD48a2V5
d29yZD5BZ2VkPC9rZXl3b3JkPjxrZXl3b3JkPkFnZWQsIDgwIGFuZCBvdmVy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mVjdXJyZW5jZSwgTG9jYWwvKm1vcnRhbGl0eS9wYXRob2xvZ3kvc3VyZ2VyeTwva2V5
d29yZD48a2V5d29yZD5OZW9wbGFzbSBTdGFnaW5nPC9rZXl3b3JkPjxrZXl3b3JkPlBhcmF0aHly
b2lkIE5lb3BsYXNtcy8qY2xhc3NpZmljYXRpb24vKm1vcnRhbGl0eS9wYXRob2xvZ3kvc3VyZ2Vy
eTwva2V5d29yZD48a2V5d29yZD5Qcm9nbm9zaXM8L2tleXdvcmQ+PGtleXdvcmQ+UmV0cm9zcGVj
dGl2ZSBTdHVkaWVzPC9rZXl3b3JkPjxrZXl3b3JkPlN1cnZpdmFsIFJhdGU8L2tleXdvcmQ+PGtl
eXdvcmQ+WW91bmcgQWR1bHQ8L2tleXdvcmQ+PC9rZXl3b3Jkcz48ZGF0ZXM+PHllYXI+MjAxMjwv
eWVhcj48cHViLWRhdGVzPjxkYXRlPkF1ZzwvZGF0ZT48L3B1Yi1kYXRlcz48L2RhdGVzPjxpc2Ju
PjEwNjgtOTI2NTwvaXNibj48YWNjZXNzaW9uLW51bT4yMjQzNDI0NzwvYWNjZXNzaW9uLW51bT48
dXJscz48L3VybHM+PGVsZWN0cm9uaWMtcmVzb3VyY2UtbnVtPjEwLjEyNDUvczEwNDM0LTAxMi0y
MzA2LTY8L2VsZWN0cm9uaWMtcmVzb3VyY2UtbnVtPjxyZW1vdGUtZGF0YWJhc2UtcHJvdmlkZXI+
TkxNPC9yZW1vdGUtZGF0YWJhc2UtcHJvdmlkZXI+PGxhbmd1YWdlPmVuZzwvbGFuZ3VhZ2U+PC9y
ZWNvcmQ+PC9DaXRlPjxDaXRlPjxBdXRob3I+S2FtZXlhbWE8L0F1dGhvcj48WWVhcj4yMDA1PC9Z
ZWFyPjxSZWNOdW0+MjY8L1JlY051bT48cmVjb3JkPjxyZWMtbnVtYmVyPjI2PC9yZWMtbnVtYmVy
Pjxmb3JlaWduLWtleXM+PGtleSBhcHA9IkVOIiBkYi1pZD0iOXZ3djIwcHd2MjJ3NXZlZnhkMnBw
ZjlmMGQ1cmR0MGVwYXZyIiB0aW1lc3RhbXA9IjAiPjI2PC9rZXk+PC9mb3JlaWduLWtleXM+PHJl
Zi10eXBlIG5hbWU9IkpvdXJuYWwgQXJ0aWNsZSI+MTc8L3JlZi10eXBlPjxjb250cmlidXRvcnM+
PGF1dGhvcnM+PGF1dGhvcj5LYW1leWFtYSwgSy48L2F1dGhvcj48YXV0aG9yPlRha2FtaSwgSC48
L2F1dGhvcj48L2F1dGhvcnM+PC9jb250cmlidXRvcnM+PGF1dGgtYWRkcmVzcz5EaXZpc2lvbiBv
ZiBEaWFnbm9zdGljIFBhdGhvbG9neSwgS2VpbyBVbml2ZXJzaXR5IFNjaG9vbCBvZiBNZWRpY2lu
ZSwgVGVpa3lvIFVuaXZlcnNpdHksIFNjaG9vbCBvZiBNZWRpY2luZSwgSmFwYW4uIGthbWV5YW1h
QHNjLml0Yy5rZWlvLmFjLmpwPC9hdXRoLWFkZHJlc3M+PHRpdGxlcz48dGl0bGU+UHJvcG9zYWwg
Zm9yIHRoZSBoaXN0b2xvZ2ljYWwgY2xhc3NpZmljYXRpb24gb2YgcGFyYXRoeXJvaWQgY2FyY2lu
b21hPC90aXRsZT48c2Vjb25kYXJ5LXRpdGxlPkVuZG9jciBQYXRob2w8L3NlY29uZGFyeS10aXRs
ZT48YWx0LXRpdGxlPkVuZG9jcmluZSBwYXRob2xvZ3k8L2FsdC10aXRsZT48L3RpdGxlcz48cGFn
ZXM+NDktNTI8L3BhZ2VzPjx2b2x1bWU+MTY8L3ZvbHVtZT48bnVtYmVyPjE8L251bWJlcj48ZWRp
dGlvbj4yMDA1LzA3LzA4PC9lZGl0aW9uPjxrZXl3b3Jkcz48a2V5d29yZD5DYXJjaW5vbWEvKmNs
YXNzaWZpY2F0aW9uLypkaWFnbm9zaXMvc2Vjb25kYXJ5PC9rZXl3b3JkPjxrZXl3b3JkPkh1bWFu
czwva2V5d29yZD48a2V5d29yZD5OZW9wbGFzbSBJbnZhc2l2ZW5lc3M8L2tleXdvcmQ+PGtleXdv
cmQ+TmVvcGxhc20gTWV0YXN0YXNpczwva2V5d29yZD48a2V5d29yZD5QYXJhdGh5cm9pZCBOZW9w
bGFzbXMvKmNsYXNzaWZpY2F0aW9uLypkaWFnbm9zaXM8L2tleXdvcmQ+PGtleXdvcmQ+UHJvZ25v
c2lzPC9rZXl3b3JkPjwva2V5d29yZHM+PGRhdGVzPjx5ZWFyPjIwMDU8L3llYXI+PHB1Yi1kYXRl
cz48ZGF0ZT5TcHJpbmc8L2RhdGU+PC9wdWItZGF0ZXM+PC9kYXRlcz48aXNibj4xMDQ2LTM5NzYg
KFByaW50KSYjeEQ7MTA0Ni0zOTc2PC9pc2JuPjxhY2Nlc3Npb24tbnVtPjE2MDAwODQ2PC9hY2Nl
c3Npb24tbnVtPjx1cmxzPjwvdXJscz48cmVtb3RlLWRhdGFiYXNlLXByb3ZpZGVyPk5MTTwvcmVt
b3RlLWRhdGFiYXNlLXByb3ZpZGVyPjxsYW5ndWFnZT5lbmc8L2xhbmd1YWdlPjwvcmVjb3JkPjwv
Q2l0ZT48L0VuZE5vdGU+AG==
</w:fldData>
              </w:fldChar>
            </w:r>
            <w:r w:rsidRPr="00F5579D">
              <w:rPr>
                <w:rFonts w:ascii="Calibri" w:hAnsi="Calibri"/>
                <w:color w:val="000000"/>
                <w:sz w:val="16"/>
                <w:szCs w:val="16"/>
              </w:rPr>
              <w:instrText xml:space="preserve"> ADDIN EN.CITE </w:instrText>
            </w:r>
            <w:r w:rsidRPr="00F5579D">
              <w:rPr>
                <w:rFonts w:ascii="Calibri" w:hAnsi="Calibri"/>
                <w:color w:val="000000"/>
                <w:sz w:val="16"/>
                <w:szCs w:val="16"/>
              </w:rPr>
              <w:fldChar w:fldCharType="begin">
                <w:fldData xml:space="preserve">PEVuZE5vdGU+PENpdGU+PEF1dGhvcj5NY0NveTwvQXV0aG9yPjxZZWFyPjIwMTU8L1llYXI+PFJl
Y051bT4yMjwvUmVjTnVtPjxEaXNwbGF5VGV4dD48c3R5bGUgZmFjZT0ic3VwZXJzY3JpcHQiPjYt
MTA8L3N0eWxlPjwvRGlzcGxheVRleHQ+PHJlY29yZD48cmVjLW51bWJlcj4yMjwvcmVjLW51bWJl
cj48Zm9yZWlnbi1rZXlzPjxrZXkgYXBwPSJFTiIgZGItaWQ9Ijl2d3YyMHB3djIydzV2ZWZ4ZDJw
cGY5ZjBkNXJkdDBlcGF2ciIgdGltZXN0YW1wPSIwIj4yMjwva2V5PjwvZm9yZWlnbi1rZXlzPjxy
ZWYtdHlwZSBuYW1lPSJKb3VybmFsIEFydGljbGUiPjE3PC9yZWYtdHlwZT48Y29udHJpYnV0b3Jz
PjxhdXRob3JzPjxhdXRob3I+TWNDb3ksIEsuIEwuPC9hdXRob3I+PGF1dGhvcj5TZWV0aGFsYSwg
Ui4gUi48L2F1dGhvcj48YXV0aG9yPkFybXN0cm9uZywgTS4gSi48L2F1dGhvcj48YXV0aG9yPk5p
a2lmb3JvdmEsIE0uIE4uPC9hdXRob3I+PGF1dGhvcj5TdGFuZywgTS4gVC48L2F1dGhvcj48YXV0
aG9yPkNhcnR5LCBTLiBFLjwvYXV0aG9yPjxhdXRob3I+WWlwLCBMLjwvYXV0aG9yPjwvYXV0aG9y
cz48L2NvbnRyaWJ1dG9ycz48YXV0aC1hZGRyZXNzPkRlcGFydG1lbnQgb2YgU3VyZ2VyeSwgVW5p
dmVyc2l0eSBvZiBQaXR0c2J1cmdoLCBQaXR0c2J1cmdoLCBQQS4gRWxlY3Ryb25pYyBhZGRyZXNz
OiBtY2NveWtsQHVwbWMuZWR1LiYjeEQ7RGVwYXJ0bWVudCBvZiBQYXRob2xvZ3ksIFVuaXZlcnNp
dHkgb2YgUGl0dHNidXJnaCwgUGl0dHNidXJnaCwgUEEuJiN4RDtEZXBhcnRtZW50IG9mIFN1cmdl
cnksIFVuaXZlcnNpdHkgb2YgUGl0dHNidXJnaCwgUGl0dHNidXJnaCwgUEEuPC9hdXRoLWFkZHJl
c3M+PHRpdGxlcz48dGl0bGU+VGhlIGNsaW5pY2FsIGltcG9ydGFuY2Ugb2YgcGFyYXRoeXJvaWQg
YXR5cGlhOiBpcyBsb25nLXRlcm0gc3VydmVpbGxhbmNlIG5lY2Vzc2FyeT88L3RpdGxlPjxzZWNv
bmRhcnktdGl0bGU+U3VyZ2VyeTwvc2Vjb25kYXJ5LXRpdGxlPjxhbHQtdGl0bGU+U3VyZ2VyeTwv
YWx0LXRpdGxlPjwvdGl0bGVzPjxwYWdlcz45MjktMzU7IGRpc2N1c3Npb24gOTM1LTY8L3BhZ2Vz
Pjx2b2x1bWU+MTU4PC92b2x1bWU+PG51bWJlcj40PC9udW1iZXI+PGVkaXRpb24+MjAxNS8wNy8y
NzwvZWRpdGlvbj48a2V5d29yZHM+PGtleXdvcmQ+QWRlbm9tYS9jb21wbGljYXRpb25zLypwYXRo
b2xvZ3kvc3VyZ2VyeTwva2V5d29yZD48a2V5d29yZD5BZHVsdDwva2V5d29yZD48a2V5d29yZD5B
Z2VkPC9rZXl3b3JkPjxrZXl3b3JkPkFnZWQsIDgwIGFuZCBvdmVyPC9rZXl3b3JkPjxrZXl3b3Jk
PkZlbWFsZTwva2V5d29yZD48a2V5d29yZD5Gb2xsb3ctVXAgU3R1ZGllczwva2V5d29yZD48a2V5
d29yZD5IdW1hbnM8L2tleXdvcmQ+PGtleXdvcmQ+SHlwZXJwYXJhdGh5cm9pZGlzbSwgUHJpbWFy
eS8qZXRpb2xvZ3kvc3VyZ2VyeTwva2V5d29yZD48a2V5d29yZD5NYWxlPC9rZXl3b3JkPjxrZXl3
b3JkPk1pZGRsZSBBZ2VkPC9rZXl3b3JkPjxrZXl3b3JkPk5lb3BsYXNtIFJlY3VycmVuY2UsIExv
Y2FsPC9rZXl3b3JkPjxrZXl3b3JkPlBhcmF0aHlyb2lkIE5lb3BsYXNtcy9jb21wbGljYXRpb25z
LypwYXRob2xvZ3kvc3VyZ2VyeTwva2V5d29yZD48a2V5d29yZD4qUGFyYXRoeXJvaWRlY3RvbXk8
L2tleXdvcmQ+PGtleXdvcmQ+UmV0cm9zcGVjdGl2ZSBTdHVkaWVzPC9rZXl3b3JkPjxrZXl3b3Jk
PlRyZWF0bWVudCBPdXRjb21lPC9rZXl3b3JkPjwva2V5d29yZHM+PGRhdGVzPjx5ZWFyPjIwMTU8
L3llYXI+PHB1Yi1kYXRlcz48ZGF0ZT5PY3Q8L2RhdGU+PC9wdWItZGF0ZXM+PC9kYXRlcz48aXNi
bj4wMDM5LTYwNjA8L2lzYm4+PGFjY2Vzc2lvbi1udW0+MjYyMTAyMjM8L2FjY2Vzc2lvbi1udW0+
PHVybHM+PC91cmxzPjxlbGVjdHJvbmljLXJlc291cmNlLW51bT4xMC4xMDE2L2ouc3VyZy4yMDE1
LjA2LjAyMjwvZWxlY3Ryb25pYy1yZXNvdXJjZS1udW0+PHJlbW90ZS1kYXRhYmFzZS1wcm92aWRl
cj5OTE08L3JlbW90ZS1kYXRhYmFzZS1wcm92aWRlcj48bGFuZ3VhZ2U+ZW5nPC9sYW5ndWFnZT48
L3JlY29yZD48L0NpdGU+PENpdGU+PEF1dGhvcj5IdW5kYWhsPC9BdXRob3I+PFllYXI+MTk5OTwv
WWVhcj48UmVjTnVtPjIzPC9SZWNOdW0+PHJlY29yZD48cmVjLW51bWJlcj4yMzwvcmVjLW51bWJl
cj48Zm9yZWlnbi1rZXlzPjxrZXkgYXBwPSJFTiIgZGItaWQ9Ijl2d3YyMHB3djIydzV2ZWZ4ZDJw
cGY5ZjBkNXJkdDBlcGF2ciIgdGltZXN0YW1wPSIwIj4yMzwva2V5PjwvZm9yZWlnbi1rZXlzPjxy
ZWYtdHlwZSBuYW1lPSJKb3VybmFsIEFydGljbGUiPjE3PC9yZWYtdHlwZT48Y29udHJpYnV0b3Jz
PjxhdXRob3JzPjxhdXRob3I+SHVuZGFobCwgUy4gQS48L2F1dGhvcj48YXV0aG9yPkZsZW1pbmcs
IEkuIEQuPC9hdXRob3I+PGF1dGhvcj5GcmVtZ2VuLCBBLiBNLjwvYXV0aG9yPjxhdXRob3I+TWVu
Y2ssIEguIFIuPC9hdXRob3I+PC9hdXRob3JzPjwvY29udHJpYnV0b3JzPjxhdXRoLWFkZHJlc3M+
RGVwYXJ0bWVudCBvZiBTdXJnZXJ5LCBUaGUgUXVlZW4mYXBvcztzIE1lZGljYWwgQ2VudGVyLCBI
b25vbHVsdSwgSGF3YWlpLCBVU0EuPC9hdXRoLWFkZHJlc3M+PHRpdGxlcz48dGl0bGU+VHdvIGh1
bmRyZWQgZWlnaHR5LXNpeCBjYXNlcyBvZiBwYXJhdGh5cm9pZCBjYXJjaW5vbWEgdHJlYXRlZCBp
biB0aGUgVS5TLiBiZXR3ZWVuIDE5ODUtMTk5NTogYSBOYXRpb25hbCBDYW5jZXIgRGF0YSBCYXNl
IFJlcG9ydC4gVGhlIEFtZXJpY2FuIENvbGxlZ2Ugb2YgU3VyZ2VvbnMgQ29tbWlzc2lvbiBvbiBD
YW5jZXIgYW5kIHRoZSBBbWVyaWNhbiBDYW5jZXIgU29jaWV0e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TM4LTQ0PC9wYWdlcz48dm9sdW1lPjg2PC92b2x1bWU+PG51bWJlcj4zPC9u
dW1iZXI+PGVkaXRpb24+MTk5OS8wOC8wMzwvZWRpdGlvbj48a2V5d29yZHM+PGtleXdvcmQ+QWRv
bGVzY2VudDwva2V5d29yZD48a2V5d29yZD5BZHVsdDwva2V5d29yZD48a2V5d29yZD5BZ2UgRGlz
dHJpYnV0aW9uPC9rZXl3b3JkPjxrZXl3b3JkPkFnZWQ8L2tleXdvcmQ+PGtleXdvcmQ+QWdlZCwg
ODAgYW5kIG92ZXI8L2tleXdvcmQ+PGtleXdvcmQ+RmVtYWxlPC9rZXl3b3JkPjxrZXl3b3JkPkh1
bWFuczwva2V5d29yZD48a2V5d29yZD5NYWxlPC9rZXl3b3JkPjxrZXl3b3JkPk1pZGRsZSBBZ2Vk
PC9rZXl3b3JkPjxrZXl3b3JkPlBhcmF0aHlyb2lkIE5lb3BsYXNtcy9lcGlkZW1pb2xvZ3kvZXRo
bm9sb2d5L21vcnRhbGl0eS9wYXRob2xvZ3kvKnRoZXJhcHk8L2tleXdvcmQ+PGtleXdvcmQ+UGFy
YXRoeXJvaWRlY3RvbXkvc3RhdGlzdGljcyAmYW1wOyBudW1lcmljYWwgZGF0YTwva2V5d29yZD48
a2V5d29yZD5TZXggRGlzdHJpYnV0aW9uPC9rZXl3b3JkPjxrZXl3b3JkPlVuaXRlZCBTdGF0ZXMv
ZXBpZGVtaW9sb2d5PC9rZXl3b3JkPjwva2V5d29yZHM+PGRhdGVzPjx5ZWFyPjE5OTk8L3llYXI+
PHB1Yi1kYXRlcz48ZGF0ZT5BdWcgMTwvZGF0ZT48L3B1Yi1kYXRlcz48L2RhdGVzPjxpc2JuPjAw
MDgtNTQzWCAoUHJpbnQpJiN4RDswMDA4LTU0M3g8L2lzYm4+PGFjY2Vzc2lvbi1udW0+MTA0MzAy
NjU8L2FjY2Vzc2lvbi1udW0+PHVybHM+PC91cmxzPjxyZW1vdGUtZGF0YWJhc2UtcHJvdmlkZXI+
TkxNPC9yZW1vdGUtZGF0YWJhc2UtcHJvdmlkZXI+PGxhbmd1YWdlPmVuZzwvbGFuZ3VhZ2U+PC9y
ZWNvcmQ+PC9DaXRlPjxDaXRlPjxBdXRob3I+U2hhaGE8L0F1dGhvcj48WWVhcj4xOTk5PC9ZZWFy
PjxSZWNOdW0+MjQ8L1JlY051bT48cmVjb3JkPjxyZWMtbnVtYmVyPjI0PC9yZWMtbnVtYmVyPjxm
b3JlaWduLWtleXM+PGtleSBhcHA9IkVOIiBkYi1pZD0iOXZ3djIwcHd2MjJ3NXZlZnhkMnBwZjlm
MGQ1cmR0MGVwYXZyIiB0aW1lc3RhbXA9IjAiPjI0PC9rZXk+PC9mb3JlaWduLWtleXM+PHJlZi10
eXBlIG5hbWU9IkpvdXJuYWwgQXJ0aWNsZSI+MTc8L3JlZi10eXBlPjxjb250cmlidXRvcnM+PGF1
dGhvcnM+PGF1dGhvcj5TaGFoYSwgQS4gUi48L2F1dGhvcj48YXV0aG9yPlNoYWgsIEouIFAuPC9h
dXRob3I+PC9hdXRob3JzPjwvY29udHJpYnV0b3JzPjx0aXRsZXM+PHRpdGxlPlBhcmF0aHlyb2lk
IGNhcmNpbm9tYTogYSBkaWFnbm9zdGljIGFuZCB0aGVyYXBldXRpYyBjaGFsbGVuZ2U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M3OC04MDwvcGFnZXM+PHZvbHVtZT44Njwvdm9sdW1l
PjxudW1iZXI+MzwvbnVtYmVyPjxlZGl0aW9uPjE5OTkvMDgvMDM8L2VkaXRpb24+PGtleXdvcmRz
PjxrZXl3b3JkPkh1bWFuczwva2V5d29yZD48a2V5d29yZD5IeXBlcnBhcmF0aHlyb2lkaXNtL2V0
aW9sb2d5PC9rZXl3b3JkPjxrZXl3b3JkPk5lb3BsYXNtIFN0YWdpbmc8L2tleXdvcmQ+PGtleXdv
cmQ+UGFyYXRoeXJvaWQgTmVvcGxhc21zL2NvbXBsaWNhdGlvbnMvKnBhdGhvbG9neS90aGVyYXB5
PC9rZXl3b3JkPjwva2V5d29yZHM+PGRhdGVzPjx5ZWFyPjE5OTk8L3llYXI+PHB1Yi1kYXRlcz48
ZGF0ZT5BdWcgMTwvZGF0ZT48L3B1Yi1kYXRlcz48L2RhdGVzPjxpc2JuPjAwMDgtNTQzWCAoUHJp
bnQpJiN4RDswMDA4LTU0M3g8L2lzYm4+PGFjY2Vzc2lvbi1udW0+MTA0MzAyNDM8L2FjY2Vzc2lv
bi1udW0+PHVybHM+PC91cmxzPjxyZW1vdGUtZGF0YWJhc2UtcHJvdmlkZXI+TkxNPC9yZW1vdGUt
ZGF0YWJhc2UtcHJvdmlkZXI+PGxhbmd1YWdlPmVuZzwvbGFuZ3VhZ2U+PC9yZWNvcmQ+PC9DaXRl
PjxDaXRlPjxBdXRob3I+U2NodWx0ZTwvQXV0aG9yPjxZZWFyPjIwMTI8L1llYXI+PFJlY051bT4y
NTwvUmVjTnVtPjxyZWNvcmQ+PHJlYy1udW1iZXI+MjU8L3JlYy1udW1iZXI+PGZvcmVpZ24ta2V5
cz48a2V5IGFwcD0iRU4iIGRiLWlkPSI5dnd2MjBwd3YyMnc1dmVmeGQycHBmOWYwZDVyZHQwZXBh
dnIiIHRpbWVzdGFtcD0iMCI+MjU8L2tleT48L2ZvcmVpZ24ta2V5cz48cmVmLXR5cGUgbmFtZT0i
Sm91cm5hbCBBcnRpY2xlIj4xNzwvcmVmLXR5cGU+PGNvbnRyaWJ1dG9ycz48YXV0aG9ycz48YXV0
aG9yPlNjaHVsdGUsIEsuIE0uPC9hdXRob3I+PGF1dGhvcj5HaWxsLCBBLiBKLjwvYXV0aG9yPjxh
dXRob3I+QmFyY3p5bnNraSwgTS48L2F1dGhvcj48YXV0aG9yPkthcmFrYXMsIEUuPC9hdXRob3I+
PGF1dGhvcj5NaXlhdWNoaSwgQS48L2F1dGhvcj48YXV0aG9yPktub2VmZWwsIFcuIFQuPC9hdXRo
b3I+PGF1dGhvcj5Mb21iYXJkaSwgQy4gUC48L2F1dGhvcj48YXV0aG9yPlRhbGF0LCBOLjwvYXV0
aG9yPjxhdXRob3I+RGlhei1DYW5vLCBTLjwvYXV0aG9yPjxhdXRob3I+R3JhbnQsIEMuIFMuPC9h
dXRob3I+PC9hdXRob3JzPjwvY29udHJpYnV0b3JzPjxhdXRoLWFkZHJlc3M+RGVwYXJ0bWVudCBv
ZiBFbmRvY3JpbmUgU3VyZ2VyeSwgS2luZyZhcG9zO3MgQ29sbGVnZSBIb3NwaXRhbCwgS2luZyZh
cG9zO3MgSGVhbHRoIFBhcnRuZXJzLCBMb25kb24sIFVLLiBLbGF1cy1tYXJ0aW4uc2NodWx0ZUBu
aHMubmV0PC9hdXRoLWFkZHJlc3M+PHRpdGxlcz48dGl0bGU+Q2xhc3NpZmljYXRpb24gb2YgcGFy
YXRoeXJvaWQgY2FuY2VyPC90aXRsZT48c2Vjb25kYXJ5LXRpdGxlPkFubiBTdXJnIE9uY29sPC9z
ZWNvbmRhcnktdGl0bGU+PGFsdC10aXRsZT5Bbm5hbHMgb2Ygc3VyZ2ljYWwgb25jb2xvZ3k8L2Fs
dC10aXRsZT48L3RpdGxlcz48cGFnZXM+MjYyMC04PC9wYWdlcz48dm9sdW1lPjE5PC92b2x1bWU+
PG51bWJlcj44PC9udW1iZXI+PGVkaXRpb24+MjAxMi8wMy8yMjwvZWRpdGlvbj48a2V5d29yZHM+
PGtleXdvcmQ+QWRvbGVzY2VudDwva2V5d29yZD48a2V5d29yZD5BZHVsdDwva2V5d29yZD48a2V5
d29yZD5BZ2VkPC9rZXl3b3JkPjxrZXl3b3JkPkFnZWQsIDgwIGFuZCBvdmVy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mVjdXJyZW5jZSwgTG9jYWwvKm1vcnRhbGl0eS9wYXRob2xvZ3kvc3VyZ2VyeTwva2V5
d29yZD48a2V5d29yZD5OZW9wbGFzbSBTdGFnaW5nPC9rZXl3b3JkPjxrZXl3b3JkPlBhcmF0aHly
b2lkIE5lb3BsYXNtcy8qY2xhc3NpZmljYXRpb24vKm1vcnRhbGl0eS9wYXRob2xvZ3kvc3VyZ2Vy
eTwva2V5d29yZD48a2V5d29yZD5Qcm9nbm9zaXM8L2tleXdvcmQ+PGtleXdvcmQ+UmV0cm9zcGVj
dGl2ZSBTdHVkaWVzPC9rZXl3b3JkPjxrZXl3b3JkPlN1cnZpdmFsIFJhdGU8L2tleXdvcmQ+PGtl
eXdvcmQ+WW91bmcgQWR1bHQ8L2tleXdvcmQ+PC9rZXl3b3Jkcz48ZGF0ZXM+PHllYXI+MjAxMjwv
eWVhcj48cHViLWRhdGVzPjxkYXRlPkF1ZzwvZGF0ZT48L3B1Yi1kYXRlcz48L2RhdGVzPjxpc2Ju
PjEwNjgtOTI2NTwvaXNibj48YWNjZXNzaW9uLW51bT4yMjQzNDI0NzwvYWNjZXNzaW9uLW51bT48
dXJscz48L3VybHM+PGVsZWN0cm9uaWMtcmVzb3VyY2UtbnVtPjEwLjEyNDUvczEwNDM0LTAxMi0y
MzA2LTY8L2VsZWN0cm9uaWMtcmVzb3VyY2UtbnVtPjxyZW1vdGUtZGF0YWJhc2UtcHJvdmlkZXI+
TkxNPC9yZW1vdGUtZGF0YWJhc2UtcHJvdmlkZXI+PGxhbmd1YWdlPmVuZzwvbGFuZ3VhZ2U+PC9y
ZWNvcmQ+PC9DaXRlPjxDaXRlPjxBdXRob3I+S2FtZXlhbWE8L0F1dGhvcj48WWVhcj4yMDA1PC9Z
ZWFyPjxSZWNOdW0+MjY8L1JlY051bT48cmVjb3JkPjxyZWMtbnVtYmVyPjI2PC9yZWMtbnVtYmVy
Pjxmb3JlaWduLWtleXM+PGtleSBhcHA9IkVOIiBkYi1pZD0iOXZ3djIwcHd2MjJ3NXZlZnhkMnBw
ZjlmMGQ1cmR0MGVwYXZyIiB0aW1lc3RhbXA9IjAiPjI2PC9rZXk+PC9mb3JlaWduLWtleXM+PHJl
Zi10eXBlIG5hbWU9IkpvdXJuYWwgQXJ0aWNsZSI+MTc8L3JlZi10eXBlPjxjb250cmlidXRvcnM+
PGF1dGhvcnM+PGF1dGhvcj5LYW1leWFtYSwgSy48L2F1dGhvcj48YXV0aG9yPlRha2FtaSwgSC48
L2F1dGhvcj48L2F1dGhvcnM+PC9jb250cmlidXRvcnM+PGF1dGgtYWRkcmVzcz5EaXZpc2lvbiBv
ZiBEaWFnbm9zdGljIFBhdGhvbG9neSwgS2VpbyBVbml2ZXJzaXR5IFNjaG9vbCBvZiBNZWRpY2lu
ZSwgVGVpa3lvIFVuaXZlcnNpdHksIFNjaG9vbCBvZiBNZWRpY2luZSwgSmFwYW4uIGthbWV5YW1h
QHNjLml0Yy5rZWlvLmFjLmpwPC9hdXRoLWFkZHJlc3M+PHRpdGxlcz48dGl0bGU+UHJvcG9zYWwg
Zm9yIHRoZSBoaXN0b2xvZ2ljYWwgY2xhc3NpZmljYXRpb24gb2YgcGFyYXRoeXJvaWQgY2FyY2lu
b21hPC90aXRsZT48c2Vjb25kYXJ5LXRpdGxlPkVuZG9jciBQYXRob2w8L3NlY29uZGFyeS10aXRs
ZT48YWx0LXRpdGxlPkVuZG9jcmluZSBwYXRob2xvZ3k8L2FsdC10aXRsZT48L3RpdGxlcz48cGFn
ZXM+NDktNTI8L3BhZ2VzPjx2b2x1bWU+MTY8L3ZvbHVtZT48bnVtYmVyPjE8L251bWJlcj48ZWRp
dGlvbj4yMDA1LzA3LzA4PC9lZGl0aW9uPjxrZXl3b3Jkcz48a2V5d29yZD5DYXJjaW5vbWEvKmNs
YXNzaWZpY2F0aW9uLypkaWFnbm9zaXMvc2Vjb25kYXJ5PC9rZXl3b3JkPjxrZXl3b3JkPkh1bWFu
czwva2V5d29yZD48a2V5d29yZD5OZW9wbGFzbSBJbnZhc2l2ZW5lc3M8L2tleXdvcmQ+PGtleXdv
cmQ+TmVvcGxhc20gTWV0YXN0YXNpczwva2V5d29yZD48a2V5d29yZD5QYXJhdGh5cm9pZCBOZW9w
bGFzbXMvKmNsYXNzaWZpY2F0aW9uLypkaWFnbm9zaXM8L2tleXdvcmQ+PGtleXdvcmQ+UHJvZ25v
c2lzPC9rZXl3b3JkPjwva2V5d29yZHM+PGRhdGVzPjx5ZWFyPjIwMDU8L3llYXI+PHB1Yi1kYXRl
cz48ZGF0ZT5TcHJpbmc8L2RhdGU+PC9wdWItZGF0ZXM+PC9kYXRlcz48aXNibj4xMDQ2LTM5NzYg
KFByaW50KSYjeEQ7MTA0Ni0zOTc2PC9pc2JuPjxhY2Nlc3Npb24tbnVtPjE2MDAwODQ2PC9hY2Nl
c3Npb24tbnVtPjx1cmxzPjwvdXJscz48cmVtb3RlLWRhdGFiYXNlLXByb3ZpZGVyPk5MTTwvcmVt
b3RlLWRhdGFiYXNlLXByb3ZpZGVyPjxsYW5ndWFnZT5lbmc8L2xhbmd1YWdlPjwvcmVjb3JkPjwv
Q2l0ZT48L0VuZE5vdGU+AG==
</w:fldData>
              </w:fldChar>
            </w:r>
            <w:r w:rsidRPr="00F5579D">
              <w:rPr>
                <w:rFonts w:ascii="Calibri" w:hAnsi="Calibri"/>
                <w:color w:val="000000"/>
                <w:sz w:val="16"/>
                <w:szCs w:val="16"/>
              </w:rPr>
              <w:instrText xml:space="preserve"> ADDIN EN.CITE.DATA </w:instrText>
            </w:r>
            <w:r w:rsidRPr="00F5579D">
              <w:rPr>
                <w:rFonts w:ascii="Calibri" w:hAnsi="Calibri"/>
                <w:color w:val="000000"/>
                <w:sz w:val="16"/>
                <w:szCs w:val="16"/>
              </w:rPr>
            </w:r>
            <w:r w:rsidRPr="00F5579D">
              <w:rPr>
                <w:rFonts w:ascii="Calibri" w:hAnsi="Calibri"/>
                <w:color w:val="000000"/>
                <w:sz w:val="16"/>
                <w:szCs w:val="16"/>
              </w:rPr>
              <w:fldChar w:fldCharType="end"/>
            </w:r>
            <w:r w:rsidRPr="00F5579D">
              <w:rPr>
                <w:rFonts w:ascii="Calibri" w:hAnsi="Calibri"/>
                <w:color w:val="000000"/>
                <w:sz w:val="16"/>
                <w:szCs w:val="16"/>
              </w:rPr>
            </w:r>
            <w:r w:rsidRPr="00F5579D">
              <w:rPr>
                <w:rFonts w:ascii="Calibri" w:hAnsi="Calibri"/>
                <w:color w:val="000000"/>
                <w:sz w:val="16"/>
                <w:szCs w:val="16"/>
              </w:rPr>
              <w:fldChar w:fldCharType="separate"/>
            </w:r>
            <w:r w:rsidRPr="00F5579D">
              <w:rPr>
                <w:rFonts w:ascii="Calibri" w:hAnsi="Calibri"/>
                <w:color w:val="000000"/>
                <w:sz w:val="16"/>
                <w:szCs w:val="16"/>
                <w:vertAlign w:val="superscript"/>
              </w:rPr>
              <w:t>6-10</w:t>
            </w:r>
            <w:r w:rsidRPr="00F5579D">
              <w:rPr>
                <w:rFonts w:ascii="Calibri" w:hAnsi="Calibri"/>
                <w:color w:val="000000"/>
                <w:sz w:val="16"/>
                <w:szCs w:val="16"/>
              </w:rPr>
              <w:fldChar w:fldCharType="end"/>
            </w:r>
          </w:p>
          <w:bookmarkEnd w:id="0"/>
          <w:bookmarkEnd w:id="1"/>
          <w:p w14:paraId="235B6491" w14:textId="77777777" w:rsidR="00F5579D" w:rsidRPr="00F5579D" w:rsidRDefault="00F5579D" w:rsidP="00F5579D">
            <w:pPr>
              <w:autoSpaceDE w:val="0"/>
              <w:autoSpaceDN w:val="0"/>
              <w:adjustRightInd w:val="0"/>
              <w:spacing w:after="0" w:line="240" w:lineRule="auto"/>
              <w:rPr>
                <w:rFonts w:ascii="Calibri" w:hAnsi="Calibri"/>
                <w:color w:val="000000"/>
                <w:sz w:val="16"/>
                <w:szCs w:val="16"/>
              </w:rPr>
            </w:pPr>
          </w:p>
          <w:p w14:paraId="235B6492" w14:textId="77777777" w:rsidR="00F5579D" w:rsidRPr="00F5579D" w:rsidRDefault="00F5579D" w:rsidP="00F5579D">
            <w:pPr>
              <w:autoSpaceDE w:val="0"/>
              <w:autoSpaceDN w:val="0"/>
              <w:adjustRightInd w:val="0"/>
              <w:spacing w:after="0" w:line="240" w:lineRule="auto"/>
              <w:rPr>
                <w:rFonts w:ascii="Calibri" w:hAnsi="Calibri"/>
                <w:b/>
                <w:color w:val="000000"/>
                <w:sz w:val="16"/>
                <w:szCs w:val="16"/>
              </w:rPr>
            </w:pPr>
            <w:r w:rsidRPr="00F5579D">
              <w:rPr>
                <w:rFonts w:ascii="Calibri" w:hAnsi="Calibri"/>
                <w:b/>
                <w:color w:val="000000"/>
                <w:sz w:val="16"/>
                <w:szCs w:val="16"/>
              </w:rPr>
              <w:t xml:space="preserve">References </w:t>
            </w:r>
          </w:p>
          <w:p w14:paraId="235B6493"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sidRPr="00F5579D">
              <w:rPr>
                <w:rFonts w:ascii="Calibri" w:hAnsi="Calibri"/>
                <w:color w:val="000000"/>
                <w:sz w:val="16"/>
                <w:szCs w:val="16"/>
                <w:lang w:val="en-US"/>
              </w:rPr>
              <w:fldChar w:fldCharType="begin"/>
            </w:r>
            <w:r w:rsidRPr="00F5579D">
              <w:rPr>
                <w:rFonts w:ascii="Calibri" w:hAnsi="Calibri"/>
                <w:color w:val="000000"/>
                <w:sz w:val="16"/>
                <w:szCs w:val="16"/>
                <w:lang w:val="en-US"/>
              </w:rPr>
              <w:instrText xml:space="preserve"> ADDIN EN.REFLIST </w:instrText>
            </w:r>
            <w:r w:rsidRPr="00F5579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F5579D">
              <w:rPr>
                <w:rFonts w:ascii="Calibri" w:hAnsi="Calibri"/>
                <w:color w:val="000000"/>
                <w:sz w:val="16"/>
                <w:szCs w:val="16"/>
                <w:lang w:val="en-US"/>
              </w:rPr>
              <w:t xml:space="preserve">Lloyd R, Osamura R, Klöppel G and Rosai J (eds) (2017). </w:t>
            </w:r>
            <w:r w:rsidRPr="00F5579D">
              <w:rPr>
                <w:rFonts w:ascii="Calibri" w:hAnsi="Calibri"/>
                <w:i/>
                <w:color w:val="000000"/>
                <w:sz w:val="16"/>
                <w:szCs w:val="16"/>
                <w:lang w:val="en-US"/>
              </w:rPr>
              <w:t>WHO Classification of Tumours of Endocrine Organs, 4th ed</w:t>
            </w:r>
            <w:r w:rsidRPr="00F5579D">
              <w:rPr>
                <w:rFonts w:ascii="Calibri" w:hAnsi="Calibri"/>
                <w:color w:val="000000"/>
                <w:sz w:val="16"/>
                <w:szCs w:val="16"/>
                <w:lang w:val="en-US"/>
              </w:rPr>
              <w:t>. IARC Press, Lyon.</w:t>
            </w:r>
          </w:p>
          <w:p w14:paraId="235B6494"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F5579D">
              <w:rPr>
                <w:rFonts w:ascii="Calibri" w:hAnsi="Calibri"/>
                <w:color w:val="000000"/>
                <w:sz w:val="16"/>
                <w:szCs w:val="16"/>
                <w:lang w:val="en-US"/>
              </w:rPr>
              <w:t xml:space="preserve">Bondeson L, Sandelin K and Grimelius L (1993). Histopathological variables and DNA cytometry in parathyroid carcinoma. </w:t>
            </w:r>
            <w:r w:rsidRPr="00F5579D">
              <w:rPr>
                <w:rFonts w:ascii="Calibri" w:hAnsi="Calibri"/>
                <w:i/>
                <w:color w:val="000000"/>
                <w:sz w:val="16"/>
                <w:szCs w:val="16"/>
                <w:lang w:val="en-US"/>
              </w:rPr>
              <w:t>Am J Surg Pathol</w:t>
            </w:r>
            <w:r w:rsidRPr="00F5579D">
              <w:rPr>
                <w:rFonts w:ascii="Calibri" w:hAnsi="Calibri"/>
                <w:color w:val="000000"/>
                <w:sz w:val="16"/>
                <w:szCs w:val="16"/>
                <w:lang w:val="en-US"/>
              </w:rPr>
              <w:t xml:space="preserve"> 17(8):820-829.</w:t>
            </w:r>
          </w:p>
          <w:p w14:paraId="235B6495"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F5579D">
              <w:rPr>
                <w:rFonts w:ascii="Calibri" w:hAnsi="Calibri"/>
                <w:color w:val="000000"/>
                <w:sz w:val="16"/>
                <w:szCs w:val="16"/>
                <w:lang w:val="en-US"/>
              </w:rPr>
              <w:t xml:space="preserve">Asare EA, Sturgeon C, Winchester DJ, Liu L, Palis B, Perrier ND, Evans DB, Winchester DP and Wang TS (2015). Parathyroid Carcinoma: An Update on Treatment Outcomes and Prognostic Factors from the National Cancer Data Base (NCDB). </w:t>
            </w:r>
            <w:r w:rsidRPr="00F5579D">
              <w:rPr>
                <w:rFonts w:ascii="Calibri" w:hAnsi="Calibri"/>
                <w:i/>
                <w:color w:val="000000"/>
                <w:sz w:val="16"/>
                <w:szCs w:val="16"/>
                <w:lang w:val="en-US"/>
              </w:rPr>
              <w:t>Ann Surg Oncol</w:t>
            </w:r>
            <w:r w:rsidRPr="00F5579D">
              <w:rPr>
                <w:rFonts w:ascii="Calibri" w:hAnsi="Calibri"/>
                <w:color w:val="000000"/>
                <w:sz w:val="16"/>
                <w:szCs w:val="16"/>
                <w:lang w:val="en-US"/>
              </w:rPr>
              <w:t xml:space="preserve"> 22(12):3990-3995.</w:t>
            </w:r>
          </w:p>
          <w:p w14:paraId="235B6496"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F5579D">
              <w:rPr>
                <w:rFonts w:ascii="Calibri" w:hAnsi="Calibri"/>
                <w:color w:val="000000"/>
                <w:sz w:val="16"/>
                <w:szCs w:val="16"/>
                <w:lang w:val="en-US"/>
              </w:rPr>
              <w:t xml:space="preserve">Erovic BM, Goldstein DP, Kim D, Mete O, Brierley J, Tsang R, Freeman JL, Asa SL, Rotstein L and Irish JC (2013). Parathyroid cancer: outcome analysis of 16 patients treated at the Princess Margaret Hospital. </w:t>
            </w:r>
            <w:r w:rsidRPr="00F5579D">
              <w:rPr>
                <w:rFonts w:ascii="Calibri" w:hAnsi="Calibri"/>
                <w:i/>
                <w:color w:val="000000"/>
                <w:sz w:val="16"/>
                <w:szCs w:val="16"/>
                <w:lang w:val="en-US"/>
              </w:rPr>
              <w:t>Head Neck</w:t>
            </w:r>
            <w:r w:rsidRPr="00F5579D">
              <w:rPr>
                <w:rFonts w:ascii="Calibri" w:hAnsi="Calibri"/>
                <w:color w:val="000000"/>
                <w:sz w:val="16"/>
                <w:szCs w:val="16"/>
                <w:lang w:val="en-US"/>
              </w:rPr>
              <w:t xml:space="preserve"> 35(1):35-39.</w:t>
            </w:r>
          </w:p>
          <w:p w14:paraId="235B6497"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F5579D">
              <w:rPr>
                <w:rFonts w:ascii="Calibri" w:hAnsi="Calibri"/>
                <w:color w:val="000000"/>
                <w:sz w:val="16"/>
                <w:szCs w:val="16"/>
                <w:lang w:val="en-US"/>
              </w:rPr>
              <w:t xml:space="preserve">Stojadinovic A, Hoos A, Nissan A, Dudas ME, Cordon-Cardo C, Shaha AR, Brennan MF, Singh B and Ghossein RA (2003). Parathyroid neoplasms: clinical, histopathological, and tissue microarray-based molecular analysis. </w:t>
            </w:r>
            <w:r w:rsidRPr="00F5579D">
              <w:rPr>
                <w:rFonts w:ascii="Calibri" w:hAnsi="Calibri"/>
                <w:i/>
                <w:color w:val="000000"/>
                <w:sz w:val="16"/>
                <w:szCs w:val="16"/>
                <w:lang w:val="en-US"/>
              </w:rPr>
              <w:t>Hum Pathol</w:t>
            </w:r>
            <w:r w:rsidRPr="00F5579D">
              <w:rPr>
                <w:rFonts w:ascii="Calibri" w:hAnsi="Calibri"/>
                <w:color w:val="000000"/>
                <w:sz w:val="16"/>
                <w:szCs w:val="16"/>
                <w:lang w:val="en-US"/>
              </w:rPr>
              <w:t xml:space="preserve"> 34(1):54-64.</w:t>
            </w:r>
          </w:p>
          <w:p w14:paraId="235B6498"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6 </w:t>
            </w:r>
            <w:r w:rsidRPr="00F5579D">
              <w:rPr>
                <w:rFonts w:ascii="Calibri" w:hAnsi="Calibri"/>
                <w:color w:val="000000"/>
                <w:sz w:val="16"/>
                <w:szCs w:val="16"/>
                <w:lang w:val="en-US"/>
              </w:rPr>
              <w:t xml:space="preserve">McCoy KL, Seethala RR, Armstrong MJ, Nikiforova MN, Stang MT, Carty SE and Yip L (2015). The clinical importance of parathyroid atypia: is long-term surveillance necessary? </w:t>
            </w:r>
            <w:r w:rsidRPr="00F5579D">
              <w:rPr>
                <w:rFonts w:ascii="Calibri" w:hAnsi="Calibri"/>
                <w:i/>
                <w:color w:val="000000"/>
                <w:sz w:val="16"/>
                <w:szCs w:val="16"/>
                <w:lang w:val="en-US"/>
              </w:rPr>
              <w:t>Surgery</w:t>
            </w:r>
            <w:r w:rsidRPr="00F5579D">
              <w:rPr>
                <w:rFonts w:ascii="Calibri" w:hAnsi="Calibri"/>
                <w:color w:val="000000"/>
                <w:sz w:val="16"/>
                <w:szCs w:val="16"/>
                <w:lang w:val="en-US"/>
              </w:rPr>
              <w:t xml:space="preserve"> 158(4):929-935; discussion 935-926.</w:t>
            </w:r>
          </w:p>
          <w:p w14:paraId="235B6499"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7 </w:t>
            </w:r>
            <w:r w:rsidRPr="00F5579D">
              <w:rPr>
                <w:rFonts w:ascii="Calibri" w:hAnsi="Calibri"/>
                <w:color w:val="000000"/>
                <w:sz w:val="16"/>
                <w:szCs w:val="16"/>
                <w:lang w:val="en-US"/>
              </w:rPr>
              <w:t xml:space="preserve">Hundahl SA, Fleming ID, Fremgen AM and Menck HR (1999). Two hundred eighty-six cases of parathyroid carcinoma treated in the U.S. between 1985-1995: a National Cancer Data Base Report. The American College of Surgeons Commission on Cancer and the American Cancer Society. </w:t>
            </w:r>
            <w:r w:rsidRPr="00F5579D">
              <w:rPr>
                <w:rFonts w:ascii="Calibri" w:hAnsi="Calibri"/>
                <w:i/>
                <w:color w:val="000000"/>
                <w:sz w:val="16"/>
                <w:szCs w:val="16"/>
                <w:lang w:val="en-US"/>
              </w:rPr>
              <w:t>Cancer</w:t>
            </w:r>
            <w:r w:rsidRPr="00F5579D">
              <w:rPr>
                <w:rFonts w:ascii="Calibri" w:hAnsi="Calibri"/>
                <w:color w:val="000000"/>
                <w:sz w:val="16"/>
                <w:szCs w:val="16"/>
                <w:lang w:val="en-US"/>
              </w:rPr>
              <w:t xml:space="preserve"> 86(3):538-544.</w:t>
            </w:r>
          </w:p>
          <w:p w14:paraId="235B649A"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8 </w:t>
            </w:r>
            <w:r w:rsidRPr="00F5579D">
              <w:rPr>
                <w:rFonts w:ascii="Calibri" w:hAnsi="Calibri"/>
                <w:color w:val="000000"/>
                <w:sz w:val="16"/>
                <w:szCs w:val="16"/>
                <w:lang w:val="en-US"/>
              </w:rPr>
              <w:t xml:space="preserve">Shaha AR and Shah JP (1999). Parathyroid carcinoma: a diagnostic and therapeutic challenge. </w:t>
            </w:r>
            <w:r w:rsidRPr="00F5579D">
              <w:rPr>
                <w:rFonts w:ascii="Calibri" w:hAnsi="Calibri"/>
                <w:i/>
                <w:color w:val="000000"/>
                <w:sz w:val="16"/>
                <w:szCs w:val="16"/>
                <w:lang w:val="en-US"/>
              </w:rPr>
              <w:t>Cancer</w:t>
            </w:r>
            <w:r w:rsidRPr="00F5579D">
              <w:rPr>
                <w:rFonts w:ascii="Calibri" w:hAnsi="Calibri"/>
                <w:color w:val="000000"/>
                <w:sz w:val="16"/>
                <w:szCs w:val="16"/>
                <w:lang w:val="en-US"/>
              </w:rPr>
              <w:t xml:space="preserve"> 86(3):378-380.</w:t>
            </w:r>
          </w:p>
          <w:p w14:paraId="235B649B" w14:textId="77777777" w:rsidR="00F5579D" w:rsidRPr="00F5579D" w:rsidRDefault="00F5579D" w:rsidP="00F5579D">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9 </w:t>
            </w:r>
            <w:r w:rsidRPr="00F5579D">
              <w:rPr>
                <w:rFonts w:ascii="Calibri" w:hAnsi="Calibri"/>
                <w:color w:val="000000"/>
                <w:sz w:val="16"/>
                <w:szCs w:val="16"/>
                <w:lang w:val="en-US"/>
              </w:rPr>
              <w:t xml:space="preserve">Schulte KM, Gill AJ, Barczynski M, Karakas E, Miyauchi A, Knoefel WT, Lombardi CP, Talat N, Diaz-Cano S and Grant CS (2012). Classification of parathyroid cancer. </w:t>
            </w:r>
            <w:r w:rsidRPr="00F5579D">
              <w:rPr>
                <w:rFonts w:ascii="Calibri" w:hAnsi="Calibri"/>
                <w:i/>
                <w:color w:val="000000"/>
                <w:sz w:val="16"/>
                <w:szCs w:val="16"/>
                <w:lang w:val="en-US"/>
              </w:rPr>
              <w:t>Ann Surg Oncol</w:t>
            </w:r>
            <w:r w:rsidRPr="00F5579D">
              <w:rPr>
                <w:rFonts w:ascii="Calibri" w:hAnsi="Calibri"/>
                <w:color w:val="000000"/>
                <w:sz w:val="16"/>
                <w:szCs w:val="16"/>
                <w:lang w:val="en-US"/>
              </w:rPr>
              <w:t xml:space="preserve"> 19(8):2620-2628.</w:t>
            </w:r>
          </w:p>
          <w:p w14:paraId="235B649C" w14:textId="77777777" w:rsidR="00791140" w:rsidRPr="00E069E7" w:rsidRDefault="00F5579D" w:rsidP="001359D5">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lang w:val="en-US"/>
              </w:rPr>
              <w:t xml:space="preserve">10 </w:t>
            </w:r>
            <w:r w:rsidRPr="00F5579D">
              <w:rPr>
                <w:rFonts w:ascii="Calibri" w:hAnsi="Calibri"/>
                <w:color w:val="000000"/>
                <w:sz w:val="16"/>
                <w:szCs w:val="16"/>
                <w:lang w:val="en-US"/>
              </w:rPr>
              <w:t xml:space="preserve">Kameyama K and Takami H (2005). Proposal for the histological classification of parathyroid carcinoma. </w:t>
            </w:r>
            <w:r w:rsidRPr="00F5579D">
              <w:rPr>
                <w:rFonts w:ascii="Calibri" w:hAnsi="Calibri"/>
                <w:i/>
                <w:color w:val="000000"/>
                <w:sz w:val="16"/>
                <w:szCs w:val="16"/>
                <w:lang w:val="en-US"/>
              </w:rPr>
              <w:t>Endocr Pathol</w:t>
            </w:r>
            <w:r w:rsidRPr="00F5579D">
              <w:rPr>
                <w:rFonts w:ascii="Calibri" w:hAnsi="Calibri"/>
                <w:color w:val="000000"/>
                <w:sz w:val="16"/>
                <w:szCs w:val="16"/>
                <w:lang w:val="en-US"/>
              </w:rPr>
              <w:t xml:space="preserve"> 16(1):49-52.</w:t>
            </w:r>
            <w:r w:rsidRPr="00F5579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9D" w14:textId="77777777" w:rsidR="00FC6619" w:rsidRDefault="00791140" w:rsidP="00027E5D">
            <w:pPr>
              <w:spacing w:after="0"/>
              <w:rPr>
                <w:rFonts w:ascii="Calibri" w:hAnsi="Calibri"/>
                <w:iCs/>
                <w:color w:val="000000"/>
                <w:sz w:val="16"/>
                <w:szCs w:val="16"/>
              </w:rPr>
            </w:pPr>
            <w:r w:rsidRPr="00791140">
              <w:rPr>
                <w:rFonts w:ascii="Calibri" w:hAnsi="Calibri"/>
                <w:color w:val="000000"/>
                <w:sz w:val="18"/>
                <w:szCs w:val="18"/>
                <w:vertAlign w:val="superscript"/>
              </w:rPr>
              <w:t>a</w:t>
            </w:r>
            <w:r w:rsidRPr="00791140">
              <w:rPr>
                <w:rFonts w:ascii="Calibri" w:hAnsi="Calibri"/>
                <w:color w:val="000000"/>
                <w:sz w:val="16"/>
                <w:szCs w:val="16"/>
              </w:rPr>
              <w:t xml:space="preserve"> </w:t>
            </w:r>
            <w:r w:rsidRPr="00791140">
              <w:rPr>
                <w:rFonts w:ascii="Calibri" w:hAnsi="Calibri"/>
                <w:iCs/>
                <w:color w:val="000000"/>
                <w:sz w:val="16"/>
                <w:szCs w:val="16"/>
              </w:rPr>
              <w:t>Defined as tumours that are histologically or clinically worrisome but do not fulfill the more robust criteria (i.e., invasion, metastasis)  for carcinoma. They generally include tumours that have two or more</w:t>
            </w:r>
            <w:r>
              <w:rPr>
                <w:rFonts w:ascii="Calibri" w:hAnsi="Calibri"/>
                <w:iCs/>
                <w:color w:val="000000"/>
                <w:sz w:val="16"/>
                <w:szCs w:val="16"/>
              </w:rPr>
              <w:t xml:space="preserve"> </w:t>
            </w:r>
            <w:r w:rsidRPr="00791140">
              <w:rPr>
                <w:rFonts w:ascii="Calibri" w:hAnsi="Calibri"/>
                <w:iCs/>
                <w:color w:val="000000"/>
                <w:sz w:val="16"/>
                <w:szCs w:val="16"/>
              </w:rPr>
              <w:t>concerning features, such as fibrous bands, mitotic figures necrosis, trabecular growth, or adherence to surrounding tissues intraoperatively. Atypical parathyroid neoplasms usually have a smaller dimension, weight, and volume than carcinomas and are less likely to have coagulative tumour necrosis.</w:t>
            </w:r>
          </w:p>
          <w:p w14:paraId="235B649E" w14:textId="77777777" w:rsidR="00BB04D3" w:rsidRDefault="00BB04D3" w:rsidP="00027E5D">
            <w:pPr>
              <w:spacing w:after="0"/>
              <w:rPr>
                <w:rFonts w:ascii="Calibri" w:hAnsi="Calibri"/>
                <w:iCs/>
                <w:color w:val="000000"/>
                <w:sz w:val="16"/>
                <w:szCs w:val="16"/>
              </w:rPr>
            </w:pPr>
          </w:p>
          <w:p w14:paraId="235B649F" w14:textId="77777777" w:rsidR="00BB04D3" w:rsidRPr="00BB04D3" w:rsidRDefault="00BB04D3" w:rsidP="00BB04D3">
            <w:pPr>
              <w:spacing w:after="0"/>
              <w:rPr>
                <w:rFonts w:ascii="Calibri" w:hAnsi="Calibri"/>
                <w:iCs/>
                <w:color w:val="000000"/>
                <w:sz w:val="16"/>
                <w:szCs w:val="16"/>
              </w:rPr>
            </w:pPr>
            <w:r w:rsidRPr="00BB04D3">
              <w:rPr>
                <w:rFonts w:ascii="Calibri" w:hAnsi="Calibri"/>
                <w:iCs/>
                <w:color w:val="000000"/>
                <w:sz w:val="16"/>
                <w:szCs w:val="16"/>
              </w:rPr>
              <w:t>Value list from the W</w:t>
            </w:r>
            <w:r>
              <w:rPr>
                <w:rFonts w:ascii="Calibri" w:hAnsi="Calibri"/>
                <w:iCs/>
                <w:color w:val="000000"/>
                <w:sz w:val="16"/>
                <w:szCs w:val="16"/>
              </w:rPr>
              <w:t>HO</w:t>
            </w:r>
            <w:r w:rsidRPr="00BB04D3">
              <w:rPr>
                <w:rFonts w:ascii="Calibri" w:hAnsi="Calibri"/>
                <w:iCs/>
                <w:color w:val="000000"/>
                <w:sz w:val="16"/>
                <w:szCs w:val="16"/>
              </w:rPr>
              <w:t xml:space="preserve"> Classification of Tumours: Pathology and Genetics of Tumours of Endocrine Organs (2017))</w:t>
            </w:r>
          </w:p>
          <w:p w14:paraId="235B64A0" w14:textId="7C944A30" w:rsidR="00BB04D3" w:rsidRPr="00CC5E7C" w:rsidRDefault="00BB04D3" w:rsidP="00BB04D3">
            <w:pPr>
              <w:spacing w:after="0"/>
              <w:rPr>
                <w:rFonts w:ascii="Calibri" w:hAnsi="Calibri"/>
                <w:color w:val="000000"/>
                <w:sz w:val="16"/>
                <w:szCs w:val="16"/>
              </w:rPr>
            </w:pPr>
            <w:r w:rsidRPr="00BB04D3">
              <w:rPr>
                <w:rFonts w:ascii="Calibri" w:hAnsi="Calibri"/>
                <w:iCs/>
                <w:color w:val="000000"/>
                <w:sz w:val="16"/>
                <w:szCs w:val="16"/>
              </w:rPr>
              <w:t xml:space="preserve">Note that permission to publish the WHO </w:t>
            </w:r>
            <w:r w:rsidRPr="00BB04D3">
              <w:rPr>
                <w:rFonts w:ascii="Calibri" w:hAnsi="Calibri"/>
                <w:iCs/>
                <w:color w:val="000000"/>
                <w:sz w:val="16"/>
                <w:szCs w:val="16"/>
              </w:rPr>
              <w:lastRenderedPageBreak/>
              <w:t xml:space="preserve">classification of tumours may be needed in your implementation. It is advisable to check with the </w:t>
            </w:r>
            <w:r w:rsidR="00323059" w:rsidRPr="00323059">
              <w:rPr>
                <w:rFonts w:ascii="Calibri" w:hAnsi="Calibri"/>
                <w:iCs/>
                <w:color w:val="000000"/>
                <w:sz w:val="16"/>
                <w:szCs w:val="16"/>
              </w:rPr>
              <w:t xml:space="preserve"> International Agency for Research on Cancer </w:t>
            </w:r>
            <w:r w:rsidRPr="00BB04D3">
              <w:rPr>
                <w:rFonts w:ascii="Calibri" w:hAnsi="Calibri"/>
                <w:iCs/>
                <w:color w:val="000000"/>
                <w:sz w:val="16"/>
                <w:szCs w:val="16"/>
              </w:rPr>
              <w:t>(IARC).</w:t>
            </w:r>
          </w:p>
        </w:tc>
      </w:tr>
      <w:tr w:rsidR="00FC6619" w:rsidRPr="00CC5E7C" w14:paraId="235B64AF" w14:textId="77777777" w:rsidTr="00CB6A9C">
        <w:trPr>
          <w:trHeight w:val="1163"/>
        </w:trPr>
        <w:tc>
          <w:tcPr>
            <w:tcW w:w="866" w:type="dxa"/>
            <w:tcBorders>
              <w:top w:val="nil"/>
              <w:left w:val="single" w:sz="4" w:space="0" w:color="auto"/>
              <w:bottom w:val="single" w:sz="4" w:space="0" w:color="auto"/>
              <w:right w:val="single" w:sz="4" w:space="0" w:color="auto"/>
            </w:tcBorders>
            <w:shd w:val="clear" w:color="000000" w:fill="EEECE1"/>
          </w:tcPr>
          <w:p w14:paraId="235B64A2" w14:textId="77777777" w:rsidR="00FC6619" w:rsidRDefault="00FC6619"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35B64A3" w14:textId="77777777" w:rsidR="00FC6619" w:rsidRDefault="00FC6619"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235B64A4" w14:textId="77777777" w:rsidR="00FC6619" w:rsidRPr="00955DC8" w:rsidRDefault="00FC6619"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235B64A5" w14:textId="77777777" w:rsidR="00431823" w:rsidRPr="00431823" w:rsidRDefault="00FC6619" w:rsidP="0043182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431823" w:rsidRPr="00431823">
              <w:rPr>
                <w:rFonts w:ascii="Calibri" w:hAnsi="Calibri"/>
                <w:color w:val="000000"/>
                <w:sz w:val="16"/>
                <w:szCs w:val="16"/>
              </w:rPr>
              <w:t>Low grade</w:t>
            </w:r>
          </w:p>
          <w:p w14:paraId="235B64A6" w14:textId="77777777" w:rsidR="00431823" w:rsidRPr="00431823" w:rsidRDefault="00431823" w:rsidP="0043182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431823">
              <w:rPr>
                <w:rFonts w:ascii="Calibri" w:hAnsi="Calibri"/>
                <w:color w:val="000000"/>
                <w:sz w:val="16"/>
                <w:szCs w:val="16"/>
              </w:rPr>
              <w:t>High grade</w:t>
            </w:r>
          </w:p>
          <w:p w14:paraId="235B64A7" w14:textId="77777777" w:rsidR="00431823" w:rsidRPr="00431823" w:rsidRDefault="00431823" w:rsidP="0043182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431823">
              <w:rPr>
                <w:rFonts w:ascii="Calibri" w:hAnsi="Calibri"/>
                <w:color w:val="000000"/>
                <w:sz w:val="16"/>
                <w:szCs w:val="16"/>
              </w:rPr>
              <w:t xml:space="preserve">Not determined </w:t>
            </w:r>
          </w:p>
          <w:p w14:paraId="235B64A8" w14:textId="77777777" w:rsidR="00FC6619" w:rsidRPr="00AE4A35" w:rsidRDefault="00431823" w:rsidP="0043182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431823">
              <w:rPr>
                <w:rFonts w:ascii="Calibri" w:hAnsi="Calibri"/>
                <w:color w:val="000000"/>
                <w:sz w:val="16"/>
                <w:szCs w:val="16"/>
              </w:rPr>
              <w:t xml:space="preserve">Not applicable (i.e., atypical neoplasm/adenoma, </w:t>
            </w:r>
            <w:proofErr w:type="spellStart"/>
            <w:r w:rsidRPr="00431823">
              <w:rPr>
                <w:rFonts w:ascii="Calibri" w:hAnsi="Calibri"/>
                <w:color w:val="000000"/>
                <w:sz w:val="16"/>
                <w:szCs w:val="16"/>
              </w:rPr>
              <w:t>UMP</w:t>
            </w:r>
            <w:r w:rsidRPr="00431823">
              <w:rPr>
                <w:rFonts w:ascii="Calibri" w:hAnsi="Calibri"/>
                <w:color w:val="000000"/>
                <w:sz w:val="18"/>
                <w:szCs w:val="18"/>
                <w:vertAlign w:val="superscript"/>
              </w:rPr>
              <w:t>a</w:t>
            </w:r>
            <w:proofErr w:type="spellEnd"/>
            <w:r w:rsidRPr="00431823">
              <w:rPr>
                <w:rFonts w:ascii="Calibri" w:hAnsi="Calibri"/>
                <w:color w:val="000000"/>
                <w:sz w:val="16"/>
                <w:szCs w:val="16"/>
              </w:rPr>
              <w:t>)</w:t>
            </w:r>
          </w:p>
        </w:tc>
        <w:tc>
          <w:tcPr>
            <w:tcW w:w="8221" w:type="dxa"/>
            <w:tcBorders>
              <w:top w:val="nil"/>
              <w:left w:val="nil"/>
              <w:bottom w:val="single" w:sz="4" w:space="0" w:color="auto"/>
              <w:right w:val="single" w:sz="4" w:space="0" w:color="auto"/>
            </w:tcBorders>
            <w:shd w:val="clear" w:color="auto" w:fill="auto"/>
          </w:tcPr>
          <w:p w14:paraId="235B64A9" w14:textId="77777777" w:rsidR="00B94282" w:rsidRPr="00B94282" w:rsidRDefault="00B94282" w:rsidP="00B94282">
            <w:pPr>
              <w:spacing w:after="0"/>
              <w:rPr>
                <w:rFonts w:ascii="Calibri" w:hAnsi="Calibri"/>
                <w:color w:val="000000"/>
                <w:sz w:val="16"/>
                <w:szCs w:val="16"/>
              </w:rPr>
            </w:pPr>
            <w:r w:rsidRPr="00B94282">
              <w:rPr>
                <w:rFonts w:ascii="Calibri" w:hAnsi="Calibri"/>
                <w:color w:val="000000"/>
                <w:sz w:val="16"/>
                <w:szCs w:val="16"/>
              </w:rPr>
              <w:t xml:space="preserve">The division of parathyroid carcinoma into low grade and high grade utilizes cytologic features including pleomorphism necrosis and mitotic activity. High grade parathyroid carcinomas are characterized by the presence of multiple concurrent histologically adverse features including sheets of cells with pleomorphic enlarged nuclei (4x the size of background parathyroid cells) often with </w:t>
            </w:r>
            <w:proofErr w:type="spellStart"/>
            <w:r w:rsidRPr="00B94282">
              <w:rPr>
                <w:rFonts w:ascii="Calibri" w:hAnsi="Calibri"/>
                <w:color w:val="000000"/>
                <w:sz w:val="16"/>
                <w:szCs w:val="16"/>
              </w:rPr>
              <w:t>macronucleoli</w:t>
            </w:r>
            <w:proofErr w:type="spellEnd"/>
            <w:r w:rsidRPr="00B94282">
              <w:rPr>
                <w:rFonts w:ascii="Calibri" w:hAnsi="Calibri"/>
                <w:color w:val="000000"/>
                <w:sz w:val="16"/>
                <w:szCs w:val="16"/>
              </w:rPr>
              <w:t>, coagulative necrosis, abnormal mitoses, and/or  increased proliferation rate.</w:t>
            </w:r>
            <w:r w:rsidRPr="00B94282">
              <w:rPr>
                <w:rFonts w:ascii="Calibri" w:hAnsi="Calibri"/>
                <w:color w:val="000000"/>
                <w:sz w:val="16"/>
                <w:szCs w:val="16"/>
              </w:rPr>
              <w:fldChar w:fldCharType="begin">
                <w:fldData xml:space="preserve">PEVuZE5vdGU+PENpdGU+PEF1dGhvcj5Cb25kZXNvbjwvQXV0aG9yPjxZZWFyPjE5OTM8L1llYXI+
PFJlY051bT4xODwvUmVjTnVtPjxEaXNwbGF5VGV4dD48c3R5bGUgZmFjZT0ic3VwZXJzY3JpcHQi
PjEsMjwvc3R5bGU+PC9EaXNwbGF5VGV4dD48cmVjb3JkPjxyZWMtbnVtYmVyPjE4PC9yZWMtbnVt
YmVyPjxmb3JlaWduLWtleXM+PGtleSBhcHA9IkVOIiBkYi1pZD0iOXZ3djIwcHd2MjJ3NXZlZnhk
MnBwZjlmMGQ1cmR0MGVwYXZyIiB0aW1lc3RhbXA9IjAiPjE4PC9rZXk+PC9mb3JlaWduLWtleXM+
PHJlZi10eXBlIG5hbWU9IkpvdXJuYWwgQXJ0aWNsZSI+MTc8L3JlZi10eXBlPjxjb250cmlidXRv
cnM+PGF1dGhvcnM+PGF1dGhvcj5Cb25kZXNvbiwgTC48L2F1dGhvcj48YXV0aG9yPlNhbmRlbGlu
LCBLLjwvYXV0aG9yPjxhdXRob3I+R3JpbWVsaXVzLCBMLjwvYXV0aG9yPjwvYXV0aG9ycz48L2Nv
bnRyaWJ1dG9ycz48YXV0aC1hZGRyZXNzPkRlcGFydG1lbnQgb2YgQ3l0b2xvZ3ksIE1hbG1vIEdl
bmVyYWwgSG9zcGl0YWwsIFN3ZWRlbi48L2F1dGgtYWRkcmVzcz48dGl0bGVzPjx0aXRsZT5IaXN0
b3BhdGhvbG9naWNhbCB2YXJpYWJsZXMgYW5kIEROQSBjeXRvbWV0cnkgaW4gcGFyYXRoeXJvaWQg
Y2FyY2lu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4MjAtOTwvcGFnZXM+PHZvbHVtZT4xNzwvdm9sdW1lPjxudW1iZXI+ODwvbnVtYmVy
PjxlZGl0aW9uPjE5OTMvMDgvMDE8L2VkaXRpb24+PGtleXdvcmRzPjxrZXl3b3JkPkFkZW5vbWEv
KmdlbmV0aWNzLypwYXRob2xvZ3k8L2tleXdvcmQ+PGtleXdvcmQ+Q2VsbCBOdWNsZXVzL3VsdHJh
c3RydWN0dXJlPC9rZXl3b3JkPjxrZXl3b3JkPkROQSwgTmVvcGxhc20vKmdlbmV0aWNzPC9rZXl3
b3JkPjxrZXl3b3JkPkZpYnJvc2lzL3BhdGhvbG9neTwva2V5d29yZD48a2V5d29yZD5GbG93IEN5
dG9tZXRyeTwva2V5d29yZD48a2V5d29yZD5IdW1hbnM8L2tleXdvcmQ+PGtleXdvcmQ+TWl0b3Np
czwva2V5d29yZD48a2V5d29yZD5OZWNyb3Npcy9wYXRob2xvZ3k8L2tleXdvcmQ+PGtleXdvcmQ+
UGFyYXRoeXJvaWQgTmVvcGxhc21zLypnZW5ldGljcy8qcGF0aG9sb2d5PC9rZXl3b3JkPjwva2V5
d29yZHM+PGRhdGVzPjx5ZWFyPjE5OTM8L3llYXI+PHB1Yi1kYXRlcz48ZGF0ZT5BdWc8L2RhdGU+
PC9wdWItZGF0ZXM+PC9kYXRlcz48aXNibj4wMTQ3LTUxODUgKFByaW50KSYjeEQ7MDE0Ny01MTg1
PC9pc2JuPjxhY2Nlc3Npb24tbnVtPjgzMzgxOTI8L2FjY2Vzc2lvbi1udW0+PHVybHM+PC91cmxz
PjxyZW1vdGUtZGF0YWJhc2UtcHJvdmlkZXI+TkxNPC9yZW1vdGUtZGF0YWJhc2UtcHJvdmlkZXI+
PGxhbmd1YWdlPmVuZzwvbGFuZ3VhZ2U+PC9yZWNvcmQ+PC9DaXRlPjxDaXRlPjxBdXRob3I+U3Rv
amFkaW5vdmljPC9BdXRob3I+PFllYXI+MjAwMzwvWWVhcj48UmVjTnVtPjIxPC9SZWNOdW0+PHJl
Y29yZD48cmVjLW51bWJlcj4yMTwvcmVjLW51bWJlcj48Zm9yZWlnbi1rZXlzPjxrZXkgYXBwPSJF
TiIgZGItaWQ9Ijl2d3YyMHB3djIydzV2ZWZ4ZDJwcGY5ZjBkNXJkdDBlcGF2ciIgdGltZXN0YW1w
PSIwIj4yMTwva2V5PjwvZm9yZWlnbi1rZXlzPjxyZWYtdHlwZSBuYW1lPSJKb3VybmFsIEFydGlj
bGUiPjE3PC9yZWYtdHlwZT48Y29udHJpYnV0b3JzPjxhdXRob3JzPjxhdXRob3I+U3RvamFkaW5v
dmljLCBBLjwvYXV0aG9yPjxhdXRob3I+SG9vcywgQS48L2F1dGhvcj48YXV0aG9yPk5pc3Nhbiwg
QS48L2F1dGhvcj48YXV0aG9yPkR1ZGFzLCBNLiBFLjwvYXV0aG9yPjxhdXRob3I+Q29yZG9uLUNh
cmRvLCBDLjwvYXV0aG9yPjxhdXRob3I+U2hhaGEsIEEuIFIuPC9hdXRob3I+PGF1dGhvcj5CcmVu
bmFuLCBNLiBGLjwvYXV0aG9yPjxhdXRob3I+U2luZ2gsIEIuPC9hdXRob3I+PGF1dGhvcj5HaG9z
c2VpbiwgUi4gQS48L2F1dGhvcj48L2F1dGhvcnM+PC9jb250cmlidXRvcnM+PGF1dGgtYWRkcmVz
cz5EZXBhcnRtZW50IG9mIFN1cmdlcnksIE1lbW9yaWFsIFNsb2FuLUtldHRlcmluZyBDYW5jZXIg
Q2VudGVyLCBOZXcgWW9yaywgTlkgMTAwMjEsIFVTQS48L2F1dGgtYWRkcmVzcz48dGl0bGVzPjx0
aXRsZT5QYXJhdGh5cm9pZCBuZW9wbGFzbXM6IGNsaW5pY2FsLCBoaXN0b3BhdGhvbG9naWNhbCwg
YW5kIHRpc3N1ZSBtaWNyb2FycmF5LWJhc2VkIG1vbGVjdWxhciBhbmFseXNpczwvdGl0bGU+PHNl
Y29uZGFyeS10aXRsZT5IdW0gUGF0aG9sPC9zZWNvbmRhcnktdGl0bGU+PGFsdC10aXRsZT5IdW1h
biBwYXRob2xvZ3k8L2FsdC10aXRsZT48L3RpdGxlcz48cGVyaW9kaWNhbD48ZnVsbC10aXRsZT5I
dW0gUGF0aG9sPC9mdWxsLXRpdGxlPjxhYmJyLTE+SHVtYW4gcGF0aG9sb2d5PC9hYmJyLTE+PC9w
ZXJpb2RpY2FsPjxhbHQtcGVyaW9kaWNhbD48ZnVsbC10aXRsZT5IdW0gUGF0aG9sPC9mdWxsLXRp
dGxlPjxhYmJyLTE+SHVtYW4gcGF0aG9sb2d5PC9hYmJyLTE+PC9hbHQtcGVyaW9kaWNhbD48cGFn
ZXM+NTQtNjQ8L3BhZ2VzPjx2b2x1bWU+MzQ8L3ZvbHVtZT48bnVtYmVyPjE8L251bWJlcj48ZWRp
dGlvbj4yMDAzLzAyLzI4PC9lZGl0aW9uPjxrZXl3b3Jkcz48a2V5d29yZD4qQWRlbm9tYS9jaGVt
aXN0cnkvZ2VuZXRpY3MvcGF0aG9sb2d5PC9rZXl3b3JkPjxrZXl3b3JkPkFkdWx0PC9rZXl3b3Jk
PjxrZXl3b3JkPkFnZWQ8L2tleXdvcmQ+PGtleXdvcmQ+QWdlZCwgODAgYW5kIG92ZXI8L2tleXdv
cmQ+PGtleXdvcmQ+QmlvbWFya2VycywgVHVtb3IvYW5hbHlzaXM8L2tleXdvcmQ+PGtleXdvcmQ+
KkNhcmNpbm9tYS9jaGVtaXN0cnkvZ2VuZXRpY3Mvc2Vjb25kYXJ5PC9rZXl3b3JkPjxrZXl3b3Jk
PkNlbGwgQ3ljbGUgUHJvdGVpbnMvYW5hbHlzaXM8L2tleXdvcmQ+PGtleXdvcmQ+RE5BLCBOZW9w
bGFzbS9hbmFseXNpczwva2V5d29yZD48a2V5d29yZD5GZW1hbGU8L2tleXdvcmQ+PGtleXdvcmQ+
KkdlbmUgRXhwcmVzc2lvbiBQcm9maWxpbmc8L2tleXdvcmQ+PGtleXdvcmQ+SGlzdG9jeXRvbG9n
aWNhbCBQcmVwYXJhdGlvbiBUZWNobmlxdWVzPC9rZXl3b3JkPjxrZXl3b3JkPkh1bWFuczwva2V5
d29yZD48a2V5d29yZD5JbW11bm9lbnp5bWUgVGVjaG5pcXVlczwva2V5d29yZD48a2V5d29yZD5L
aS02NyBBbnRpZ2VuL2FuYWx5c2lzPC9rZXl3b3JkPjxrZXl3b3JkPk1hbGU8L2tleXdvcmQ+PGtl
eXdvcmQ+TWlkZGxlIEFnZWQ8L2tleXdvcmQ+PGtleXdvcmQ+TmVvcGxhc20gUmVjdXJyZW5jZSwg
TG9jYWwvcGF0aG9sb2d5PC9rZXl3b3JkPjxrZXl3b3JkPk9saWdvbnVjbGVvdGlkZSBBcnJheSBT
ZXF1ZW5jZSBBbmFseXNpczwva2V5d29yZD48a2V5d29yZD4qUGFyYXRoeXJvaWQgTmVvcGxhc21z
L2NoZW1pc3RyeS9nZW5ldGljcy9wYXRob2xvZ3k8L2tleXdvcmQ+PGtleXdvcmQ+UmV0cm9zcGVj
dGl2ZSBTdHVkaWVzPC9rZXl3b3JkPjwva2V5d29yZHM+PGRhdGVzPjx5ZWFyPjIwMDM8L3llYXI+
PHB1Yi1kYXRlcz48ZGF0ZT5KYW48L2RhdGU+PC9wdWItZGF0ZXM+PC9kYXRlcz48aXNibj4wMDQ2
LTgxNzcgKFByaW50KSYjeEQ7MDA0Ni04MTc3PC9pc2JuPjxhY2Nlc3Npb24tbnVtPjEyNjA1MzY3
PC9hY2Nlc3Npb24tbnVtPjx1cmxzPjwvdXJscz48ZWxlY3Ryb25pYy1yZXNvdXJjZS1udW0+MTAu
MTA1My9odXBhLjIwMDMuNTU8L2VsZWN0cm9uaWMtcmVzb3VyY2UtbnVtPjxyZW1vdGUtZGF0YWJh
c2UtcHJvdmlkZXI+TkxNPC9yZW1vdGUtZGF0YWJhc2UtcHJvdmlkZXI+PGxhbmd1YWdlPmVuZzwv
bGFuZ3VhZ2U+PC9yZWNvcmQ+PC9DaXRlPjwvRW5kTm90ZT4A
</w:fldData>
              </w:fldChar>
            </w:r>
            <w:r w:rsidRPr="00B94282">
              <w:rPr>
                <w:rFonts w:ascii="Calibri" w:hAnsi="Calibri"/>
                <w:color w:val="000000"/>
                <w:sz w:val="16"/>
                <w:szCs w:val="16"/>
              </w:rPr>
              <w:instrText xml:space="preserve"> ADDIN EN.CITE </w:instrText>
            </w:r>
            <w:r w:rsidRPr="00B94282">
              <w:rPr>
                <w:rFonts w:ascii="Calibri" w:hAnsi="Calibri"/>
                <w:color w:val="000000"/>
                <w:sz w:val="16"/>
                <w:szCs w:val="16"/>
              </w:rPr>
              <w:fldChar w:fldCharType="begin">
                <w:fldData xml:space="preserve">PEVuZE5vdGU+PENpdGU+PEF1dGhvcj5Cb25kZXNvbjwvQXV0aG9yPjxZZWFyPjE5OTM8L1llYXI+
PFJlY051bT4xODwvUmVjTnVtPjxEaXNwbGF5VGV4dD48c3R5bGUgZmFjZT0ic3VwZXJzY3JpcHQi
PjEsMjwvc3R5bGU+PC9EaXNwbGF5VGV4dD48cmVjb3JkPjxyZWMtbnVtYmVyPjE4PC9yZWMtbnVt
YmVyPjxmb3JlaWduLWtleXM+PGtleSBhcHA9IkVOIiBkYi1pZD0iOXZ3djIwcHd2MjJ3NXZlZnhk
MnBwZjlmMGQ1cmR0MGVwYXZyIiB0aW1lc3RhbXA9IjAiPjE4PC9rZXk+PC9mb3JlaWduLWtleXM+
PHJlZi10eXBlIG5hbWU9IkpvdXJuYWwgQXJ0aWNsZSI+MTc8L3JlZi10eXBlPjxjb250cmlidXRv
cnM+PGF1dGhvcnM+PGF1dGhvcj5Cb25kZXNvbiwgTC48L2F1dGhvcj48YXV0aG9yPlNhbmRlbGlu
LCBLLjwvYXV0aG9yPjxhdXRob3I+R3JpbWVsaXVzLCBMLjwvYXV0aG9yPjwvYXV0aG9ycz48L2Nv
bnRyaWJ1dG9ycz48YXV0aC1hZGRyZXNzPkRlcGFydG1lbnQgb2YgQ3l0b2xvZ3ksIE1hbG1vIEdl
bmVyYWwgSG9zcGl0YWwsIFN3ZWRlbi48L2F1dGgtYWRkcmVzcz48dGl0bGVzPjx0aXRsZT5IaXN0
b3BhdGhvbG9naWNhbCB2YXJpYWJsZXMgYW5kIEROQSBjeXRvbWV0cnkgaW4gcGFyYXRoeXJvaWQg
Y2FyY2lu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4MjAtOTwvcGFnZXM+PHZvbHVtZT4xNzwvdm9sdW1lPjxudW1iZXI+ODwvbnVtYmVy
PjxlZGl0aW9uPjE5OTMvMDgvMDE8L2VkaXRpb24+PGtleXdvcmRzPjxrZXl3b3JkPkFkZW5vbWEv
KmdlbmV0aWNzLypwYXRob2xvZ3k8L2tleXdvcmQ+PGtleXdvcmQ+Q2VsbCBOdWNsZXVzL3VsdHJh
c3RydWN0dXJlPC9rZXl3b3JkPjxrZXl3b3JkPkROQSwgTmVvcGxhc20vKmdlbmV0aWNzPC9rZXl3
b3JkPjxrZXl3b3JkPkZpYnJvc2lzL3BhdGhvbG9neTwva2V5d29yZD48a2V5d29yZD5GbG93IEN5
dG9tZXRyeTwva2V5d29yZD48a2V5d29yZD5IdW1hbnM8L2tleXdvcmQ+PGtleXdvcmQ+TWl0b3Np
czwva2V5d29yZD48a2V5d29yZD5OZWNyb3Npcy9wYXRob2xvZ3k8L2tleXdvcmQ+PGtleXdvcmQ+
UGFyYXRoeXJvaWQgTmVvcGxhc21zLypnZW5ldGljcy8qcGF0aG9sb2d5PC9rZXl3b3JkPjwva2V5
d29yZHM+PGRhdGVzPjx5ZWFyPjE5OTM8L3llYXI+PHB1Yi1kYXRlcz48ZGF0ZT5BdWc8L2RhdGU+
PC9wdWItZGF0ZXM+PC9kYXRlcz48aXNibj4wMTQ3LTUxODUgKFByaW50KSYjeEQ7MDE0Ny01MTg1
PC9pc2JuPjxhY2Nlc3Npb24tbnVtPjgzMzgxOTI8L2FjY2Vzc2lvbi1udW0+PHVybHM+PC91cmxz
PjxyZW1vdGUtZGF0YWJhc2UtcHJvdmlkZXI+TkxNPC9yZW1vdGUtZGF0YWJhc2UtcHJvdmlkZXI+
PGxhbmd1YWdlPmVuZzwvbGFuZ3VhZ2U+PC9yZWNvcmQ+PC9DaXRlPjxDaXRlPjxBdXRob3I+U3Rv
amFkaW5vdmljPC9BdXRob3I+PFllYXI+MjAwMzwvWWVhcj48UmVjTnVtPjIxPC9SZWNOdW0+PHJl
Y29yZD48cmVjLW51bWJlcj4yMTwvcmVjLW51bWJlcj48Zm9yZWlnbi1rZXlzPjxrZXkgYXBwPSJF
TiIgZGItaWQ9Ijl2d3YyMHB3djIydzV2ZWZ4ZDJwcGY5ZjBkNXJkdDBlcGF2ciIgdGltZXN0YW1w
PSIwIj4yMTwva2V5PjwvZm9yZWlnbi1rZXlzPjxyZWYtdHlwZSBuYW1lPSJKb3VybmFsIEFydGlj
bGUiPjE3PC9yZWYtdHlwZT48Y29udHJpYnV0b3JzPjxhdXRob3JzPjxhdXRob3I+U3RvamFkaW5v
dmljLCBBLjwvYXV0aG9yPjxhdXRob3I+SG9vcywgQS48L2F1dGhvcj48YXV0aG9yPk5pc3Nhbiwg
QS48L2F1dGhvcj48YXV0aG9yPkR1ZGFzLCBNLiBFLjwvYXV0aG9yPjxhdXRob3I+Q29yZG9uLUNh
cmRvLCBDLjwvYXV0aG9yPjxhdXRob3I+U2hhaGEsIEEuIFIuPC9hdXRob3I+PGF1dGhvcj5CcmVu
bmFuLCBNLiBGLjwvYXV0aG9yPjxhdXRob3I+U2luZ2gsIEIuPC9hdXRob3I+PGF1dGhvcj5HaG9z
c2VpbiwgUi4gQS48L2F1dGhvcj48L2F1dGhvcnM+PC9jb250cmlidXRvcnM+PGF1dGgtYWRkcmVz
cz5EZXBhcnRtZW50IG9mIFN1cmdlcnksIE1lbW9yaWFsIFNsb2FuLUtldHRlcmluZyBDYW5jZXIg
Q2VudGVyLCBOZXcgWW9yaywgTlkgMTAwMjEsIFVTQS48L2F1dGgtYWRkcmVzcz48dGl0bGVzPjx0
aXRsZT5QYXJhdGh5cm9pZCBuZW9wbGFzbXM6IGNsaW5pY2FsLCBoaXN0b3BhdGhvbG9naWNhbCwg
YW5kIHRpc3N1ZSBtaWNyb2FycmF5LWJhc2VkIG1vbGVjdWxhciBhbmFseXNpczwvdGl0bGU+PHNl
Y29uZGFyeS10aXRsZT5IdW0gUGF0aG9sPC9zZWNvbmRhcnktdGl0bGU+PGFsdC10aXRsZT5IdW1h
biBwYXRob2xvZ3k8L2FsdC10aXRsZT48L3RpdGxlcz48cGVyaW9kaWNhbD48ZnVsbC10aXRsZT5I
dW0gUGF0aG9sPC9mdWxsLXRpdGxlPjxhYmJyLTE+SHVtYW4gcGF0aG9sb2d5PC9hYmJyLTE+PC9w
ZXJpb2RpY2FsPjxhbHQtcGVyaW9kaWNhbD48ZnVsbC10aXRsZT5IdW0gUGF0aG9sPC9mdWxsLXRp
dGxlPjxhYmJyLTE+SHVtYW4gcGF0aG9sb2d5PC9hYmJyLTE+PC9hbHQtcGVyaW9kaWNhbD48cGFn
ZXM+NTQtNjQ8L3BhZ2VzPjx2b2x1bWU+MzQ8L3ZvbHVtZT48bnVtYmVyPjE8L251bWJlcj48ZWRp
dGlvbj4yMDAzLzAyLzI4PC9lZGl0aW9uPjxrZXl3b3Jkcz48a2V5d29yZD4qQWRlbm9tYS9jaGVt
aXN0cnkvZ2VuZXRpY3MvcGF0aG9sb2d5PC9rZXl3b3JkPjxrZXl3b3JkPkFkdWx0PC9rZXl3b3Jk
PjxrZXl3b3JkPkFnZWQ8L2tleXdvcmQ+PGtleXdvcmQ+QWdlZCwgODAgYW5kIG92ZXI8L2tleXdv
cmQ+PGtleXdvcmQ+QmlvbWFya2VycywgVHVtb3IvYW5hbHlzaXM8L2tleXdvcmQ+PGtleXdvcmQ+
KkNhcmNpbm9tYS9jaGVtaXN0cnkvZ2VuZXRpY3Mvc2Vjb25kYXJ5PC9rZXl3b3JkPjxrZXl3b3Jk
PkNlbGwgQ3ljbGUgUHJvdGVpbnMvYW5hbHlzaXM8L2tleXdvcmQ+PGtleXdvcmQ+RE5BLCBOZW9w
bGFzbS9hbmFseXNpczwva2V5d29yZD48a2V5d29yZD5GZW1hbGU8L2tleXdvcmQ+PGtleXdvcmQ+
KkdlbmUgRXhwcmVzc2lvbiBQcm9maWxpbmc8L2tleXdvcmQ+PGtleXdvcmQ+SGlzdG9jeXRvbG9n
aWNhbCBQcmVwYXJhdGlvbiBUZWNobmlxdWVzPC9rZXl3b3JkPjxrZXl3b3JkPkh1bWFuczwva2V5
d29yZD48a2V5d29yZD5JbW11bm9lbnp5bWUgVGVjaG5pcXVlczwva2V5d29yZD48a2V5d29yZD5L
aS02NyBBbnRpZ2VuL2FuYWx5c2lzPC9rZXl3b3JkPjxrZXl3b3JkPk1hbGU8L2tleXdvcmQ+PGtl
eXdvcmQ+TWlkZGxlIEFnZWQ8L2tleXdvcmQ+PGtleXdvcmQ+TmVvcGxhc20gUmVjdXJyZW5jZSwg
TG9jYWwvcGF0aG9sb2d5PC9rZXl3b3JkPjxrZXl3b3JkPk9saWdvbnVjbGVvdGlkZSBBcnJheSBT
ZXF1ZW5jZSBBbmFseXNpczwva2V5d29yZD48a2V5d29yZD4qUGFyYXRoeXJvaWQgTmVvcGxhc21z
L2NoZW1pc3RyeS9nZW5ldGljcy9wYXRob2xvZ3k8L2tleXdvcmQ+PGtleXdvcmQ+UmV0cm9zcGVj
dGl2ZSBTdHVkaWVzPC9rZXl3b3JkPjwva2V5d29yZHM+PGRhdGVzPjx5ZWFyPjIwMDM8L3llYXI+
PHB1Yi1kYXRlcz48ZGF0ZT5KYW48L2RhdGU+PC9wdWItZGF0ZXM+PC9kYXRlcz48aXNibj4wMDQ2
LTgxNzcgKFByaW50KSYjeEQ7MDA0Ni04MTc3PC9pc2JuPjxhY2Nlc3Npb24tbnVtPjEyNjA1MzY3
PC9hY2Nlc3Npb24tbnVtPjx1cmxzPjwvdXJscz48ZWxlY3Ryb25pYy1yZXNvdXJjZS1udW0+MTAu
MTA1My9odXBhLjIwMDMuNTU8L2VsZWN0cm9uaWMtcmVzb3VyY2UtbnVtPjxyZW1vdGUtZGF0YWJh
c2UtcHJvdmlkZXI+TkxNPC9yZW1vdGUtZGF0YWJhc2UtcHJvdmlkZXI+PGxhbmd1YWdlPmVuZzwv
bGFuZ3VhZ2U+PC9yZWNvcmQ+PC9DaXRlPjwvRW5kTm90ZT4A
</w:fldData>
              </w:fldChar>
            </w:r>
            <w:r w:rsidRPr="00B94282">
              <w:rPr>
                <w:rFonts w:ascii="Calibri" w:hAnsi="Calibri"/>
                <w:color w:val="000000"/>
                <w:sz w:val="16"/>
                <w:szCs w:val="16"/>
              </w:rPr>
              <w:instrText xml:space="preserve"> ADDIN EN.CITE.DATA </w:instrText>
            </w:r>
            <w:r w:rsidRPr="00B94282">
              <w:rPr>
                <w:rFonts w:ascii="Calibri" w:hAnsi="Calibri"/>
                <w:color w:val="000000"/>
                <w:sz w:val="16"/>
                <w:szCs w:val="16"/>
              </w:rPr>
            </w:r>
            <w:r w:rsidRPr="00B94282">
              <w:rPr>
                <w:rFonts w:ascii="Calibri" w:hAnsi="Calibri"/>
                <w:color w:val="000000"/>
                <w:sz w:val="16"/>
                <w:szCs w:val="16"/>
              </w:rPr>
              <w:fldChar w:fldCharType="end"/>
            </w:r>
            <w:r w:rsidRPr="00B94282">
              <w:rPr>
                <w:rFonts w:ascii="Calibri" w:hAnsi="Calibri"/>
                <w:color w:val="000000"/>
                <w:sz w:val="16"/>
                <w:szCs w:val="16"/>
              </w:rPr>
            </w:r>
            <w:r w:rsidRPr="00B94282">
              <w:rPr>
                <w:rFonts w:ascii="Calibri" w:hAnsi="Calibri"/>
                <w:color w:val="000000"/>
                <w:sz w:val="16"/>
                <w:szCs w:val="16"/>
              </w:rPr>
              <w:fldChar w:fldCharType="separate"/>
            </w:r>
            <w:r w:rsidRPr="00B94282">
              <w:rPr>
                <w:rFonts w:ascii="Calibri" w:hAnsi="Calibri"/>
                <w:color w:val="000000"/>
                <w:sz w:val="16"/>
                <w:szCs w:val="16"/>
                <w:vertAlign w:val="superscript"/>
              </w:rPr>
              <w:t>1,2</w:t>
            </w:r>
            <w:r w:rsidRPr="00B94282">
              <w:rPr>
                <w:rFonts w:ascii="Calibri" w:hAnsi="Calibri"/>
                <w:color w:val="000000"/>
                <w:sz w:val="16"/>
                <w:szCs w:val="16"/>
              </w:rPr>
              <w:fldChar w:fldCharType="end"/>
            </w:r>
            <w:r w:rsidRPr="00B94282">
              <w:rPr>
                <w:rFonts w:ascii="Calibri" w:hAnsi="Calibri"/>
                <w:color w:val="000000"/>
                <w:sz w:val="16"/>
                <w:szCs w:val="16"/>
              </w:rPr>
              <w:t xml:space="preserve"> Focal cellular atypia or endocrine atypia may be found in benign entities including the characteristic of cells 4x as large and is insufficient to meet criteria for true nuclear pleomorphism.</w:t>
            </w:r>
          </w:p>
          <w:p w14:paraId="235B64AA" w14:textId="77777777" w:rsidR="00B94282" w:rsidRPr="00B94282" w:rsidRDefault="00B94282" w:rsidP="00B94282">
            <w:pPr>
              <w:spacing w:after="0"/>
              <w:rPr>
                <w:rFonts w:ascii="Calibri" w:hAnsi="Calibri"/>
                <w:color w:val="000000"/>
                <w:sz w:val="16"/>
                <w:szCs w:val="16"/>
              </w:rPr>
            </w:pPr>
          </w:p>
          <w:p w14:paraId="235B64AB" w14:textId="77777777" w:rsidR="00B94282" w:rsidRPr="00B94282" w:rsidRDefault="00B94282" w:rsidP="00B94282">
            <w:pPr>
              <w:spacing w:after="0"/>
              <w:rPr>
                <w:rFonts w:ascii="Calibri" w:hAnsi="Calibri"/>
                <w:b/>
                <w:color w:val="000000"/>
                <w:sz w:val="16"/>
                <w:szCs w:val="16"/>
              </w:rPr>
            </w:pPr>
            <w:r w:rsidRPr="00B94282">
              <w:rPr>
                <w:rFonts w:ascii="Calibri" w:hAnsi="Calibri"/>
                <w:b/>
                <w:color w:val="000000"/>
                <w:sz w:val="16"/>
                <w:szCs w:val="16"/>
              </w:rPr>
              <w:t xml:space="preserve">References </w:t>
            </w:r>
          </w:p>
          <w:p w14:paraId="235B64AC" w14:textId="77777777" w:rsidR="00B94282" w:rsidRPr="00B94282" w:rsidRDefault="00B94282" w:rsidP="00B94282">
            <w:pPr>
              <w:spacing w:after="0"/>
              <w:rPr>
                <w:rFonts w:ascii="Calibri" w:hAnsi="Calibri"/>
                <w:color w:val="000000"/>
                <w:sz w:val="16"/>
                <w:szCs w:val="16"/>
                <w:lang w:val="en-US"/>
              </w:rPr>
            </w:pPr>
            <w:r w:rsidRPr="00B94282">
              <w:rPr>
                <w:rFonts w:ascii="Calibri" w:hAnsi="Calibri"/>
                <w:color w:val="000000"/>
                <w:sz w:val="16"/>
                <w:szCs w:val="16"/>
                <w:lang w:val="en-US"/>
              </w:rPr>
              <w:fldChar w:fldCharType="begin"/>
            </w:r>
            <w:r w:rsidRPr="00B94282">
              <w:rPr>
                <w:rFonts w:ascii="Calibri" w:hAnsi="Calibri"/>
                <w:color w:val="000000"/>
                <w:sz w:val="16"/>
                <w:szCs w:val="16"/>
                <w:lang w:val="en-US"/>
              </w:rPr>
              <w:instrText xml:space="preserve"> ADDIN EN.REFLIST </w:instrText>
            </w:r>
            <w:r w:rsidRPr="00B9428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94282">
              <w:rPr>
                <w:rFonts w:ascii="Calibri" w:hAnsi="Calibri"/>
                <w:color w:val="000000"/>
                <w:sz w:val="16"/>
                <w:szCs w:val="16"/>
                <w:lang w:val="en-US"/>
              </w:rPr>
              <w:t xml:space="preserve">Bondeson L, Sandelin K and Grimelius L (1993). Histopathological variables and DNA cytometry in parathyroid carcinoma. </w:t>
            </w:r>
            <w:r w:rsidRPr="00B94282">
              <w:rPr>
                <w:rFonts w:ascii="Calibri" w:hAnsi="Calibri"/>
                <w:i/>
                <w:color w:val="000000"/>
                <w:sz w:val="16"/>
                <w:szCs w:val="16"/>
                <w:lang w:val="en-US"/>
              </w:rPr>
              <w:t>Am J Surg Pathol</w:t>
            </w:r>
            <w:r w:rsidRPr="00B94282">
              <w:rPr>
                <w:rFonts w:ascii="Calibri" w:hAnsi="Calibri"/>
                <w:color w:val="000000"/>
                <w:sz w:val="16"/>
                <w:szCs w:val="16"/>
                <w:lang w:val="en-US"/>
              </w:rPr>
              <w:t xml:space="preserve"> 17(8):820-829.</w:t>
            </w:r>
          </w:p>
          <w:p w14:paraId="235B64AD" w14:textId="77777777" w:rsidR="00FC6619" w:rsidRPr="004F4DA8" w:rsidRDefault="00B94282" w:rsidP="00B94282">
            <w:pPr>
              <w:spacing w:after="0"/>
              <w:rPr>
                <w:rFonts w:ascii="Calibri" w:hAnsi="Calibri"/>
                <w:color w:val="000000"/>
                <w:sz w:val="16"/>
                <w:szCs w:val="16"/>
              </w:rPr>
            </w:pPr>
            <w:r>
              <w:rPr>
                <w:rFonts w:ascii="Calibri" w:hAnsi="Calibri"/>
                <w:color w:val="000000"/>
                <w:sz w:val="16"/>
                <w:szCs w:val="16"/>
                <w:lang w:val="en-US"/>
              </w:rPr>
              <w:t xml:space="preserve">2 </w:t>
            </w:r>
            <w:r w:rsidRPr="00B94282">
              <w:rPr>
                <w:rFonts w:ascii="Calibri" w:hAnsi="Calibri"/>
                <w:color w:val="000000"/>
                <w:sz w:val="16"/>
                <w:szCs w:val="16"/>
                <w:lang w:val="en-US"/>
              </w:rPr>
              <w:t xml:space="preserve">Stojadinovic A, Hoos A, Nissan A, Dudas ME, Cordon-Cardo C, Shaha AR, Brennan MF, Singh B and Ghossein RA (2003). Parathyroid neoplasms: clinical, histopathological, and tissue microarray-based molecular analysis. </w:t>
            </w:r>
            <w:r w:rsidRPr="00B94282">
              <w:rPr>
                <w:rFonts w:ascii="Calibri" w:hAnsi="Calibri"/>
                <w:i/>
                <w:color w:val="000000"/>
                <w:sz w:val="16"/>
                <w:szCs w:val="16"/>
                <w:lang w:val="en-US"/>
              </w:rPr>
              <w:t>Hum Pathol</w:t>
            </w:r>
            <w:r w:rsidRPr="00B94282">
              <w:rPr>
                <w:rFonts w:ascii="Calibri" w:hAnsi="Calibri"/>
                <w:color w:val="000000"/>
                <w:sz w:val="16"/>
                <w:szCs w:val="16"/>
                <w:lang w:val="en-US"/>
              </w:rPr>
              <w:t xml:space="preserve"> 34(1):54-64.</w:t>
            </w:r>
            <w:r w:rsidRPr="00B94282">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AE" w14:textId="77777777" w:rsidR="00FC6619" w:rsidRPr="00CC5E7C" w:rsidRDefault="00FC6619" w:rsidP="00CC5E7C">
            <w:pPr>
              <w:rPr>
                <w:rFonts w:ascii="Calibri" w:hAnsi="Calibri"/>
                <w:color w:val="000000"/>
                <w:sz w:val="16"/>
                <w:szCs w:val="16"/>
              </w:rPr>
            </w:pPr>
          </w:p>
        </w:tc>
      </w:tr>
      <w:tr w:rsidR="00C60946" w:rsidRPr="00CC5E7C" w14:paraId="235B64C7" w14:textId="77777777" w:rsidTr="00BB04D3">
        <w:trPr>
          <w:trHeight w:val="1649"/>
        </w:trPr>
        <w:tc>
          <w:tcPr>
            <w:tcW w:w="866" w:type="dxa"/>
            <w:tcBorders>
              <w:top w:val="nil"/>
              <w:left w:val="single" w:sz="4" w:space="0" w:color="auto"/>
              <w:bottom w:val="single" w:sz="4" w:space="0" w:color="auto"/>
              <w:right w:val="single" w:sz="4" w:space="0" w:color="auto"/>
            </w:tcBorders>
            <w:shd w:val="clear" w:color="000000" w:fill="EEECE1"/>
          </w:tcPr>
          <w:p w14:paraId="235B64B0" w14:textId="77777777" w:rsidR="00C60946" w:rsidRDefault="0003053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B1" w14:textId="77777777" w:rsidR="00C60946" w:rsidRPr="001265F1" w:rsidRDefault="001265F1" w:rsidP="00273145">
            <w:pPr>
              <w:rPr>
                <w:rFonts w:ascii="Calibri" w:hAnsi="Calibri"/>
                <w:bCs/>
                <w:color w:val="000000"/>
                <w:sz w:val="16"/>
                <w:szCs w:val="16"/>
              </w:rPr>
            </w:pPr>
            <w:r w:rsidRPr="001265F1">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235B64B2" w14:textId="77777777" w:rsidR="001265F1" w:rsidRPr="001265F1" w:rsidRDefault="001265F1" w:rsidP="001265F1">
            <w:pPr>
              <w:spacing w:after="0"/>
              <w:rPr>
                <w:rFonts w:ascii="Calibri" w:hAnsi="Calibri"/>
                <w:color w:val="000000"/>
                <w:sz w:val="16"/>
                <w:szCs w:val="16"/>
              </w:rPr>
            </w:pPr>
            <w:r w:rsidRPr="001265F1">
              <w:rPr>
                <w:rFonts w:ascii="Calibri" w:hAnsi="Calibri"/>
                <w:color w:val="000000"/>
                <w:sz w:val="16"/>
                <w:szCs w:val="16"/>
              </w:rPr>
              <w:t>Multi selection value list (select all that apply)/text:</w:t>
            </w:r>
          </w:p>
          <w:p w14:paraId="235B64B3" w14:textId="77777777" w:rsidR="001265F1" w:rsidRDefault="00C60946"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1265F1" w:rsidRPr="001265F1">
              <w:rPr>
                <w:rFonts w:ascii="Calibri" w:hAnsi="Calibri"/>
                <w:color w:val="000000"/>
                <w:sz w:val="16"/>
                <w:szCs w:val="16"/>
              </w:rPr>
              <w:t>Cannot be assessed</w:t>
            </w:r>
          </w:p>
          <w:p w14:paraId="235B64B4" w14:textId="77777777" w:rsidR="001265F1" w:rsidRPr="001265F1" w:rsidRDefault="001265F1"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265F1">
              <w:rPr>
                <w:rFonts w:ascii="Calibri" w:hAnsi="Calibri"/>
                <w:color w:val="000000"/>
                <w:sz w:val="16"/>
                <w:szCs w:val="16"/>
              </w:rPr>
              <w:t>Confined to parathyroid without invasion through tumour capsule</w:t>
            </w:r>
          </w:p>
          <w:p w14:paraId="235B64B5" w14:textId="77777777" w:rsidR="001265F1" w:rsidRDefault="001265F1" w:rsidP="001265F1">
            <w:pPr>
              <w:spacing w:after="0"/>
              <w:rPr>
                <w:rFonts w:ascii="Calibri" w:hAnsi="Calibri"/>
                <w:color w:val="000000"/>
                <w:sz w:val="16"/>
                <w:szCs w:val="16"/>
              </w:rPr>
            </w:pPr>
            <w:r>
              <w:rPr>
                <w:rFonts w:ascii="Calibri" w:hAnsi="Calibri"/>
                <w:color w:val="000000"/>
                <w:sz w:val="16"/>
                <w:szCs w:val="16"/>
              </w:rPr>
              <w:t>OR</w:t>
            </w:r>
          </w:p>
          <w:p w14:paraId="235B64B6" w14:textId="77777777" w:rsidR="001265F1" w:rsidRPr="001265F1" w:rsidRDefault="001265F1"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265F1">
              <w:rPr>
                <w:rFonts w:ascii="Calibri" w:hAnsi="Calibri"/>
                <w:color w:val="000000"/>
                <w:sz w:val="16"/>
                <w:szCs w:val="16"/>
              </w:rPr>
              <w:t>Invasion through tumour capsule</w:t>
            </w:r>
          </w:p>
          <w:p w14:paraId="235B64B7" w14:textId="77777777" w:rsidR="001265F1" w:rsidRDefault="001265F1"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265F1">
              <w:rPr>
                <w:rFonts w:ascii="Calibri" w:hAnsi="Calibri"/>
                <w:color w:val="000000"/>
                <w:sz w:val="16"/>
                <w:szCs w:val="16"/>
              </w:rPr>
              <w:t>Invasion into extra-</w:t>
            </w:r>
            <w:proofErr w:type="spellStart"/>
            <w:r w:rsidRPr="001265F1">
              <w:rPr>
                <w:rFonts w:ascii="Calibri" w:hAnsi="Calibri"/>
                <w:color w:val="000000"/>
                <w:sz w:val="16"/>
                <w:szCs w:val="16"/>
              </w:rPr>
              <w:t>parathyroidal</w:t>
            </w:r>
            <w:proofErr w:type="spellEnd"/>
            <w:r w:rsidRPr="001265F1">
              <w:rPr>
                <w:rFonts w:ascii="Calibri" w:hAnsi="Calibri"/>
                <w:color w:val="000000"/>
                <w:sz w:val="16"/>
                <w:szCs w:val="16"/>
              </w:rPr>
              <w:t xml:space="preserve"> soft tissue</w:t>
            </w:r>
          </w:p>
          <w:p w14:paraId="235B64B8" w14:textId="77777777" w:rsidR="001265F1" w:rsidRPr="001265F1" w:rsidRDefault="00C60946"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1265F1" w:rsidRPr="001265F1">
              <w:rPr>
                <w:rFonts w:ascii="Calibri" w:hAnsi="Calibri"/>
                <w:color w:val="000000"/>
                <w:sz w:val="16"/>
                <w:szCs w:val="16"/>
              </w:rPr>
              <w:t xml:space="preserve">Invasion into adjacent structures, </w:t>
            </w:r>
            <w:r w:rsidR="001265F1" w:rsidRPr="001265F1">
              <w:rPr>
                <w:rFonts w:ascii="Calibri" w:hAnsi="Calibri"/>
                <w:i/>
                <w:iCs/>
                <w:color w:val="000000"/>
                <w:sz w:val="16"/>
                <w:szCs w:val="16"/>
              </w:rPr>
              <w:t xml:space="preserve">specify </w:t>
            </w:r>
          </w:p>
          <w:p w14:paraId="235B64B9" w14:textId="77777777" w:rsidR="001265F1" w:rsidRPr="001265F1" w:rsidRDefault="001265F1" w:rsidP="001265F1">
            <w:pPr>
              <w:pStyle w:val="ListParagraph"/>
              <w:numPr>
                <w:ilvl w:val="0"/>
                <w:numId w:val="9"/>
              </w:numPr>
              <w:spacing w:after="0"/>
              <w:ind w:left="317" w:hanging="142"/>
              <w:rPr>
                <w:rFonts w:ascii="Calibri" w:hAnsi="Calibri"/>
                <w:color w:val="000000"/>
                <w:sz w:val="16"/>
                <w:szCs w:val="16"/>
              </w:rPr>
            </w:pPr>
            <w:r w:rsidRPr="001265F1">
              <w:rPr>
                <w:rFonts w:ascii="Calibri" w:hAnsi="Calibri"/>
                <w:color w:val="000000"/>
                <w:sz w:val="16"/>
                <w:szCs w:val="16"/>
              </w:rPr>
              <w:t>Recurrent laryngeal nerve</w:t>
            </w:r>
          </w:p>
          <w:p w14:paraId="235B64BA" w14:textId="77777777" w:rsidR="001265F1" w:rsidRPr="001265F1" w:rsidRDefault="001265F1" w:rsidP="001265F1">
            <w:pPr>
              <w:pStyle w:val="ListParagraph"/>
              <w:numPr>
                <w:ilvl w:val="0"/>
                <w:numId w:val="9"/>
              </w:numPr>
              <w:spacing w:after="0"/>
              <w:ind w:left="317" w:hanging="142"/>
              <w:rPr>
                <w:rFonts w:ascii="Calibri" w:hAnsi="Calibri"/>
                <w:color w:val="000000"/>
                <w:sz w:val="16"/>
                <w:szCs w:val="16"/>
              </w:rPr>
            </w:pPr>
            <w:r w:rsidRPr="001265F1">
              <w:rPr>
                <w:rFonts w:ascii="Calibri" w:hAnsi="Calibri"/>
                <w:color w:val="000000"/>
                <w:sz w:val="16"/>
                <w:szCs w:val="16"/>
              </w:rPr>
              <w:t>Thyroid gland</w:t>
            </w:r>
          </w:p>
          <w:p w14:paraId="235B64BB" w14:textId="77777777" w:rsidR="001265F1" w:rsidRPr="001265F1" w:rsidRDefault="001265F1" w:rsidP="001265F1">
            <w:pPr>
              <w:pStyle w:val="ListParagraph"/>
              <w:numPr>
                <w:ilvl w:val="0"/>
                <w:numId w:val="9"/>
              </w:numPr>
              <w:spacing w:after="0"/>
              <w:ind w:left="317" w:hanging="142"/>
              <w:rPr>
                <w:rFonts w:ascii="Calibri" w:hAnsi="Calibri"/>
                <w:color w:val="000000"/>
                <w:sz w:val="16"/>
                <w:szCs w:val="16"/>
              </w:rPr>
            </w:pPr>
            <w:r w:rsidRPr="001265F1">
              <w:rPr>
                <w:rFonts w:ascii="Calibri" w:hAnsi="Calibri"/>
                <w:color w:val="000000"/>
                <w:sz w:val="16"/>
                <w:szCs w:val="16"/>
              </w:rPr>
              <w:t>Oesophagus</w:t>
            </w:r>
          </w:p>
          <w:p w14:paraId="235B64BC" w14:textId="77777777" w:rsidR="001265F1" w:rsidRPr="001265F1" w:rsidRDefault="001265F1" w:rsidP="001265F1">
            <w:pPr>
              <w:pStyle w:val="ListParagraph"/>
              <w:numPr>
                <w:ilvl w:val="0"/>
                <w:numId w:val="9"/>
              </w:numPr>
              <w:spacing w:after="0"/>
              <w:ind w:left="317" w:hanging="142"/>
              <w:rPr>
                <w:rFonts w:ascii="Calibri" w:hAnsi="Calibri"/>
                <w:color w:val="000000"/>
                <w:sz w:val="16"/>
                <w:szCs w:val="16"/>
              </w:rPr>
            </w:pPr>
            <w:r w:rsidRPr="001265F1">
              <w:rPr>
                <w:rFonts w:ascii="Calibri" w:hAnsi="Calibri"/>
                <w:color w:val="000000"/>
                <w:sz w:val="16"/>
                <w:szCs w:val="16"/>
              </w:rPr>
              <w:t>Skeletal muscle</w:t>
            </w:r>
          </w:p>
          <w:p w14:paraId="235B64BD" w14:textId="77777777" w:rsidR="00C60946" w:rsidRPr="001265F1" w:rsidRDefault="001265F1" w:rsidP="001265F1">
            <w:pPr>
              <w:pStyle w:val="ListParagraph"/>
              <w:numPr>
                <w:ilvl w:val="0"/>
                <w:numId w:val="9"/>
              </w:numPr>
              <w:spacing w:after="0"/>
              <w:ind w:left="317" w:hanging="142"/>
              <w:rPr>
                <w:rFonts w:ascii="Calibri" w:hAnsi="Calibri"/>
                <w:color w:val="000000"/>
                <w:sz w:val="16"/>
                <w:szCs w:val="16"/>
              </w:rPr>
            </w:pPr>
            <w:r w:rsidRPr="001265F1">
              <w:rPr>
                <w:rFonts w:ascii="Calibri" w:hAnsi="Calibri"/>
                <w:color w:val="000000"/>
                <w:sz w:val="16"/>
                <w:szCs w:val="16"/>
              </w:rPr>
              <w:t xml:space="preserve">Other, </w:t>
            </w:r>
            <w:r w:rsidRPr="001265F1">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4BE" w14:textId="77777777" w:rsidR="003B1302" w:rsidRPr="003B1302" w:rsidRDefault="003B1302" w:rsidP="003B1302">
            <w:pPr>
              <w:spacing w:after="0"/>
              <w:rPr>
                <w:rFonts w:ascii="Calibri" w:hAnsi="Calibri"/>
                <w:color w:val="000000"/>
                <w:sz w:val="16"/>
                <w:szCs w:val="16"/>
              </w:rPr>
            </w:pPr>
            <w:r w:rsidRPr="003B1302">
              <w:rPr>
                <w:rFonts w:ascii="Calibri" w:hAnsi="Calibri"/>
                <w:color w:val="000000"/>
                <w:sz w:val="16"/>
                <w:szCs w:val="16"/>
              </w:rPr>
              <w:t>Parathyroid carcinoma and parathyroid neoplasms of uncertain malignant potential may be difficult to diagnose on histologic examination. The extent of tumour involvement has been proposed as one critical factor in diagnosis. Many, but not all, tumours show a fibrotic capsule with invasion. By definition a parathyroid neoplasm of uncertain malignant potential may not invade other structures (i.e., cannot involve adipose tissue, muscle or adjacent organs as these features are restricted to parathyroid carcinomas). Documentation of tumour extent may also imply severity of local disease however studies correlating tumour extent with prognosis are conflicting.</w:t>
            </w:r>
            <w:r w:rsidRPr="003B1302">
              <w:rPr>
                <w:rFonts w:ascii="Calibri" w:hAnsi="Calibri"/>
                <w:color w:val="000000"/>
                <w:sz w:val="16"/>
                <w:szCs w:val="16"/>
                <w:vertAlign w:val="superscript"/>
              </w:rPr>
              <w:t>1-5</w:t>
            </w:r>
            <w:r w:rsidRPr="003B1302">
              <w:rPr>
                <w:rFonts w:ascii="Calibri" w:hAnsi="Calibri"/>
                <w:color w:val="000000"/>
                <w:sz w:val="16"/>
                <w:szCs w:val="16"/>
              </w:rPr>
              <w:t xml:space="preserve"> Rarely a parathyroid carcinoma may show </w:t>
            </w:r>
            <w:proofErr w:type="spellStart"/>
            <w:r w:rsidRPr="003B1302">
              <w:rPr>
                <w:rFonts w:ascii="Calibri" w:hAnsi="Calibri"/>
                <w:color w:val="000000"/>
                <w:sz w:val="16"/>
                <w:szCs w:val="16"/>
              </w:rPr>
              <w:t>lymphovascular</w:t>
            </w:r>
            <w:proofErr w:type="spellEnd"/>
            <w:r w:rsidRPr="003B1302">
              <w:rPr>
                <w:rFonts w:ascii="Calibri" w:hAnsi="Calibri"/>
                <w:color w:val="000000"/>
                <w:sz w:val="16"/>
                <w:szCs w:val="16"/>
              </w:rPr>
              <w:t xml:space="preserve"> involvement, a true hallmark of a carcinoma, with minimal to no localized invasive growth. As parathyroid neoplasms are very vascular caution in making the diagnosis of carcinoma is warranted in cases where an invasive growth pattern is not encountered. Overall, the documentation of the presence and extent of local tissue involvement in parathyroid carcinomas is inconsistently presented in the literature for this rare disease. The importance of including these findings in this dataset is for data collection that may aid in future stratification of these tumours for staging and outcome.</w:t>
            </w:r>
          </w:p>
          <w:p w14:paraId="235B64BF" w14:textId="77777777" w:rsidR="003B1302" w:rsidRPr="003B1302" w:rsidRDefault="003B1302" w:rsidP="003B1302">
            <w:pPr>
              <w:spacing w:after="0"/>
              <w:rPr>
                <w:rFonts w:ascii="Calibri" w:hAnsi="Calibri"/>
                <w:color w:val="000000"/>
                <w:sz w:val="16"/>
                <w:szCs w:val="16"/>
              </w:rPr>
            </w:pPr>
          </w:p>
          <w:p w14:paraId="235B64C0" w14:textId="77777777" w:rsidR="003B1302" w:rsidRPr="003B1302" w:rsidRDefault="003B1302" w:rsidP="003B1302">
            <w:pPr>
              <w:spacing w:after="0"/>
              <w:rPr>
                <w:rFonts w:ascii="Calibri" w:hAnsi="Calibri"/>
                <w:b/>
                <w:color w:val="000000"/>
                <w:sz w:val="16"/>
                <w:szCs w:val="16"/>
              </w:rPr>
            </w:pPr>
            <w:r w:rsidRPr="003B1302">
              <w:rPr>
                <w:rFonts w:ascii="Calibri" w:hAnsi="Calibri"/>
                <w:b/>
                <w:color w:val="000000"/>
                <w:sz w:val="16"/>
                <w:szCs w:val="16"/>
              </w:rPr>
              <w:t xml:space="preserve">References </w:t>
            </w:r>
          </w:p>
          <w:p w14:paraId="235B64C1" w14:textId="77777777" w:rsidR="003B1302" w:rsidRPr="003B1302" w:rsidRDefault="003B1302" w:rsidP="003B1302">
            <w:pPr>
              <w:spacing w:after="0"/>
              <w:rPr>
                <w:rFonts w:ascii="Calibri" w:hAnsi="Calibri"/>
                <w:color w:val="000000"/>
                <w:sz w:val="16"/>
                <w:szCs w:val="16"/>
                <w:lang w:val="en-US"/>
              </w:rPr>
            </w:pPr>
            <w:r w:rsidRPr="003B1302">
              <w:rPr>
                <w:rFonts w:ascii="Calibri" w:hAnsi="Calibri"/>
                <w:color w:val="000000"/>
                <w:sz w:val="16"/>
                <w:szCs w:val="16"/>
                <w:lang w:val="en-US"/>
              </w:rPr>
              <w:fldChar w:fldCharType="begin"/>
            </w:r>
            <w:r w:rsidRPr="003B1302">
              <w:rPr>
                <w:rFonts w:ascii="Calibri" w:hAnsi="Calibri"/>
                <w:color w:val="000000"/>
                <w:sz w:val="16"/>
                <w:szCs w:val="16"/>
                <w:lang w:val="en-US"/>
              </w:rPr>
              <w:instrText xml:space="preserve"> ADDIN EN.REFLIST </w:instrText>
            </w:r>
            <w:r w:rsidRPr="003B130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B1302">
              <w:rPr>
                <w:rFonts w:ascii="Calibri" w:hAnsi="Calibri"/>
                <w:color w:val="000000"/>
                <w:sz w:val="16"/>
                <w:szCs w:val="16"/>
                <w:lang w:val="en-US"/>
              </w:rPr>
              <w:t xml:space="preserve">Talat N and Schulte KM (2010). Clinical presentation, staging and long-term evolution of parathyroid cancer. </w:t>
            </w:r>
            <w:r w:rsidRPr="003B1302">
              <w:rPr>
                <w:rFonts w:ascii="Calibri" w:hAnsi="Calibri"/>
                <w:i/>
                <w:color w:val="000000"/>
                <w:sz w:val="16"/>
                <w:szCs w:val="16"/>
                <w:lang w:val="en-US"/>
              </w:rPr>
              <w:t>Ann Surg Oncol</w:t>
            </w:r>
            <w:r w:rsidRPr="003B1302">
              <w:rPr>
                <w:rFonts w:ascii="Calibri" w:hAnsi="Calibri"/>
                <w:color w:val="000000"/>
                <w:sz w:val="16"/>
                <w:szCs w:val="16"/>
                <w:lang w:val="en-US"/>
              </w:rPr>
              <w:t xml:space="preserve"> 17(8):2156-2174.</w:t>
            </w:r>
          </w:p>
          <w:p w14:paraId="235B64C2" w14:textId="77777777" w:rsidR="003B1302" w:rsidRPr="003B1302" w:rsidRDefault="003B1302" w:rsidP="003B1302">
            <w:pPr>
              <w:spacing w:after="0"/>
              <w:rPr>
                <w:rFonts w:ascii="Calibri" w:hAnsi="Calibri"/>
                <w:color w:val="000000"/>
                <w:sz w:val="16"/>
                <w:szCs w:val="16"/>
                <w:lang w:val="en-US"/>
              </w:rPr>
            </w:pPr>
            <w:r>
              <w:rPr>
                <w:rFonts w:ascii="Calibri" w:hAnsi="Calibri"/>
                <w:color w:val="000000"/>
                <w:sz w:val="16"/>
                <w:szCs w:val="16"/>
                <w:lang w:val="en-US"/>
              </w:rPr>
              <w:t xml:space="preserve">2 </w:t>
            </w:r>
            <w:r w:rsidRPr="003B1302">
              <w:rPr>
                <w:rFonts w:ascii="Calibri" w:hAnsi="Calibri"/>
                <w:color w:val="000000"/>
                <w:sz w:val="16"/>
                <w:szCs w:val="16"/>
                <w:lang w:val="en-US"/>
              </w:rPr>
              <w:t xml:space="preserve">Silva-Figueroa AM, Hess KR, Williams MD, Clarke CN, Christakis I, Graham PH, Grubbs EG, Lee JE, Busaidy NL and Perrier ND (2017). Prognostic Scoring System to Risk Stratify Parathyroid Carcinoma. </w:t>
            </w:r>
            <w:r w:rsidRPr="003B1302">
              <w:rPr>
                <w:rFonts w:ascii="Calibri" w:hAnsi="Calibri"/>
                <w:i/>
                <w:color w:val="000000"/>
                <w:sz w:val="16"/>
                <w:szCs w:val="16"/>
                <w:lang w:val="en-US"/>
              </w:rPr>
              <w:t>J Am Coll Surg</w:t>
            </w:r>
            <w:r w:rsidRPr="003B1302">
              <w:rPr>
                <w:rFonts w:ascii="Calibri" w:hAnsi="Calibri"/>
                <w:color w:val="000000"/>
                <w:sz w:val="16"/>
                <w:szCs w:val="16"/>
                <w:lang w:val="en-US"/>
              </w:rPr>
              <w:t xml:space="preserve"> 224(5):908-987.</w:t>
            </w:r>
          </w:p>
          <w:p w14:paraId="235B64C3" w14:textId="77777777" w:rsidR="003B1302" w:rsidRPr="003B1302" w:rsidRDefault="003B1302" w:rsidP="003B1302">
            <w:pPr>
              <w:spacing w:after="0"/>
              <w:rPr>
                <w:rFonts w:ascii="Calibri" w:hAnsi="Calibri"/>
                <w:color w:val="000000"/>
                <w:sz w:val="16"/>
                <w:szCs w:val="16"/>
                <w:lang w:val="en-US"/>
              </w:rPr>
            </w:pPr>
            <w:r>
              <w:rPr>
                <w:rFonts w:ascii="Calibri" w:hAnsi="Calibri"/>
                <w:color w:val="000000"/>
                <w:sz w:val="16"/>
                <w:szCs w:val="16"/>
                <w:lang w:val="en-US"/>
              </w:rPr>
              <w:lastRenderedPageBreak/>
              <w:t xml:space="preserve">3 </w:t>
            </w:r>
            <w:r w:rsidRPr="003B1302">
              <w:rPr>
                <w:rFonts w:ascii="Calibri" w:hAnsi="Calibri"/>
                <w:color w:val="000000"/>
                <w:sz w:val="16"/>
                <w:szCs w:val="16"/>
                <w:lang w:val="en-US"/>
              </w:rPr>
              <w:t xml:space="preserve">Erovic BM, Goldstein DP, Kim D, Mete O, Brierley J, Tsang R, Freeman JL, Asa SL, Rotstein L and Irish JC (2013). Parathyroid cancer: outcome analysis of 16 patients treated at the Princess Margaret Hospital. </w:t>
            </w:r>
            <w:r w:rsidRPr="003B1302">
              <w:rPr>
                <w:rFonts w:ascii="Calibri" w:hAnsi="Calibri"/>
                <w:i/>
                <w:color w:val="000000"/>
                <w:sz w:val="16"/>
                <w:szCs w:val="16"/>
                <w:lang w:val="en-US"/>
              </w:rPr>
              <w:t>Head Neck</w:t>
            </w:r>
            <w:r w:rsidRPr="003B1302">
              <w:rPr>
                <w:rFonts w:ascii="Calibri" w:hAnsi="Calibri"/>
                <w:color w:val="000000"/>
                <w:sz w:val="16"/>
                <w:szCs w:val="16"/>
                <w:lang w:val="en-US"/>
              </w:rPr>
              <w:t xml:space="preserve"> 35(1):35-39.</w:t>
            </w:r>
          </w:p>
          <w:p w14:paraId="235B64C4" w14:textId="77777777" w:rsidR="003B1302" w:rsidRPr="003B1302" w:rsidRDefault="003B1302" w:rsidP="003B1302">
            <w:pPr>
              <w:spacing w:after="0"/>
              <w:rPr>
                <w:rFonts w:ascii="Calibri" w:hAnsi="Calibri"/>
                <w:color w:val="000000"/>
                <w:sz w:val="16"/>
                <w:szCs w:val="16"/>
                <w:lang w:val="en-US"/>
              </w:rPr>
            </w:pPr>
            <w:r>
              <w:rPr>
                <w:rFonts w:ascii="Calibri" w:hAnsi="Calibri"/>
                <w:color w:val="000000"/>
                <w:sz w:val="16"/>
                <w:szCs w:val="16"/>
                <w:lang w:val="en-US"/>
              </w:rPr>
              <w:t xml:space="preserve">4 </w:t>
            </w:r>
            <w:r w:rsidRPr="003B1302">
              <w:rPr>
                <w:rFonts w:ascii="Calibri" w:hAnsi="Calibri"/>
                <w:color w:val="000000"/>
                <w:sz w:val="16"/>
                <w:szCs w:val="16"/>
                <w:lang w:val="en-US"/>
              </w:rPr>
              <w:t xml:space="preserve">Stojadinovic A, Hoos A, Nissan A, Dudas ME, Cordon-Cardo C, Shaha AR, Brennan MF, Singh B and Ghossein RA (2003). Parathyroid neoplasms: clinical, histopathological, and tissue microarray-based molecular analysis. </w:t>
            </w:r>
            <w:r w:rsidRPr="003B1302">
              <w:rPr>
                <w:rFonts w:ascii="Calibri" w:hAnsi="Calibri"/>
                <w:i/>
                <w:color w:val="000000"/>
                <w:sz w:val="16"/>
                <w:szCs w:val="16"/>
                <w:lang w:val="en-US"/>
              </w:rPr>
              <w:t>Hum Pathol</w:t>
            </w:r>
            <w:r w:rsidRPr="003B1302">
              <w:rPr>
                <w:rFonts w:ascii="Calibri" w:hAnsi="Calibri"/>
                <w:color w:val="000000"/>
                <w:sz w:val="16"/>
                <w:szCs w:val="16"/>
                <w:lang w:val="en-US"/>
              </w:rPr>
              <w:t xml:space="preserve"> 34(1):54-64.</w:t>
            </w:r>
          </w:p>
          <w:p w14:paraId="235B64C5" w14:textId="77777777" w:rsidR="00C60946" w:rsidRPr="009D2200" w:rsidRDefault="003B1302" w:rsidP="003B1302">
            <w:pPr>
              <w:spacing w:after="0"/>
              <w:rPr>
                <w:rFonts w:ascii="Calibri" w:hAnsi="Calibri"/>
                <w:color w:val="000000"/>
                <w:sz w:val="16"/>
                <w:szCs w:val="16"/>
              </w:rPr>
            </w:pPr>
            <w:r>
              <w:rPr>
                <w:rFonts w:ascii="Calibri" w:hAnsi="Calibri"/>
                <w:color w:val="000000"/>
                <w:sz w:val="16"/>
                <w:szCs w:val="16"/>
                <w:lang w:val="en-US"/>
              </w:rPr>
              <w:t xml:space="preserve">5 </w:t>
            </w:r>
            <w:r w:rsidRPr="003B1302">
              <w:rPr>
                <w:rFonts w:ascii="Calibri" w:hAnsi="Calibri"/>
                <w:color w:val="000000"/>
                <w:sz w:val="16"/>
                <w:szCs w:val="16"/>
                <w:lang w:val="en-US"/>
              </w:rPr>
              <w:t xml:space="preserve">Digonnet A, Carlier A, Willemse E, Quiriny M, Dekeyser C, de Saint Aubain N, Lemort M and Andry G (2011). Parathyroid carcinoma: a review with three illustrative cases. </w:t>
            </w:r>
            <w:r w:rsidRPr="003B1302">
              <w:rPr>
                <w:rFonts w:ascii="Calibri" w:hAnsi="Calibri"/>
                <w:i/>
                <w:color w:val="000000"/>
                <w:sz w:val="16"/>
                <w:szCs w:val="16"/>
                <w:lang w:val="en-US"/>
              </w:rPr>
              <w:t>J Cancer</w:t>
            </w:r>
            <w:r w:rsidRPr="003B1302">
              <w:rPr>
                <w:rFonts w:ascii="Calibri" w:hAnsi="Calibri"/>
                <w:color w:val="000000"/>
                <w:sz w:val="16"/>
                <w:szCs w:val="16"/>
                <w:lang w:val="en-US"/>
              </w:rPr>
              <w:t xml:space="preserve"> 2:532-537.</w:t>
            </w:r>
            <w:r w:rsidRPr="003B1302">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C6" w14:textId="77777777" w:rsidR="00C60946" w:rsidRPr="006974F3" w:rsidRDefault="00C60946" w:rsidP="00CC5E7C">
            <w:pPr>
              <w:rPr>
                <w:rFonts w:ascii="Calibri" w:hAnsi="Calibri"/>
                <w:color w:val="000000"/>
                <w:sz w:val="16"/>
                <w:szCs w:val="16"/>
              </w:rPr>
            </w:pPr>
          </w:p>
        </w:tc>
      </w:tr>
      <w:tr w:rsidR="00030538" w:rsidRPr="00CC5E7C" w14:paraId="235B64DB" w14:textId="77777777" w:rsidTr="009E4BBD">
        <w:trPr>
          <w:trHeight w:val="3067"/>
        </w:trPr>
        <w:tc>
          <w:tcPr>
            <w:tcW w:w="866" w:type="dxa"/>
            <w:tcBorders>
              <w:top w:val="nil"/>
              <w:left w:val="single" w:sz="4" w:space="0" w:color="auto"/>
              <w:bottom w:val="single" w:sz="4" w:space="0" w:color="auto"/>
              <w:right w:val="single" w:sz="4" w:space="0" w:color="auto"/>
            </w:tcBorders>
            <w:shd w:val="clear" w:color="000000" w:fill="EEECE1"/>
          </w:tcPr>
          <w:p w14:paraId="235B64C8" w14:textId="578528B8" w:rsidR="002F69D4" w:rsidRDefault="00030538" w:rsidP="002F69D4">
            <w:pPr>
              <w:spacing w:after="0"/>
              <w:rPr>
                <w:rFonts w:ascii="Calibri" w:hAnsi="Calibri"/>
                <w:color w:val="000000"/>
                <w:sz w:val="16"/>
                <w:szCs w:val="16"/>
              </w:rPr>
            </w:pPr>
            <w:r>
              <w:rPr>
                <w:rFonts w:ascii="Calibri" w:hAnsi="Calibri"/>
                <w:color w:val="000000"/>
                <w:sz w:val="16"/>
                <w:szCs w:val="16"/>
              </w:rPr>
              <w:t>Core</w:t>
            </w:r>
            <w:r w:rsidR="00742821">
              <w:rPr>
                <w:rFonts w:ascii="Calibri" w:hAnsi="Calibri"/>
                <w:color w:val="000000"/>
                <w:sz w:val="16"/>
                <w:szCs w:val="16"/>
              </w:rPr>
              <w:t xml:space="preserve"> and</w:t>
            </w:r>
          </w:p>
          <w:p w14:paraId="235B64C9" w14:textId="77777777" w:rsidR="00030538" w:rsidRDefault="00321102"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4CA" w14:textId="77777777" w:rsidR="00030538" w:rsidRPr="002F69D4" w:rsidRDefault="002F69D4" w:rsidP="00030538">
            <w:pPr>
              <w:spacing w:after="0"/>
              <w:rPr>
                <w:rFonts w:ascii="Calibri" w:hAnsi="Calibri"/>
                <w:bCs/>
                <w:color w:val="000000"/>
                <w:sz w:val="16"/>
                <w:szCs w:val="16"/>
              </w:rPr>
            </w:pPr>
            <w:r w:rsidRPr="002F69D4">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235B64CB" w14:textId="77777777" w:rsidR="00030538" w:rsidRPr="00955DC8" w:rsidRDefault="00030538" w:rsidP="00030538">
            <w:pPr>
              <w:spacing w:after="0"/>
              <w:rPr>
                <w:rFonts w:ascii="Calibri" w:hAnsi="Calibri"/>
                <w:color w:val="000000"/>
                <w:sz w:val="16"/>
                <w:szCs w:val="16"/>
              </w:rPr>
            </w:pPr>
            <w:r w:rsidRPr="00955DC8">
              <w:rPr>
                <w:rFonts w:ascii="Calibri" w:hAnsi="Calibri"/>
                <w:color w:val="000000"/>
                <w:sz w:val="16"/>
                <w:szCs w:val="16"/>
              </w:rPr>
              <w:t>Single selection</w:t>
            </w:r>
            <w:r w:rsidR="00A50730">
              <w:rPr>
                <w:rFonts w:ascii="Calibri" w:hAnsi="Calibri"/>
                <w:color w:val="000000"/>
                <w:sz w:val="16"/>
                <w:szCs w:val="16"/>
              </w:rPr>
              <w:t xml:space="preserve"> </w:t>
            </w:r>
            <w:r w:rsidRPr="00955DC8">
              <w:rPr>
                <w:rFonts w:ascii="Calibri" w:hAnsi="Calibri"/>
                <w:color w:val="000000"/>
                <w:sz w:val="16"/>
                <w:szCs w:val="16"/>
              </w:rPr>
              <w:t xml:space="preserve"> value list:</w:t>
            </w:r>
          </w:p>
          <w:p w14:paraId="235B64CC" w14:textId="77777777" w:rsidR="00A50730" w:rsidRPr="00A50730" w:rsidRDefault="00030538" w:rsidP="00A50730">
            <w:pPr>
              <w:spacing w:after="40"/>
              <w:rPr>
                <w:rFonts w:cs="Verdana"/>
                <w:color w:val="221E1F"/>
                <w:sz w:val="16"/>
                <w:szCs w:val="16"/>
              </w:rPr>
            </w:pPr>
            <w:r w:rsidRPr="00A50730">
              <w:rPr>
                <w:color w:val="000000"/>
                <w:sz w:val="16"/>
                <w:szCs w:val="16"/>
              </w:rPr>
              <w:t xml:space="preserve">• </w:t>
            </w:r>
            <w:r w:rsidR="00A50730" w:rsidRPr="00A50730">
              <w:rPr>
                <w:rFonts w:cs="Verdana"/>
                <w:color w:val="221E1F"/>
                <w:sz w:val="16"/>
                <w:szCs w:val="16"/>
              </w:rPr>
              <w:t>Not identified</w:t>
            </w:r>
          </w:p>
          <w:p w14:paraId="235B64CD" w14:textId="77777777" w:rsidR="00A50730" w:rsidRDefault="00A50730" w:rsidP="00A50730">
            <w:pPr>
              <w:spacing w:after="0"/>
              <w:rPr>
                <w:rFonts w:cs="Verdana"/>
                <w:color w:val="221E1F"/>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50730">
              <w:rPr>
                <w:rFonts w:cs="Verdana"/>
                <w:color w:val="221E1F"/>
                <w:sz w:val="16"/>
                <w:szCs w:val="16"/>
              </w:rPr>
              <w:t>Present</w:t>
            </w:r>
          </w:p>
          <w:p w14:paraId="235B64CE" w14:textId="77777777" w:rsidR="00A50730" w:rsidRPr="00A50730" w:rsidRDefault="00A50730" w:rsidP="00A50730">
            <w:pPr>
              <w:spacing w:after="0"/>
              <w:rPr>
                <w:rFonts w:cs="Verdana"/>
                <w:color w:val="221E1F"/>
                <w:sz w:val="16"/>
                <w:szCs w:val="16"/>
              </w:rPr>
            </w:pPr>
            <w:r>
              <w:rPr>
                <w:rFonts w:cs="Verdana"/>
                <w:color w:val="221E1F"/>
                <w:sz w:val="16"/>
                <w:szCs w:val="16"/>
              </w:rPr>
              <w:t xml:space="preserve">     </w:t>
            </w:r>
            <w:r w:rsidR="00321102">
              <w:rPr>
                <w:rFonts w:cs="Verdana"/>
                <w:color w:val="221E1F"/>
                <w:sz w:val="16"/>
                <w:szCs w:val="16"/>
              </w:rPr>
              <w:t>Non-core</w:t>
            </w:r>
            <w:r>
              <w:rPr>
                <w:rFonts w:cs="Verdana"/>
                <w:color w:val="221E1F"/>
                <w:sz w:val="16"/>
                <w:szCs w:val="16"/>
              </w:rPr>
              <w:t>/</w:t>
            </w:r>
            <w:proofErr w:type="spellStart"/>
            <w:r>
              <w:rPr>
                <w:rFonts w:cs="Verdana"/>
                <w:color w:val="221E1F"/>
                <w:sz w:val="16"/>
                <w:szCs w:val="16"/>
              </w:rPr>
              <w:t>Multiselct</w:t>
            </w:r>
            <w:proofErr w:type="spellEnd"/>
            <w:r>
              <w:rPr>
                <w:rFonts w:cs="Verdana"/>
                <w:color w:val="221E1F"/>
                <w:sz w:val="16"/>
                <w:szCs w:val="16"/>
              </w:rPr>
              <w:t xml:space="preserve"> value list:</w:t>
            </w:r>
          </w:p>
          <w:p w14:paraId="235B64CF" w14:textId="77777777" w:rsidR="00A50730" w:rsidRPr="00A50730" w:rsidRDefault="00A50730" w:rsidP="00A50730">
            <w:pPr>
              <w:pStyle w:val="ListParagraph"/>
              <w:numPr>
                <w:ilvl w:val="0"/>
                <w:numId w:val="9"/>
              </w:numPr>
              <w:spacing w:after="0"/>
              <w:ind w:left="317" w:hanging="142"/>
              <w:rPr>
                <w:rFonts w:ascii="Calibri" w:hAnsi="Calibri"/>
                <w:color w:val="000000"/>
                <w:sz w:val="16"/>
                <w:szCs w:val="16"/>
              </w:rPr>
            </w:pPr>
            <w:r w:rsidRPr="00A50730">
              <w:rPr>
                <w:rFonts w:ascii="Calibri" w:hAnsi="Calibri"/>
                <w:color w:val="000000"/>
                <w:sz w:val="16"/>
                <w:szCs w:val="16"/>
              </w:rPr>
              <w:t>Vascular invasion</w:t>
            </w:r>
          </w:p>
          <w:p w14:paraId="235B64D0" w14:textId="77777777" w:rsidR="00030538" w:rsidRPr="00030538" w:rsidRDefault="00A50730" w:rsidP="00A50730">
            <w:pPr>
              <w:pStyle w:val="ListParagraph"/>
              <w:numPr>
                <w:ilvl w:val="0"/>
                <w:numId w:val="9"/>
              </w:numPr>
              <w:spacing w:after="0"/>
              <w:ind w:left="317" w:hanging="142"/>
              <w:rPr>
                <w:color w:val="000000"/>
                <w:sz w:val="16"/>
                <w:szCs w:val="16"/>
              </w:rPr>
            </w:pPr>
            <w:r w:rsidRPr="00A50730">
              <w:rPr>
                <w:rFonts w:ascii="Calibri" w:hAnsi="Calibri"/>
                <w:color w:val="000000"/>
                <w:sz w:val="16"/>
                <w:szCs w:val="16"/>
              </w:rPr>
              <w:t>Lymphatic invasion</w:t>
            </w:r>
          </w:p>
        </w:tc>
        <w:tc>
          <w:tcPr>
            <w:tcW w:w="8221" w:type="dxa"/>
            <w:tcBorders>
              <w:top w:val="nil"/>
              <w:left w:val="nil"/>
              <w:bottom w:val="single" w:sz="4" w:space="0" w:color="auto"/>
              <w:right w:val="single" w:sz="4" w:space="0" w:color="auto"/>
            </w:tcBorders>
            <w:shd w:val="clear" w:color="auto" w:fill="auto"/>
          </w:tcPr>
          <w:p w14:paraId="235B64D1" w14:textId="77777777" w:rsidR="00FF1A86" w:rsidRDefault="00FF1A86" w:rsidP="00FF1A86">
            <w:pPr>
              <w:spacing w:after="0"/>
              <w:rPr>
                <w:rFonts w:ascii="Calibri" w:hAnsi="Calibri"/>
                <w:color w:val="000000"/>
                <w:sz w:val="16"/>
                <w:szCs w:val="16"/>
              </w:rPr>
            </w:pPr>
            <w:proofErr w:type="spellStart"/>
            <w:r w:rsidRPr="00FF1A86">
              <w:rPr>
                <w:rFonts w:ascii="Calibri" w:hAnsi="Calibri"/>
                <w:color w:val="000000"/>
                <w:sz w:val="16"/>
                <w:szCs w:val="16"/>
              </w:rPr>
              <w:t>Lymphovascular</w:t>
            </w:r>
            <w:proofErr w:type="spellEnd"/>
            <w:r w:rsidRPr="00FF1A86">
              <w:rPr>
                <w:rFonts w:ascii="Calibri" w:hAnsi="Calibri"/>
                <w:color w:val="000000"/>
                <w:sz w:val="16"/>
                <w:szCs w:val="16"/>
              </w:rPr>
              <w:t xml:space="preserve"> invasion is the presence of tumour cells within a lymphatic or vascular space. Identifying this feature in the tumour capsule or in </w:t>
            </w:r>
            <w:proofErr w:type="spellStart"/>
            <w:r w:rsidRPr="00FF1A86">
              <w:rPr>
                <w:rFonts w:ascii="Calibri" w:hAnsi="Calibri"/>
                <w:color w:val="000000"/>
                <w:sz w:val="16"/>
                <w:szCs w:val="16"/>
              </w:rPr>
              <w:t>peritumoural</w:t>
            </w:r>
            <w:proofErr w:type="spellEnd"/>
            <w:r w:rsidRPr="00FF1A86">
              <w:rPr>
                <w:rFonts w:ascii="Calibri" w:hAnsi="Calibri"/>
                <w:color w:val="000000"/>
                <w:sz w:val="16"/>
                <w:szCs w:val="16"/>
              </w:rPr>
              <w:t xml:space="preserve"> soft tissue is a diagnostic criterion to define parathyroid carcinoma. </w:t>
            </w:r>
            <w:proofErr w:type="spellStart"/>
            <w:r w:rsidRPr="00FF1A86">
              <w:rPr>
                <w:rFonts w:ascii="Calibri" w:hAnsi="Calibri"/>
                <w:color w:val="000000"/>
                <w:sz w:val="16"/>
                <w:szCs w:val="16"/>
              </w:rPr>
              <w:t>Lymphovascular</w:t>
            </w:r>
            <w:proofErr w:type="spellEnd"/>
            <w:r w:rsidRPr="00FF1A86">
              <w:rPr>
                <w:rFonts w:ascii="Calibri" w:hAnsi="Calibri"/>
                <w:color w:val="000000"/>
                <w:sz w:val="16"/>
                <w:szCs w:val="16"/>
              </w:rPr>
              <w:t xml:space="preserve"> invasion should not be present in an atypical parathyroid neoplasm/adenoma or parathyroid tumour of uncertain malignant potential. Vascular invasive parathyroid carcinomas have a worse prognosis than carcinomas diagnosed solely on the basis of other forms of invasive growth and appear to have a higher risk of recurrence.</w:t>
            </w:r>
            <w:r w:rsidRPr="00FF1A86">
              <w:rPr>
                <w:rFonts w:ascii="Calibri" w:hAnsi="Calibri"/>
                <w:color w:val="000000"/>
                <w:sz w:val="16"/>
                <w:szCs w:val="16"/>
                <w:vertAlign w:val="superscript"/>
              </w:rPr>
              <w:t>1</w:t>
            </w:r>
            <w:r w:rsidRPr="00FF1A86">
              <w:rPr>
                <w:rFonts w:ascii="Calibri" w:hAnsi="Calibri"/>
                <w:color w:val="000000"/>
                <w:sz w:val="16"/>
                <w:szCs w:val="16"/>
              </w:rPr>
              <w:t xml:space="preserve"> The presence of fibrin associated with the tumour cells within an endothelial lined space supports the finding of true vascular invasion.</w:t>
            </w:r>
            <w:r w:rsidRPr="00FF1A86">
              <w:rPr>
                <w:rFonts w:ascii="Calibri" w:hAnsi="Calibri"/>
                <w:color w:val="000000"/>
                <w:sz w:val="16"/>
                <w:szCs w:val="16"/>
                <w:vertAlign w:val="superscript"/>
              </w:rPr>
              <w:t>2-6</w:t>
            </w:r>
            <w:r w:rsidRPr="00FF1A86">
              <w:rPr>
                <w:rFonts w:ascii="Calibri" w:hAnsi="Calibri"/>
                <w:color w:val="000000"/>
                <w:sz w:val="16"/>
                <w:szCs w:val="16"/>
              </w:rPr>
              <w:t xml:space="preserve"> As an endocrine organ, the parathyroid glands are highly vascular, and it is important not to mistake tumour next to small vessels as representing vascular space invasion. Special stains may be utilized for further visualization/confirmation of vascular invasion though are not essential. </w:t>
            </w:r>
          </w:p>
          <w:p w14:paraId="235B64D2" w14:textId="77777777" w:rsidR="00FF1A86" w:rsidRPr="00FF1A86" w:rsidRDefault="00FF1A86" w:rsidP="00FF1A86">
            <w:pPr>
              <w:spacing w:after="0"/>
              <w:rPr>
                <w:rFonts w:ascii="Calibri" w:hAnsi="Calibri"/>
                <w:color w:val="000000"/>
                <w:sz w:val="16"/>
                <w:szCs w:val="16"/>
              </w:rPr>
            </w:pPr>
          </w:p>
          <w:p w14:paraId="235B64D3" w14:textId="77777777" w:rsidR="00FF1A86" w:rsidRPr="00FF1A86" w:rsidRDefault="00FF1A86" w:rsidP="00FF1A86">
            <w:pPr>
              <w:spacing w:after="0"/>
              <w:rPr>
                <w:rFonts w:ascii="Calibri" w:hAnsi="Calibri"/>
                <w:b/>
                <w:color w:val="000000"/>
                <w:sz w:val="16"/>
                <w:szCs w:val="16"/>
              </w:rPr>
            </w:pPr>
            <w:r w:rsidRPr="00FF1A86">
              <w:rPr>
                <w:rFonts w:ascii="Calibri" w:hAnsi="Calibri"/>
                <w:b/>
                <w:color w:val="000000"/>
                <w:sz w:val="16"/>
                <w:szCs w:val="16"/>
              </w:rPr>
              <w:t xml:space="preserve">References </w:t>
            </w:r>
          </w:p>
          <w:p w14:paraId="235B64D4" w14:textId="77777777" w:rsidR="00FF1A86" w:rsidRPr="00FF1A86" w:rsidRDefault="00FF1A86" w:rsidP="00FF1A86">
            <w:pPr>
              <w:spacing w:after="0"/>
              <w:rPr>
                <w:rFonts w:ascii="Calibri" w:hAnsi="Calibri"/>
                <w:color w:val="000000"/>
                <w:sz w:val="16"/>
                <w:szCs w:val="16"/>
                <w:lang w:val="en-US"/>
              </w:rPr>
            </w:pPr>
            <w:r w:rsidRPr="00FF1A86">
              <w:rPr>
                <w:rFonts w:ascii="Calibri" w:hAnsi="Calibri"/>
                <w:color w:val="000000"/>
                <w:sz w:val="16"/>
                <w:szCs w:val="16"/>
                <w:lang w:val="en-US"/>
              </w:rPr>
              <w:fldChar w:fldCharType="begin"/>
            </w:r>
            <w:r w:rsidRPr="00FF1A86">
              <w:rPr>
                <w:rFonts w:ascii="Calibri" w:hAnsi="Calibri"/>
                <w:color w:val="000000"/>
                <w:sz w:val="16"/>
                <w:szCs w:val="16"/>
                <w:lang w:val="en-US"/>
              </w:rPr>
              <w:instrText xml:space="preserve"> ADDIN EN.REFLIST </w:instrText>
            </w:r>
            <w:r w:rsidRPr="00FF1A8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FF1A86">
              <w:rPr>
                <w:rFonts w:ascii="Calibri" w:hAnsi="Calibri"/>
                <w:color w:val="000000"/>
                <w:sz w:val="16"/>
                <w:szCs w:val="16"/>
                <w:lang w:val="en-US"/>
              </w:rPr>
              <w:t xml:space="preserve">Schulte KM, Gill AJ, Barczynski M, Karakas E, Miyauchi A, Knoefel WT, Lombardi CP, Talat N, Diaz-Cano S and Grant CS (2012). Classification of parathyroid cancer. </w:t>
            </w:r>
            <w:r w:rsidRPr="00FF1A86">
              <w:rPr>
                <w:rFonts w:ascii="Calibri" w:hAnsi="Calibri"/>
                <w:i/>
                <w:color w:val="000000"/>
                <w:sz w:val="16"/>
                <w:szCs w:val="16"/>
                <w:lang w:val="en-US"/>
              </w:rPr>
              <w:t>Ann Surg Oncol</w:t>
            </w:r>
            <w:r w:rsidRPr="00FF1A86">
              <w:rPr>
                <w:rFonts w:ascii="Calibri" w:hAnsi="Calibri"/>
                <w:color w:val="000000"/>
                <w:sz w:val="16"/>
                <w:szCs w:val="16"/>
                <w:lang w:val="en-US"/>
              </w:rPr>
              <w:t xml:space="preserve"> 19(8):2620-2628.</w:t>
            </w:r>
          </w:p>
          <w:p w14:paraId="235B64D5" w14:textId="77777777" w:rsidR="00FF1A86" w:rsidRPr="00FF1A86" w:rsidRDefault="00FF1A86" w:rsidP="00FF1A86">
            <w:pPr>
              <w:spacing w:after="0"/>
              <w:rPr>
                <w:rFonts w:ascii="Calibri" w:hAnsi="Calibri"/>
                <w:color w:val="000000"/>
                <w:sz w:val="16"/>
                <w:szCs w:val="16"/>
                <w:lang w:val="en-US"/>
              </w:rPr>
            </w:pPr>
            <w:r>
              <w:rPr>
                <w:rFonts w:ascii="Calibri" w:hAnsi="Calibri"/>
                <w:color w:val="000000"/>
                <w:sz w:val="16"/>
                <w:szCs w:val="16"/>
                <w:lang w:val="en-US"/>
              </w:rPr>
              <w:t xml:space="preserve">2 </w:t>
            </w:r>
            <w:r w:rsidRPr="00FF1A86">
              <w:rPr>
                <w:rFonts w:ascii="Calibri" w:hAnsi="Calibri"/>
                <w:color w:val="000000"/>
                <w:sz w:val="16"/>
                <w:szCs w:val="16"/>
                <w:lang w:val="en-US"/>
              </w:rPr>
              <w:t xml:space="preserve">Talat N and Schulte KM (2010). Clinical presentation, staging and long-term evolution of parathyroid cancer. </w:t>
            </w:r>
            <w:r w:rsidRPr="00FF1A86">
              <w:rPr>
                <w:rFonts w:ascii="Calibri" w:hAnsi="Calibri"/>
                <w:i/>
                <w:color w:val="000000"/>
                <w:sz w:val="16"/>
                <w:szCs w:val="16"/>
                <w:lang w:val="en-US"/>
              </w:rPr>
              <w:t>Ann Surg Oncol</w:t>
            </w:r>
            <w:r w:rsidRPr="00FF1A86">
              <w:rPr>
                <w:rFonts w:ascii="Calibri" w:hAnsi="Calibri"/>
                <w:color w:val="000000"/>
                <w:sz w:val="16"/>
                <w:szCs w:val="16"/>
                <w:lang w:val="en-US"/>
              </w:rPr>
              <w:t xml:space="preserve"> 17(8):2156-2174.</w:t>
            </w:r>
          </w:p>
          <w:p w14:paraId="235B64D6" w14:textId="77777777" w:rsidR="00FF1A86" w:rsidRPr="00FF1A86" w:rsidRDefault="00FF1A86" w:rsidP="00FF1A86">
            <w:pPr>
              <w:spacing w:after="0"/>
              <w:rPr>
                <w:rFonts w:ascii="Calibri" w:hAnsi="Calibri"/>
                <w:color w:val="000000"/>
                <w:sz w:val="16"/>
                <w:szCs w:val="16"/>
                <w:lang w:val="en-US"/>
              </w:rPr>
            </w:pPr>
            <w:r>
              <w:rPr>
                <w:rFonts w:ascii="Calibri" w:hAnsi="Calibri"/>
                <w:color w:val="000000"/>
                <w:sz w:val="16"/>
                <w:szCs w:val="16"/>
                <w:lang w:val="en-US"/>
              </w:rPr>
              <w:t xml:space="preserve">3 </w:t>
            </w:r>
            <w:r w:rsidRPr="00FF1A86">
              <w:rPr>
                <w:rFonts w:ascii="Calibri" w:hAnsi="Calibri"/>
                <w:color w:val="000000"/>
                <w:sz w:val="16"/>
                <w:szCs w:val="16"/>
                <w:lang w:val="en-US"/>
              </w:rPr>
              <w:t xml:space="preserve">Silva-Figueroa AM, Hess KR, Williams MD, Clarke CN, Christakis I, Graham PH, Grubbs EG, Lee JE, Busaidy NL and Perrier ND (2017). Prognostic Scoring System to Risk Stratify Parathyroid Carcinoma. </w:t>
            </w:r>
            <w:r w:rsidRPr="00FF1A86">
              <w:rPr>
                <w:rFonts w:ascii="Calibri" w:hAnsi="Calibri"/>
                <w:i/>
                <w:color w:val="000000"/>
                <w:sz w:val="16"/>
                <w:szCs w:val="16"/>
                <w:lang w:val="en-US"/>
              </w:rPr>
              <w:t>J Am Coll Surg</w:t>
            </w:r>
            <w:r w:rsidRPr="00FF1A86">
              <w:rPr>
                <w:rFonts w:ascii="Calibri" w:hAnsi="Calibri"/>
                <w:color w:val="000000"/>
                <w:sz w:val="16"/>
                <w:szCs w:val="16"/>
                <w:lang w:val="en-US"/>
              </w:rPr>
              <w:t xml:space="preserve"> 224(5):908-987.</w:t>
            </w:r>
          </w:p>
          <w:p w14:paraId="235B64D7" w14:textId="77777777" w:rsidR="00FF1A86" w:rsidRPr="00FF1A86" w:rsidRDefault="00FF1A86" w:rsidP="00FF1A86">
            <w:pPr>
              <w:spacing w:after="0"/>
              <w:rPr>
                <w:rFonts w:ascii="Calibri" w:hAnsi="Calibri"/>
                <w:color w:val="000000"/>
                <w:sz w:val="16"/>
                <w:szCs w:val="16"/>
                <w:lang w:val="en-US"/>
              </w:rPr>
            </w:pPr>
            <w:r>
              <w:rPr>
                <w:rFonts w:ascii="Calibri" w:hAnsi="Calibri"/>
                <w:color w:val="000000"/>
                <w:sz w:val="16"/>
                <w:szCs w:val="16"/>
                <w:lang w:val="en-US"/>
              </w:rPr>
              <w:t xml:space="preserve">4 </w:t>
            </w:r>
            <w:r w:rsidRPr="00FF1A86">
              <w:rPr>
                <w:rFonts w:ascii="Calibri" w:hAnsi="Calibri"/>
                <w:color w:val="000000"/>
                <w:sz w:val="16"/>
                <w:szCs w:val="16"/>
                <w:lang w:val="en-US"/>
              </w:rPr>
              <w:t xml:space="preserve">Stojadinovic A, Hoos A, Nissan A, Dudas ME, Cordon-Cardo C, Shaha AR, Brennan MF, Singh B and Ghossein RA (2003). Parathyroid neoplasms: clinical, histopathological, and tissue microarray-based molecular analysis. </w:t>
            </w:r>
            <w:r w:rsidRPr="00FF1A86">
              <w:rPr>
                <w:rFonts w:ascii="Calibri" w:hAnsi="Calibri"/>
                <w:i/>
                <w:color w:val="000000"/>
                <w:sz w:val="16"/>
                <w:szCs w:val="16"/>
                <w:lang w:val="en-US"/>
              </w:rPr>
              <w:t>Hum Pathol</w:t>
            </w:r>
            <w:r w:rsidRPr="00FF1A86">
              <w:rPr>
                <w:rFonts w:ascii="Calibri" w:hAnsi="Calibri"/>
                <w:color w:val="000000"/>
                <w:sz w:val="16"/>
                <w:szCs w:val="16"/>
                <w:lang w:val="en-US"/>
              </w:rPr>
              <w:t xml:space="preserve"> 34(1):54-64.</w:t>
            </w:r>
          </w:p>
          <w:p w14:paraId="235B64D8" w14:textId="77777777" w:rsidR="00FF1A86" w:rsidRPr="00FF1A86" w:rsidRDefault="00FF1A86" w:rsidP="00FF1A86">
            <w:pPr>
              <w:spacing w:after="0"/>
              <w:rPr>
                <w:rFonts w:ascii="Calibri" w:hAnsi="Calibri"/>
                <w:color w:val="000000"/>
                <w:sz w:val="16"/>
                <w:szCs w:val="16"/>
                <w:lang w:val="en-US"/>
              </w:rPr>
            </w:pPr>
            <w:r>
              <w:rPr>
                <w:rFonts w:ascii="Calibri" w:hAnsi="Calibri"/>
                <w:color w:val="000000"/>
                <w:sz w:val="16"/>
                <w:szCs w:val="16"/>
                <w:lang w:val="en-US"/>
              </w:rPr>
              <w:t xml:space="preserve">5 </w:t>
            </w:r>
            <w:r w:rsidRPr="00FF1A86">
              <w:rPr>
                <w:rFonts w:ascii="Calibri" w:hAnsi="Calibri"/>
                <w:color w:val="000000"/>
                <w:sz w:val="16"/>
                <w:szCs w:val="16"/>
                <w:lang w:val="en-US"/>
              </w:rPr>
              <w:t xml:space="preserve">Digonnet A, Carlier A, Willemse E, Quiriny M, Dekeyser C, de Saint Aubain N, Lemort M and Andry G (2011). Parathyroid carcinoma: a review with three illustrative cases. </w:t>
            </w:r>
            <w:r w:rsidRPr="00FF1A86">
              <w:rPr>
                <w:rFonts w:ascii="Calibri" w:hAnsi="Calibri"/>
                <w:i/>
                <w:color w:val="000000"/>
                <w:sz w:val="16"/>
                <w:szCs w:val="16"/>
                <w:lang w:val="en-US"/>
              </w:rPr>
              <w:t>J Cancer</w:t>
            </w:r>
            <w:r w:rsidRPr="00FF1A86">
              <w:rPr>
                <w:rFonts w:ascii="Calibri" w:hAnsi="Calibri"/>
                <w:color w:val="000000"/>
                <w:sz w:val="16"/>
                <w:szCs w:val="16"/>
                <w:lang w:val="en-US"/>
              </w:rPr>
              <w:t xml:space="preserve"> 2:532-537.</w:t>
            </w:r>
          </w:p>
          <w:p w14:paraId="235B64D9" w14:textId="77777777" w:rsidR="00030538" w:rsidRPr="009D2200" w:rsidRDefault="00FF1A86" w:rsidP="00FF1A86">
            <w:pPr>
              <w:spacing w:after="0"/>
              <w:rPr>
                <w:rFonts w:ascii="Calibri" w:hAnsi="Calibri"/>
                <w:color w:val="000000"/>
                <w:sz w:val="16"/>
                <w:szCs w:val="16"/>
              </w:rPr>
            </w:pPr>
            <w:r>
              <w:rPr>
                <w:rFonts w:ascii="Calibri" w:hAnsi="Calibri"/>
                <w:color w:val="000000"/>
                <w:sz w:val="16"/>
                <w:szCs w:val="16"/>
                <w:lang w:val="en-US"/>
              </w:rPr>
              <w:t xml:space="preserve">6 </w:t>
            </w:r>
            <w:r w:rsidRPr="00FF1A86">
              <w:rPr>
                <w:rFonts w:ascii="Calibri" w:hAnsi="Calibri"/>
                <w:color w:val="000000"/>
                <w:sz w:val="16"/>
                <w:szCs w:val="16"/>
                <w:lang w:val="en-US"/>
              </w:rPr>
              <w:t xml:space="preserve">Yip L, Seethala RR, Nikiforova MN, Nikiforov YE, Ogilvie JB, Carty SE and Yim JH (2008). Loss of heterozygosity of selected tumor suppressor genes in parathyroid carcinoma. </w:t>
            </w:r>
            <w:r w:rsidRPr="00FF1A86">
              <w:rPr>
                <w:rFonts w:ascii="Calibri" w:hAnsi="Calibri"/>
                <w:i/>
                <w:color w:val="000000"/>
                <w:sz w:val="16"/>
                <w:szCs w:val="16"/>
                <w:lang w:val="en-US"/>
              </w:rPr>
              <w:t>Surgery</w:t>
            </w:r>
            <w:r w:rsidRPr="00FF1A86">
              <w:rPr>
                <w:rFonts w:ascii="Calibri" w:hAnsi="Calibri"/>
                <w:color w:val="000000"/>
                <w:sz w:val="16"/>
                <w:szCs w:val="16"/>
                <w:lang w:val="en-US"/>
              </w:rPr>
              <w:t xml:space="preserve"> 144(6):949-955; discussion 954-945.</w:t>
            </w:r>
            <w:r w:rsidRPr="00FF1A8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DA" w14:textId="77777777" w:rsidR="00030538" w:rsidRPr="006974F3" w:rsidRDefault="00030538" w:rsidP="00CC5E7C">
            <w:pPr>
              <w:rPr>
                <w:rFonts w:ascii="Calibri" w:hAnsi="Calibri"/>
                <w:color w:val="000000"/>
                <w:sz w:val="16"/>
                <w:szCs w:val="16"/>
              </w:rPr>
            </w:pPr>
          </w:p>
        </w:tc>
      </w:tr>
      <w:tr w:rsidR="000A22C6" w:rsidRPr="00CC5E7C" w14:paraId="235B64E3" w14:textId="77777777" w:rsidTr="008C24A4">
        <w:trPr>
          <w:trHeight w:val="789"/>
        </w:trPr>
        <w:tc>
          <w:tcPr>
            <w:tcW w:w="866" w:type="dxa"/>
            <w:tcBorders>
              <w:top w:val="nil"/>
              <w:left w:val="single" w:sz="4" w:space="0" w:color="auto"/>
              <w:bottom w:val="single" w:sz="4" w:space="0" w:color="auto"/>
              <w:right w:val="single" w:sz="4" w:space="0" w:color="auto"/>
            </w:tcBorders>
            <w:shd w:val="clear" w:color="000000" w:fill="EEECE1"/>
          </w:tcPr>
          <w:p w14:paraId="235B64DC" w14:textId="77777777" w:rsidR="000A22C6" w:rsidRDefault="000A22C6" w:rsidP="008C24A4">
            <w:pPr>
              <w:spacing w:after="0"/>
              <w:rPr>
                <w:rFonts w:ascii="Calibri" w:hAnsi="Calibri"/>
                <w:color w:val="000000"/>
                <w:sz w:val="16"/>
                <w:szCs w:val="16"/>
              </w:rPr>
            </w:pPr>
            <w:r w:rsidRPr="000A22C6">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DD" w14:textId="77777777" w:rsidR="000A22C6" w:rsidRPr="000A22C6" w:rsidRDefault="000A22C6" w:rsidP="00273145">
            <w:pPr>
              <w:rPr>
                <w:rFonts w:ascii="Calibri" w:hAnsi="Calibri"/>
                <w:bCs/>
                <w:color w:val="000000"/>
                <w:sz w:val="16"/>
                <w:szCs w:val="16"/>
              </w:rPr>
            </w:pPr>
            <w:r w:rsidRPr="000A22C6">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235B64DE" w14:textId="77777777" w:rsidR="000A22C6" w:rsidRPr="000A22C6" w:rsidRDefault="000A22C6" w:rsidP="000A22C6">
            <w:pPr>
              <w:spacing w:after="0"/>
              <w:rPr>
                <w:rFonts w:ascii="Calibri" w:hAnsi="Calibri"/>
                <w:color w:val="000000"/>
                <w:sz w:val="16"/>
                <w:szCs w:val="16"/>
              </w:rPr>
            </w:pPr>
            <w:r w:rsidRPr="000A22C6">
              <w:rPr>
                <w:rFonts w:ascii="Calibri" w:hAnsi="Calibri"/>
                <w:color w:val="000000"/>
                <w:sz w:val="16"/>
                <w:szCs w:val="16"/>
              </w:rPr>
              <w:t>Single selection</w:t>
            </w:r>
            <w:r>
              <w:rPr>
                <w:rFonts w:ascii="Calibri" w:hAnsi="Calibri"/>
                <w:color w:val="000000"/>
                <w:sz w:val="16"/>
                <w:szCs w:val="16"/>
              </w:rPr>
              <w:t xml:space="preserve"> </w:t>
            </w:r>
            <w:r w:rsidRPr="000A22C6">
              <w:rPr>
                <w:rFonts w:ascii="Calibri" w:hAnsi="Calibri"/>
                <w:color w:val="000000"/>
                <w:sz w:val="16"/>
                <w:szCs w:val="16"/>
              </w:rPr>
              <w:t>value list:</w:t>
            </w:r>
          </w:p>
          <w:p w14:paraId="235B64DF" w14:textId="77777777" w:rsidR="000A22C6" w:rsidRPr="000A22C6" w:rsidRDefault="000A22C6" w:rsidP="000A22C6">
            <w:pPr>
              <w:spacing w:after="0"/>
              <w:rPr>
                <w:rFonts w:ascii="Calibri" w:hAnsi="Calibri"/>
                <w:color w:val="000000"/>
                <w:sz w:val="16"/>
                <w:szCs w:val="16"/>
              </w:rPr>
            </w:pPr>
            <w:r w:rsidRPr="000A22C6">
              <w:rPr>
                <w:rFonts w:ascii="Calibri" w:hAnsi="Calibri"/>
                <w:color w:val="000000"/>
                <w:sz w:val="16"/>
                <w:szCs w:val="16"/>
              </w:rPr>
              <w:t>• Not identified</w:t>
            </w:r>
          </w:p>
          <w:p w14:paraId="235B64E0" w14:textId="77777777" w:rsidR="000A22C6" w:rsidRPr="00F811FF" w:rsidRDefault="000A22C6" w:rsidP="008C24A4">
            <w:pPr>
              <w:spacing w:after="0"/>
              <w:rPr>
                <w:rFonts w:ascii="Calibri" w:hAnsi="Calibri"/>
                <w:color w:val="000000"/>
                <w:sz w:val="16"/>
                <w:szCs w:val="16"/>
              </w:rPr>
            </w:pPr>
            <w:r w:rsidRPr="000A22C6">
              <w:rPr>
                <w:rFonts w:ascii="Calibri" w:hAnsi="Calibri"/>
                <w:color w:val="000000"/>
                <w:sz w:val="16"/>
                <w:szCs w:val="16"/>
              </w:rPr>
              <w:t>• Present</w:t>
            </w:r>
          </w:p>
        </w:tc>
        <w:tc>
          <w:tcPr>
            <w:tcW w:w="8221" w:type="dxa"/>
            <w:tcBorders>
              <w:top w:val="nil"/>
              <w:left w:val="nil"/>
              <w:bottom w:val="single" w:sz="4" w:space="0" w:color="auto"/>
              <w:right w:val="single" w:sz="4" w:space="0" w:color="auto"/>
            </w:tcBorders>
            <w:shd w:val="clear" w:color="auto" w:fill="auto"/>
          </w:tcPr>
          <w:p w14:paraId="235B64E1" w14:textId="77777777" w:rsidR="000A22C6" w:rsidRPr="00F811FF" w:rsidRDefault="008C24A4" w:rsidP="00F811FF">
            <w:pPr>
              <w:spacing w:after="0"/>
              <w:rPr>
                <w:rFonts w:ascii="Calibri" w:hAnsi="Calibri"/>
                <w:color w:val="000000"/>
                <w:sz w:val="16"/>
                <w:szCs w:val="16"/>
              </w:rPr>
            </w:pPr>
            <w:r w:rsidRPr="008C24A4">
              <w:rPr>
                <w:rFonts w:ascii="Calibri" w:hAnsi="Calibri"/>
                <w:color w:val="000000"/>
                <w:sz w:val="16"/>
                <w:szCs w:val="16"/>
              </w:rPr>
              <w:t>The close proximity of the parathyroids with the recurrent laryngeal nerve, leads to potential invasion of this structure. Critical review is required of this parameter as close proximity without direct nerve involvement would be considered not involved.</w:t>
            </w:r>
          </w:p>
        </w:tc>
        <w:tc>
          <w:tcPr>
            <w:tcW w:w="1701" w:type="dxa"/>
            <w:tcBorders>
              <w:top w:val="nil"/>
              <w:left w:val="nil"/>
              <w:bottom w:val="single" w:sz="4" w:space="0" w:color="auto"/>
              <w:right w:val="single" w:sz="4" w:space="0" w:color="auto"/>
            </w:tcBorders>
            <w:shd w:val="clear" w:color="auto" w:fill="auto"/>
          </w:tcPr>
          <w:p w14:paraId="235B64E2" w14:textId="77777777" w:rsidR="000A22C6" w:rsidRPr="006974F3" w:rsidRDefault="000A22C6" w:rsidP="00CC5E7C">
            <w:pPr>
              <w:rPr>
                <w:rFonts w:ascii="Calibri" w:hAnsi="Calibri"/>
                <w:color w:val="000000"/>
                <w:sz w:val="16"/>
                <w:szCs w:val="16"/>
              </w:rPr>
            </w:pPr>
          </w:p>
        </w:tc>
      </w:tr>
      <w:tr w:rsidR="00F415BC" w:rsidRPr="00CC5E7C" w14:paraId="235B64ED" w14:textId="77777777" w:rsidTr="008C24A4">
        <w:trPr>
          <w:trHeight w:val="789"/>
        </w:trPr>
        <w:tc>
          <w:tcPr>
            <w:tcW w:w="866" w:type="dxa"/>
            <w:tcBorders>
              <w:top w:val="nil"/>
              <w:left w:val="single" w:sz="4" w:space="0" w:color="auto"/>
              <w:bottom w:val="single" w:sz="4" w:space="0" w:color="auto"/>
              <w:right w:val="single" w:sz="4" w:space="0" w:color="auto"/>
            </w:tcBorders>
            <w:shd w:val="clear" w:color="000000" w:fill="EEECE1"/>
          </w:tcPr>
          <w:p w14:paraId="235B64E4" w14:textId="77777777" w:rsidR="00F415BC" w:rsidRPr="00F415BC" w:rsidRDefault="00F415BC" w:rsidP="00D07D74">
            <w:pPr>
              <w:spacing w:after="0"/>
              <w:rPr>
                <w:rFonts w:ascii="Calibri" w:hAnsi="Calibri"/>
                <w:color w:val="000000"/>
                <w:sz w:val="16"/>
                <w:szCs w:val="16"/>
              </w:rPr>
            </w:pPr>
            <w:r w:rsidRPr="00F415BC">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E5" w14:textId="77777777" w:rsidR="00F415BC" w:rsidRPr="00F415BC" w:rsidRDefault="00F415BC" w:rsidP="00D07D74">
            <w:pPr>
              <w:rPr>
                <w:rFonts w:ascii="Calibri" w:hAnsi="Calibri"/>
                <w:bCs/>
                <w:color w:val="000000"/>
                <w:sz w:val="16"/>
                <w:szCs w:val="16"/>
              </w:rPr>
            </w:pPr>
            <w:r w:rsidRPr="00F415BC">
              <w:rPr>
                <w:rFonts w:ascii="Calibri" w:hAnsi="Calibri"/>
                <w:bCs/>
                <w:color w:val="000000"/>
                <w:sz w:val="16"/>
                <w:szCs w:val="16"/>
              </w:rPr>
              <w:t>NECROSIS</w:t>
            </w:r>
          </w:p>
        </w:tc>
        <w:tc>
          <w:tcPr>
            <w:tcW w:w="2836" w:type="dxa"/>
            <w:tcBorders>
              <w:top w:val="nil"/>
              <w:left w:val="nil"/>
              <w:bottom w:val="single" w:sz="4" w:space="0" w:color="auto"/>
              <w:right w:val="single" w:sz="4" w:space="0" w:color="auto"/>
            </w:tcBorders>
            <w:shd w:val="clear" w:color="auto" w:fill="auto"/>
          </w:tcPr>
          <w:p w14:paraId="235B64E6" w14:textId="77777777" w:rsidR="00F415BC" w:rsidRPr="000A22C6" w:rsidRDefault="00F415BC" w:rsidP="00D07D74">
            <w:pPr>
              <w:spacing w:after="0"/>
              <w:rPr>
                <w:rFonts w:ascii="Calibri" w:hAnsi="Calibri"/>
                <w:color w:val="000000"/>
                <w:sz w:val="16"/>
                <w:szCs w:val="16"/>
              </w:rPr>
            </w:pPr>
            <w:r w:rsidRPr="000A22C6">
              <w:rPr>
                <w:rFonts w:ascii="Calibri" w:hAnsi="Calibri"/>
                <w:color w:val="000000"/>
                <w:sz w:val="16"/>
                <w:szCs w:val="16"/>
              </w:rPr>
              <w:t>Single selection</w:t>
            </w:r>
            <w:r>
              <w:rPr>
                <w:rFonts w:ascii="Calibri" w:hAnsi="Calibri"/>
                <w:color w:val="000000"/>
                <w:sz w:val="16"/>
                <w:szCs w:val="16"/>
              </w:rPr>
              <w:t xml:space="preserve"> </w:t>
            </w:r>
            <w:r w:rsidRPr="000A22C6">
              <w:rPr>
                <w:rFonts w:ascii="Calibri" w:hAnsi="Calibri"/>
                <w:color w:val="000000"/>
                <w:sz w:val="16"/>
                <w:szCs w:val="16"/>
              </w:rPr>
              <w:t>value list:</w:t>
            </w:r>
          </w:p>
          <w:p w14:paraId="235B64E7" w14:textId="77777777" w:rsidR="00F415BC" w:rsidRPr="000A22C6" w:rsidRDefault="00F415BC" w:rsidP="00D07D74">
            <w:pPr>
              <w:spacing w:after="0"/>
              <w:rPr>
                <w:rFonts w:ascii="Calibri" w:hAnsi="Calibri"/>
                <w:color w:val="000000"/>
                <w:sz w:val="16"/>
                <w:szCs w:val="16"/>
              </w:rPr>
            </w:pPr>
            <w:r w:rsidRPr="000A22C6">
              <w:rPr>
                <w:rFonts w:ascii="Calibri" w:hAnsi="Calibri"/>
                <w:color w:val="000000"/>
                <w:sz w:val="16"/>
                <w:szCs w:val="16"/>
              </w:rPr>
              <w:t>• Not identified</w:t>
            </w:r>
          </w:p>
          <w:p w14:paraId="235B64E8" w14:textId="77777777" w:rsidR="00F415BC" w:rsidRPr="00F811FF" w:rsidRDefault="00F415BC" w:rsidP="00D07D74">
            <w:pPr>
              <w:spacing w:after="0"/>
              <w:rPr>
                <w:rFonts w:ascii="Calibri" w:hAnsi="Calibri"/>
                <w:color w:val="000000"/>
                <w:sz w:val="16"/>
                <w:szCs w:val="16"/>
              </w:rPr>
            </w:pPr>
            <w:r w:rsidRPr="000A22C6">
              <w:rPr>
                <w:rFonts w:ascii="Calibri" w:hAnsi="Calibri"/>
                <w:color w:val="000000"/>
                <w:sz w:val="16"/>
                <w:szCs w:val="16"/>
              </w:rPr>
              <w:t>• Present</w:t>
            </w:r>
          </w:p>
        </w:tc>
        <w:tc>
          <w:tcPr>
            <w:tcW w:w="8221" w:type="dxa"/>
            <w:tcBorders>
              <w:top w:val="nil"/>
              <w:left w:val="nil"/>
              <w:bottom w:val="single" w:sz="4" w:space="0" w:color="auto"/>
              <w:right w:val="single" w:sz="4" w:space="0" w:color="auto"/>
            </w:tcBorders>
            <w:shd w:val="clear" w:color="auto" w:fill="auto"/>
          </w:tcPr>
          <w:p w14:paraId="235B64E9" w14:textId="77777777" w:rsidR="0023517C" w:rsidRPr="0023517C" w:rsidRDefault="0023517C" w:rsidP="0023517C">
            <w:pPr>
              <w:spacing w:after="0"/>
              <w:rPr>
                <w:rFonts w:ascii="Calibri" w:hAnsi="Calibri"/>
                <w:color w:val="000000"/>
                <w:sz w:val="16"/>
                <w:szCs w:val="16"/>
              </w:rPr>
            </w:pPr>
            <w:r w:rsidRPr="0023517C">
              <w:rPr>
                <w:rFonts w:ascii="Calibri" w:hAnsi="Calibri"/>
                <w:color w:val="000000"/>
                <w:sz w:val="16"/>
                <w:szCs w:val="16"/>
              </w:rPr>
              <w:t>The finding of coagulative necrosis is uncommon outside of the diagnosis of atypical parathyroid neoplasm/adenoma or parathyroid carcinoma.</w:t>
            </w:r>
            <w:r w:rsidRPr="0023517C">
              <w:rPr>
                <w:rFonts w:ascii="Calibri" w:hAnsi="Calibri"/>
                <w:color w:val="000000"/>
                <w:sz w:val="16"/>
                <w:szCs w:val="16"/>
              </w:rPr>
              <w:fldChar w:fldCharType="begin"/>
            </w:r>
            <w:r w:rsidRPr="0023517C">
              <w:rPr>
                <w:rFonts w:ascii="Calibri" w:hAnsi="Calibri"/>
                <w:color w:val="000000"/>
                <w:sz w:val="16"/>
                <w:szCs w:val="16"/>
              </w:rPr>
              <w:instrText xml:space="preserve"> ADDIN EN.CITE &lt;EndNote&gt;&lt;Cite&gt;&lt;Author&gt;Bondeson&lt;/Author&gt;&lt;Year&gt;1993&lt;/Year&gt;&lt;RecNum&gt;18&lt;/RecNum&gt;&lt;DisplayText&gt;&lt;style face="superscript"&gt;1&lt;/style&gt;&lt;/DisplayText&gt;&lt;record&gt;&lt;rec-number&gt;18&lt;/rec-number&gt;&lt;foreign-keys&gt;&lt;key app="EN" db-id="9vwv20pwv22w5vefxd2ppf9f0d5rdt0epavr" timestamp="0"&gt;18&lt;/key&gt;&lt;/foreign-keys&gt;&lt;ref-type name="Journal Article"&gt;17&lt;/ref-type&gt;&lt;contributors&gt;&lt;authors&gt;&lt;author&gt;Bondeson, L.&lt;/author&gt;&lt;author&gt;Sandelin, K.&lt;/author&gt;&lt;author&gt;Grimelius, L.&lt;/author&gt;&lt;/authors&gt;&lt;/contributors&gt;&lt;auth-address&gt;Department of Cytology, Malmo General Hospital, Sweden.&lt;/auth-address&gt;&lt;titles&gt;&lt;title&gt;Histopathological variables and DNA cytometry in parathyroid carcinoma&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820-9&lt;/pages&gt;&lt;volume&gt;17&lt;/volume&gt;&lt;number&gt;8&lt;/number&gt;&lt;edition&gt;1993/08/01&lt;/edition&gt;&lt;keywords&gt;&lt;keyword&gt;Adenoma/*genetics/*pathology&lt;/keyword&gt;&lt;keyword&gt;Cell Nucleus/ultrastructure&lt;/keyword&gt;&lt;keyword&gt;DNA, Neoplasm/*genetics&lt;/keyword&gt;&lt;keyword&gt;Fibrosis/pathology&lt;/keyword&gt;&lt;keyword&gt;Flow Cytometry&lt;/keyword&gt;&lt;keyword&gt;Humans&lt;/keyword&gt;&lt;keyword&gt;Mitosis&lt;/keyword&gt;&lt;keyword&gt;Necrosis/pathology&lt;/keyword&gt;&lt;keyword&gt;Parathyroid Neoplasms/*genetics/*pathology&lt;/keyword&gt;&lt;/keywords&gt;&lt;dates&gt;&lt;year&gt;1993&lt;/year&gt;&lt;pub-dates&gt;&lt;date&gt;Aug&lt;/date&gt;&lt;/pub-dates&gt;&lt;/dates&gt;&lt;isbn&gt;0147-5185 (Print)&amp;#xD;0147-5185&lt;/isbn&gt;&lt;accession-num&gt;8338192&lt;/accession-num&gt;&lt;urls&gt;&lt;/urls&gt;&lt;remote-database-provider&gt;NLM&lt;/remote-database-provider&gt;&lt;language&gt;eng&lt;/language&gt;&lt;/record&gt;&lt;/Cite&gt;&lt;/EndNote&gt;</w:instrText>
            </w:r>
            <w:r w:rsidRPr="0023517C">
              <w:rPr>
                <w:rFonts w:ascii="Calibri" w:hAnsi="Calibri"/>
                <w:color w:val="000000"/>
                <w:sz w:val="16"/>
                <w:szCs w:val="16"/>
              </w:rPr>
              <w:fldChar w:fldCharType="separate"/>
            </w:r>
            <w:r w:rsidRPr="0023517C">
              <w:rPr>
                <w:rFonts w:ascii="Calibri" w:hAnsi="Calibri"/>
                <w:color w:val="000000"/>
                <w:sz w:val="16"/>
                <w:szCs w:val="16"/>
                <w:vertAlign w:val="superscript"/>
              </w:rPr>
              <w:t>1</w:t>
            </w:r>
            <w:r w:rsidRPr="0023517C">
              <w:rPr>
                <w:rFonts w:ascii="Calibri" w:hAnsi="Calibri"/>
                <w:color w:val="000000"/>
                <w:sz w:val="16"/>
                <w:szCs w:val="16"/>
              </w:rPr>
              <w:fldChar w:fldCharType="end"/>
            </w:r>
            <w:r w:rsidRPr="0023517C">
              <w:rPr>
                <w:rFonts w:ascii="Calibri" w:hAnsi="Calibri"/>
                <w:color w:val="000000"/>
                <w:sz w:val="16"/>
                <w:szCs w:val="16"/>
              </w:rPr>
              <w:t xml:space="preserve"> Necrosis may also be more common in high grade tumours. It is important to know if a fine needle aspiration may have been performed as this may lead to secondary necrosis in a parathyroid adenoma and should not be reported as an atypical neoplasm or carcinoma without other supporting criteria.  </w:t>
            </w:r>
          </w:p>
          <w:p w14:paraId="235B64EA" w14:textId="77777777" w:rsidR="0023517C" w:rsidRPr="0023517C" w:rsidRDefault="0023517C" w:rsidP="0023517C">
            <w:pPr>
              <w:spacing w:after="0"/>
              <w:rPr>
                <w:rFonts w:ascii="Calibri" w:hAnsi="Calibri"/>
                <w:b/>
                <w:color w:val="000000"/>
                <w:sz w:val="16"/>
                <w:szCs w:val="16"/>
              </w:rPr>
            </w:pPr>
            <w:r w:rsidRPr="0023517C">
              <w:rPr>
                <w:rFonts w:ascii="Calibri" w:hAnsi="Calibri"/>
                <w:b/>
                <w:color w:val="000000"/>
                <w:sz w:val="16"/>
                <w:szCs w:val="16"/>
              </w:rPr>
              <w:lastRenderedPageBreak/>
              <w:t xml:space="preserve">References </w:t>
            </w:r>
          </w:p>
          <w:p w14:paraId="235B64EB" w14:textId="77777777" w:rsidR="00F415BC" w:rsidRPr="008C24A4" w:rsidRDefault="0023517C" w:rsidP="0023517C">
            <w:pPr>
              <w:spacing w:after="0"/>
              <w:rPr>
                <w:rFonts w:ascii="Calibri" w:hAnsi="Calibri"/>
                <w:color w:val="000000"/>
                <w:sz w:val="16"/>
                <w:szCs w:val="16"/>
              </w:rPr>
            </w:pPr>
            <w:r w:rsidRPr="0023517C">
              <w:rPr>
                <w:rFonts w:ascii="Calibri" w:hAnsi="Calibri"/>
                <w:color w:val="000000"/>
                <w:sz w:val="16"/>
                <w:szCs w:val="16"/>
                <w:lang w:val="en-US"/>
              </w:rPr>
              <w:fldChar w:fldCharType="begin"/>
            </w:r>
            <w:r w:rsidRPr="0023517C">
              <w:rPr>
                <w:rFonts w:ascii="Calibri" w:hAnsi="Calibri"/>
                <w:color w:val="000000"/>
                <w:sz w:val="16"/>
                <w:szCs w:val="16"/>
                <w:lang w:val="en-US"/>
              </w:rPr>
              <w:instrText xml:space="preserve"> ADDIN EN.REFLIST </w:instrText>
            </w:r>
            <w:r w:rsidRPr="0023517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3517C">
              <w:rPr>
                <w:rFonts w:ascii="Calibri" w:hAnsi="Calibri"/>
                <w:color w:val="000000"/>
                <w:sz w:val="16"/>
                <w:szCs w:val="16"/>
                <w:lang w:val="en-US"/>
              </w:rPr>
              <w:t xml:space="preserve">Bondeson L, Sandelin K and Grimelius L (1993). Histopathological variables and DNA cytometry in parathyroid carcinoma. </w:t>
            </w:r>
            <w:r w:rsidRPr="0023517C">
              <w:rPr>
                <w:rFonts w:ascii="Calibri" w:hAnsi="Calibri"/>
                <w:i/>
                <w:color w:val="000000"/>
                <w:sz w:val="16"/>
                <w:szCs w:val="16"/>
                <w:lang w:val="en-US"/>
              </w:rPr>
              <w:t>Am J Surg Pathol</w:t>
            </w:r>
            <w:r w:rsidRPr="0023517C">
              <w:rPr>
                <w:rFonts w:ascii="Calibri" w:hAnsi="Calibri"/>
                <w:color w:val="000000"/>
                <w:sz w:val="16"/>
                <w:szCs w:val="16"/>
                <w:lang w:val="en-US"/>
              </w:rPr>
              <w:t xml:space="preserve"> 17(8):820-829.</w:t>
            </w:r>
            <w:r w:rsidRPr="0023517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EC" w14:textId="77777777" w:rsidR="00F415BC" w:rsidRPr="006974F3" w:rsidRDefault="00F415BC" w:rsidP="00CC5E7C">
            <w:pPr>
              <w:rPr>
                <w:rFonts w:ascii="Calibri" w:hAnsi="Calibri"/>
                <w:color w:val="000000"/>
                <w:sz w:val="16"/>
                <w:szCs w:val="16"/>
              </w:rPr>
            </w:pPr>
          </w:p>
        </w:tc>
      </w:tr>
      <w:tr w:rsidR="00F415BC" w:rsidRPr="00CC5E7C" w14:paraId="235B64F9" w14:textId="77777777" w:rsidTr="00201FF3">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4EE" w14:textId="77777777" w:rsidR="00F415BC" w:rsidRDefault="00F415BC" w:rsidP="0055260D">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4EF" w14:textId="77777777" w:rsidR="00F415BC" w:rsidRPr="006B733C" w:rsidRDefault="006B733C" w:rsidP="00273145">
            <w:pPr>
              <w:rPr>
                <w:rFonts w:ascii="Calibri" w:hAnsi="Calibri"/>
                <w:bCs/>
                <w:color w:val="000000"/>
                <w:sz w:val="16"/>
                <w:szCs w:val="16"/>
                <w:highlight w:val="yellow"/>
              </w:rPr>
            </w:pPr>
            <w:r w:rsidRPr="006B733C">
              <w:rPr>
                <w:rFonts w:ascii="Calibri" w:hAnsi="Calibri"/>
                <w:bCs/>
                <w:color w:val="000000"/>
                <w:sz w:val="16"/>
                <w:szCs w:val="16"/>
              </w:rPr>
              <w:t>MITOTIC COUNT</w:t>
            </w:r>
          </w:p>
        </w:tc>
        <w:tc>
          <w:tcPr>
            <w:tcW w:w="2836" w:type="dxa"/>
            <w:tcBorders>
              <w:top w:val="nil"/>
              <w:left w:val="nil"/>
              <w:bottom w:val="single" w:sz="4" w:space="0" w:color="auto"/>
              <w:right w:val="single" w:sz="4" w:space="0" w:color="auto"/>
            </w:tcBorders>
            <w:shd w:val="clear" w:color="auto" w:fill="auto"/>
          </w:tcPr>
          <w:p w14:paraId="235B64F0" w14:textId="77777777" w:rsidR="00F415BC" w:rsidRDefault="006B733C" w:rsidP="00307C72">
            <w:pPr>
              <w:spacing w:after="0"/>
              <w:rPr>
                <w:rFonts w:ascii="Calibri" w:hAnsi="Calibri"/>
                <w:color w:val="000000"/>
                <w:sz w:val="16"/>
                <w:szCs w:val="16"/>
              </w:rPr>
            </w:pPr>
            <w:r>
              <w:rPr>
                <w:rFonts w:ascii="Calibri" w:hAnsi="Calibri"/>
                <w:color w:val="000000"/>
                <w:sz w:val="16"/>
                <w:szCs w:val="16"/>
              </w:rPr>
              <w:t xml:space="preserve">Numeric/single </w:t>
            </w:r>
            <w:r w:rsidR="00F415BC" w:rsidRPr="00307C72">
              <w:rPr>
                <w:rFonts w:ascii="Calibri" w:hAnsi="Calibri"/>
                <w:color w:val="000000"/>
                <w:sz w:val="16"/>
                <w:szCs w:val="16"/>
              </w:rPr>
              <w:t>selection va</w:t>
            </w:r>
            <w:r>
              <w:rPr>
                <w:rFonts w:ascii="Calibri" w:hAnsi="Calibri"/>
                <w:color w:val="000000"/>
                <w:sz w:val="16"/>
                <w:szCs w:val="16"/>
              </w:rPr>
              <w:t>lue list</w:t>
            </w:r>
            <w:r w:rsidR="00F415BC" w:rsidRPr="00307C72">
              <w:rPr>
                <w:rFonts w:ascii="Calibri" w:hAnsi="Calibri"/>
                <w:color w:val="000000"/>
                <w:sz w:val="16"/>
                <w:szCs w:val="16"/>
              </w:rPr>
              <w:t>:</w:t>
            </w:r>
          </w:p>
          <w:p w14:paraId="235B64F1" w14:textId="77777777" w:rsidR="006B733C" w:rsidRDefault="006B733C" w:rsidP="00307C72">
            <w:pPr>
              <w:spacing w:after="0"/>
              <w:rPr>
                <w:rFonts w:ascii="Calibri" w:hAnsi="Calibri"/>
                <w:color w:val="000000"/>
                <w:sz w:val="18"/>
                <w:szCs w:val="18"/>
                <w:vertAlign w:val="superscript"/>
              </w:rPr>
            </w:pPr>
            <w:r w:rsidRPr="000A22C6">
              <w:rPr>
                <w:rFonts w:ascii="Calibri" w:hAnsi="Calibri"/>
                <w:color w:val="000000"/>
                <w:sz w:val="16"/>
                <w:szCs w:val="16"/>
              </w:rPr>
              <w:t xml:space="preserve">• </w:t>
            </w:r>
            <w:r>
              <w:rPr>
                <w:rFonts w:ascii="Calibri" w:hAnsi="Calibri"/>
                <w:color w:val="000000"/>
                <w:sz w:val="16"/>
                <w:szCs w:val="16"/>
              </w:rPr>
              <w:t xml:space="preserve"> ___ </w:t>
            </w:r>
            <w:r w:rsidRPr="006B733C">
              <w:rPr>
                <w:rFonts w:ascii="Calibri" w:hAnsi="Calibri"/>
                <w:color w:val="000000"/>
                <w:sz w:val="16"/>
                <w:szCs w:val="16"/>
              </w:rPr>
              <w:t xml:space="preserve">per 2 </w:t>
            </w:r>
            <w:r w:rsidRPr="00BB04D3">
              <w:rPr>
                <w:rFonts w:ascii="Calibri" w:hAnsi="Calibri"/>
                <w:color w:val="000000"/>
                <w:sz w:val="16"/>
                <w:szCs w:val="16"/>
              </w:rPr>
              <w:t>mm</w:t>
            </w:r>
            <w:r w:rsidRPr="006B733C">
              <w:rPr>
                <w:rFonts w:ascii="Calibri" w:hAnsi="Calibri"/>
                <w:color w:val="000000"/>
                <w:sz w:val="18"/>
                <w:szCs w:val="18"/>
                <w:vertAlign w:val="superscript"/>
              </w:rPr>
              <w:t>2</w:t>
            </w:r>
            <w:r w:rsidRPr="006B733C">
              <w:rPr>
                <w:rFonts w:ascii="Calibri" w:hAnsi="Calibri"/>
                <w:color w:val="000000"/>
                <w:sz w:val="16"/>
                <w:szCs w:val="16"/>
              </w:rPr>
              <w:t xml:space="preserve"> </w:t>
            </w:r>
            <w:r w:rsidRPr="006B733C">
              <w:rPr>
                <w:rFonts w:ascii="Calibri" w:hAnsi="Calibri"/>
                <w:color w:val="000000"/>
                <w:sz w:val="18"/>
                <w:szCs w:val="18"/>
                <w:vertAlign w:val="superscript"/>
              </w:rPr>
              <w:t>b</w:t>
            </w:r>
          </w:p>
          <w:p w14:paraId="235B64F2" w14:textId="77777777" w:rsidR="00F415BC" w:rsidRPr="0094669E" w:rsidRDefault="00F415BC" w:rsidP="00307C72">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307C72">
              <w:rPr>
                <w:rFonts w:ascii="Calibri" w:hAnsi="Calibri"/>
                <w:color w:val="000000"/>
                <w:sz w:val="16"/>
                <w:szCs w:val="16"/>
              </w:rPr>
              <w:t>Cannot be assessed</w:t>
            </w:r>
          </w:p>
        </w:tc>
        <w:tc>
          <w:tcPr>
            <w:tcW w:w="8221" w:type="dxa"/>
            <w:tcBorders>
              <w:top w:val="nil"/>
              <w:left w:val="nil"/>
              <w:bottom w:val="single" w:sz="4" w:space="0" w:color="auto"/>
              <w:right w:val="single" w:sz="4" w:space="0" w:color="auto"/>
            </w:tcBorders>
            <w:shd w:val="clear" w:color="auto" w:fill="auto"/>
          </w:tcPr>
          <w:p w14:paraId="235B64F3" w14:textId="77777777" w:rsidR="006B733C" w:rsidRPr="006B733C" w:rsidRDefault="006B733C" w:rsidP="006B733C">
            <w:pPr>
              <w:spacing w:line="240" w:lineRule="auto"/>
              <w:rPr>
                <w:rFonts w:ascii="Calibri" w:eastAsia="Calibri" w:hAnsi="Calibri" w:cs="Times New Roman"/>
                <w:sz w:val="16"/>
                <w:szCs w:val="16"/>
              </w:rPr>
            </w:pPr>
            <w:r w:rsidRPr="006B733C">
              <w:rPr>
                <w:rFonts w:ascii="Calibri" w:eastAsia="Calibri" w:hAnsi="Calibri" w:cs="Times New Roman"/>
                <w:sz w:val="16"/>
                <w:szCs w:val="16"/>
              </w:rPr>
              <w:t>The presence of mitoses is uncommon in benign parathyroid disorders and should raise concern for a parathyroid malignancy. However, absolute mitotic count does not definitively separate adenomas from carcinomas. The literature commonly refers to mitotic rates per 50 or 10 high power fields (HPFs) without always defining the diameter of the HPFs. For this reporting protocol mitotic count should be evaluated as number of mitoses per 2 mm</w:t>
            </w:r>
            <w:r w:rsidRPr="006B733C">
              <w:rPr>
                <w:rFonts w:ascii="Calibri" w:eastAsia="Calibri" w:hAnsi="Calibri" w:cs="Times New Roman"/>
                <w:sz w:val="16"/>
                <w:szCs w:val="16"/>
                <w:vertAlign w:val="superscript"/>
              </w:rPr>
              <w:t>2</w:t>
            </w:r>
            <w:r w:rsidRPr="006B733C">
              <w:rPr>
                <w:rFonts w:ascii="Calibri" w:eastAsia="Calibri" w:hAnsi="Calibri" w:cs="Times New Roman"/>
                <w:sz w:val="16"/>
                <w:szCs w:val="16"/>
              </w:rPr>
              <w:t>. It is recommended that reporting pathologists know their field diameter when calculating mitotic rates. The estimate of 10 HPFs equating to 2 mm</w:t>
            </w:r>
            <w:r w:rsidRPr="006B733C">
              <w:rPr>
                <w:rFonts w:ascii="Calibri" w:eastAsia="Calibri" w:hAnsi="Calibri" w:cs="Times New Roman"/>
                <w:sz w:val="16"/>
                <w:szCs w:val="16"/>
                <w:vertAlign w:val="superscript"/>
              </w:rPr>
              <w:t>2</w:t>
            </w:r>
            <w:r w:rsidRPr="006B733C">
              <w:rPr>
                <w:rFonts w:ascii="Calibri" w:eastAsia="Calibri" w:hAnsi="Calibri" w:cs="Times New Roman"/>
                <w:sz w:val="16"/>
                <w:szCs w:val="16"/>
              </w:rPr>
              <w:t xml:space="preserve"> is commonly used as this reflects many microscopes in widespread use. The area of the tumour with the highest mitotic activity, i.e., ‘hot-spot’, should be preferentially counted if identified. Limited studies to date have evaluated the prognostic significance of this histologic factor.</w:t>
            </w:r>
            <w:r w:rsidRPr="006B733C">
              <w:rPr>
                <w:rFonts w:ascii="Calibri" w:eastAsia="Calibri" w:hAnsi="Calibri" w:cs="Times New Roman"/>
                <w:sz w:val="16"/>
                <w:szCs w:val="16"/>
              </w:rPr>
              <w:fldChar w:fldCharType="begin">
                <w:fldData xml:space="preserve">PEVuZE5vdGU+PENpdGU+PEF1dGhvcj5UYWxhdDwvQXV0aG9yPjxZZWFyPjIwMTA8L1llYXI+PFJl
Y051bT4xMDwvUmVjTnVtPjxEaXNwbGF5VGV4dD48c3R5bGUgZmFjZT0ic3VwZXJzY3JpcHQiPjEt
Mzwvc3R5bGU+PC9EaXNwbGF5VGV4dD48cmVjb3JkPjxyZWMtbnVtYmVyPjEwPC9yZWMtbnVtYmVy
Pjxmb3JlaWduLWtleXM+PGtleSBhcHA9IkVOIiBkYi1pZD0iOXZ3djIwcHd2MjJ3NXZlZnhkMnBw
ZjlmMGQ1cmR0MGVwYXZyIiB0aW1lc3RhbXA9IjAiPjEwPC9rZXk+PC9mb3JlaWduLWtleXM+PHJl
Zi10eXBlIG5hbWU9IkpvdXJuYWwgQXJ0aWNsZSI+MTc8L3JlZi10eXBlPjxjb250cmlidXRvcnM+
PGF1dGhvcnM+PGF1dGhvcj5UYWxhdCwgTi48L2F1dGhvcj48YXV0aG9yPlNjaHVsdGUsIEsuIE0u
PC9hdXRob3I+PC9hdXRob3JzPjwvY29udHJpYnV0b3JzPjxhdXRoLWFkZHJlc3M+RGVwYXJ0bWVu
dCBvZiBFbmRvY3JpbmUgU3VyZ2VyeSwgS2luZyZhcG9zO3MgQ29sbGVnZSBIb3NwaXRhbCwgTG9u
ZG9uLCBVSy48L2F1dGgtYWRkcmVzcz48dGl0bGVzPjx0aXRsZT5DbGluaWNhbCBwcmVzZW50YXRp
b24sIHN0YWdpbmcgYW5kIGxvbmctdGVybSBldm9sdXRpb24gb2YgcGFyYXRoeXJvaWQgY2FuY2Vy
PC90aXRsZT48c2Vjb25kYXJ5LXRpdGxlPkFubiBTdXJnIE9uY29sPC9zZWNvbmRhcnktdGl0bGU+
PGFsdC10aXRsZT5Bbm5hbHMgb2Ygc3VyZ2ljYWwgb25jb2xvZ3k8L2FsdC10aXRsZT48L3RpdGxl
cz48cGFnZXM+MjE1Ni03NDwvcGFnZXM+PHZvbHVtZT4xNzwvdm9sdW1lPjxudW1iZXI+ODwvbnVt
YmVyPjxlZGl0aW9uPjIwMTAvMDMvMTI8L2VkaXRpb24+PGtleXdvcmRzPjxrZXl3b3JkPkFkdWx0
PC9rZXl3b3JkPjxrZXl3b3JkPkFnZWQ8L2tleXdvcmQ+PGtleXdvcmQ+QWdlZCwgODAgYW5kIG92
ZXI8L2tleXdvcmQ+PGtleXdvcmQ+RmVtYWxlPC9rZXl3b3JkPjxrZXl3b3JkPkZvbGxvdy1VcCBT
dHVkaWVzPC9rZXl3b3JkPjxrZXl3b3JkPkh1bWFuczwva2V5d29yZD48a2V5d29yZD5NYWxlPC9r
ZXl3b3JkPjxrZXl3b3JkPk1pZGRsZSBBZ2VkPC9rZXl3b3JkPjxrZXl3b3JkPk5lb3BsYXNtIFJl
Y3VycmVuY2UsIExvY2FsPC9rZXl3b3JkPjxrZXl3b3JkPk5lb3BsYXNtIFN0YWdpbmcvKm1ldGhv
ZHM8L2tleXdvcmQ+PGtleXdvcmQ+UGFyYXRoeXJvaWQgTmVvcGxhc21zL21vcnRhbGl0eS8qcGF0
aG9sb2d5PC9rZXl3b3JkPjxrZXl3b3JkPlJpc2sgRmFjdG9yczwva2V5d29yZD48a2V5d29yZD5T
dXJ2aXZhbCBSYXRlPC9rZXl3b3JkPjwva2V5d29yZHM+PGRhdGVzPjx5ZWFyPjIwMTA8L3llYXI+
PHB1Yi1kYXRlcz48ZGF0ZT5BdWc8L2RhdGU+PC9wdWItZGF0ZXM+PC9kYXRlcz48aXNibj4xMDY4
LTkyNjU8L2lzYm4+PGFjY2Vzc2lvbi1udW0+MjAyMjE3MDQ8L2FjY2Vzc2lvbi1udW0+PHVybHM+
PC91cmxzPjxlbGVjdHJvbmljLXJlc291cmNlLW51bT4xMC4xMjQ1L3MxMDQzNC0wMTAtMTAwMy02
PC9lbGVjdHJvbmljLXJlc291cmNlLW51bT48cmVtb3RlLWRhdGFiYXNlLXByb3ZpZGVyPk5MTTwv
cmVtb3RlLWRhdGFiYXNlLXByb3ZpZGVyPjxsYW5ndWFnZT5lbmc8L2xhbmd1YWdlPjwvcmVjb3Jk
PjwvQ2l0ZT48Q2l0ZT48QXV0aG9yPlNpbHZhLUZpZ3Vlcm9hPC9BdXRob3I+PFllYXI+MjAxNzwv
WWVhcj48UmVjTnVtPjEzPC9SZWNOdW0+PHJlY29yZD48cmVjLW51bWJlcj4xMzwvcmVjLW51bWJl
cj48Zm9yZWlnbi1rZXlzPjxrZXkgYXBwPSJFTiIgZGItaWQ9Ijl2d3YyMHB3djIydzV2ZWZ4ZDJw
cGY5ZjBkNXJkdDBlcGF2ciIgdGltZXN0YW1wPSIwIj4xMzwva2V5PjwvZm9yZWlnbi1rZXlzPjxy
ZWYtdHlwZSBuYW1lPSJKb3VybmFsIEFydGljbGUiPjE3PC9yZWYtdHlwZT48Y29udHJpYnV0b3Jz
PjxhdXRob3JzPjxhdXRob3I+U2lsdmEtRmlndWVyb2EsIEEuIE0uPC9hdXRob3I+PGF1dGhvcj5I
ZXNzLCBLLiBSLjwvYXV0aG9yPjxhdXRob3I+V2lsbGlhbXMsIE0uIEQuPC9hdXRob3I+PGF1dGhv
cj5DbGFya2UsIEMuIE4uPC9hdXRob3I+PGF1dGhvcj5DaHJpc3Rha2lzLCBJLjwvYXV0aG9yPjxh
dXRob3I+R3JhaGFtLCBQLiBILjwvYXV0aG9yPjxhdXRob3I+R3J1YmJzLCBFLiBHLjwvYXV0aG9y
PjxhdXRob3I+TGVlLCBKLiBFLjwvYXV0aG9yPjxhdXRob3I+QnVzYWlkeSwgTi4gTC48L2F1dGhv
cj48YXV0aG9yPlBlcnJpZXIsIE4uIEQuPC9hdXRob3I+PC9hdXRob3JzPjwvY29udHJpYnV0b3Jz
PjxhdXRoLWFkZHJlc3M+RGVwYXJ0bWVudCBvZiBTdXJnaWNhbCBPbmNvbG9neSwgVGhlIFVuaXZl
cnNpdHkgb2YgVGV4YXMgTUQgQW5kZXJzb24gQ2FuY2VyIENlbnRlciwgSG91c3RvbiwgVFguJiN4
RDtEZXBhcnRtZW50IG9mIEJpb3N0YXRpc3RpY3MsIFRoZSBVbml2ZXJzaXR5IG9mIFRleGFzIE1E
IEFuZGVyc29uIENhbmNlciBDZW50ZXIsIEhvdXN0b24sIFRYLiYjeEQ7RGVwYXJ0bWVudCBvZiBQ
YXRob2xvZ3ksIFRoZSBVbml2ZXJzaXR5IG9mIFRleGFzIE1EIEFuZGVyc29uIENhbmNlciBDZW50
ZXIsIEhvdXN0b24sIFRYLiYjeEQ7VGhlIERpdmlzaW9uIG9mIFN1cmdpY2FsIE9uY29sb2d5LCBN
ZWRpY2FsIENvbGxlZ2UgV2lzY29uc2luLCBNaWx3YXVrZWUsIFdJLiYjeEQ7RGVwYXJ0bWVudCBv
ZiBFbmRvY3JpbmUgTmVvcGxhc2lhIGFuZCBIb3Jtb25hbCBEaXNvcmRlcnMsIFRoZSBVbml2ZXJz
aXR5IG9mIFRleGFzIE1EIEFuZGVyc29uIENhbmNlciBDZW50ZXIsIEhvdXN0b24sIFRYLiBFbGVj
dHJvbmljIGFkZHJlc3M6IE5idXNhaWR5QG1kYW5kZXJzb24ub3JnLjwvYXV0aC1hZGRyZXNzPjx0
aXRsZXM+PHRpdGxlPlByb2dub3N0aWMgU2NvcmluZyBTeXN0ZW0gdG8gUmlzayBTdHJhdGlmeSBQ
YXJhdGh5cm9pZCBDYXJjaW5vbWE8L3RpdGxlPjxzZWNvbmRhcnktdGl0bGU+SiBBbSBDb2xsIFN1
cmc8L3NlY29uZGFyeS10aXRsZT48YWx0LXRpdGxlPkpvdXJuYWwgb2YgdGhlIEFtZXJpY2FuIENv
bGxlZ2Ugb2YgU3VyZ2VvbnM8L2FsdC10aXRsZT48L3RpdGxlcz48ZWRpdGlvbj4yMDE3LzA0LzIy
PC9lZGl0aW9uPjxkYXRlcz48eWVhcj4yMDE3PC95ZWFyPjxwdWItZGF0ZXM+PGRhdGU+TWFyIDE1
PC9kYXRlPjwvcHViLWRhdGVzPjwvZGF0ZXM+PGlzYm4+MTA3Mi03NTE1PC9pc2JuPjxhY2Nlc3Np
b24tbnVtPjI4NDI3ODg1PC9hY2Nlc3Npb24tbnVtPjx1cmxzPjwvdXJscz48ZWxlY3Ryb25pYy1y
ZXNvdXJjZS1udW0+MTAuMTAxNi9qLmphbWNvbGxzdXJnLjIwMTcuMDEuMDYwPC9lbGVjdHJvbmlj
LXJlc291cmNlLW51bT48cmVtb3RlLWRhdGFiYXNlLXByb3ZpZGVyPk5MTTwvcmVtb3RlLWRhdGFi
YXNlLXByb3ZpZGVyPjxsYW5ndWFnZT5lbmc8L2xhbmd1YWdlPjwvcmVjb3JkPjwvQ2l0ZT48Q2l0
ZT48QXV0aG9yPkJvbmRlc29uPC9BdXRob3I+PFllYXI+MTk5MzwvWWVhcj48UmVjTnVtPjE4PC9S
ZWNOdW0+PHJlY29yZD48cmVjLW51bWJlcj4xODwvcmVjLW51bWJlcj48Zm9yZWlnbi1rZXlzPjxr
ZXkgYXBwPSJFTiIgZGItaWQ9Ijl2d3YyMHB3djIydzV2ZWZ4ZDJwcGY5ZjBkNXJkdDBlcGF2ciIg
dGltZXN0YW1wPSIwIj4xODwva2V5PjwvZm9yZWlnbi1rZXlzPjxyZWYtdHlwZSBuYW1lPSJKb3Vy
bmFsIEFydGljbGUiPjE3PC9yZWYtdHlwZT48Y29udHJpYnV0b3JzPjxhdXRob3JzPjxhdXRob3I+
Qm9uZGVzb24sIEwuPC9hdXRob3I+PGF1dGhvcj5TYW5kZWxpbiwgSy48L2F1dGhvcj48YXV0aG9y
PkdyaW1lbGl1cywgTC48L2F1dGhvcj48L2F1dGhvcnM+PC9jb250cmlidXRvcnM+PGF1dGgtYWRk
cmVzcz5EZXBhcnRtZW50IG9mIEN5dG9sb2d5LCBNYWxtbyBHZW5lcmFsIEhvc3BpdGFsLCBTd2Vk
ZW4uPC9hdXRoLWFkZHJlc3M+PHRpdGxlcz48dGl0bGU+SGlzdG9wYXRob2xvZ2ljYWwgdmFyaWFi
bGVzIGFuZCBETkEgY3l0b21ldHJ5IGluIHBhcmF0aHlyb2lkIGNhcmNpbm9tYT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ODIwLTk8L3BhZ2Vz
Pjx2b2x1bWU+MTc8L3ZvbHVtZT48bnVtYmVyPjg8L251bWJlcj48ZWRpdGlvbj4xOTkzLzA4LzAx
PC9lZGl0aW9uPjxrZXl3b3Jkcz48a2V5d29yZD5BZGVub21hLypnZW5ldGljcy8qcGF0aG9sb2d5
PC9rZXl3b3JkPjxrZXl3b3JkPkNlbGwgTnVjbGV1cy91bHRyYXN0cnVjdHVyZTwva2V5d29yZD48
a2V5d29yZD5ETkEsIE5lb3BsYXNtLypnZW5ldGljczwva2V5d29yZD48a2V5d29yZD5GaWJyb3Np
cy9wYXRob2xvZ3k8L2tleXdvcmQ+PGtleXdvcmQ+RmxvdyBDeXRvbWV0cnk8L2tleXdvcmQ+PGtl
eXdvcmQ+SHVtYW5zPC9rZXl3b3JkPjxrZXl3b3JkPk1pdG9zaXM8L2tleXdvcmQ+PGtleXdvcmQ+
TmVjcm9zaXMvcGF0aG9sb2d5PC9rZXl3b3JkPjxrZXl3b3JkPlBhcmF0aHlyb2lkIE5lb3BsYXNt
cy8qZ2VuZXRpY3MvKnBhdGhvbG9neTwva2V5d29yZD48L2tleXdvcmRzPjxkYXRlcz48eWVhcj4x
OTkzPC95ZWFyPjxwdWItZGF0ZXM+PGRhdGU+QXVnPC9kYXRlPjwvcHViLWRhdGVzPjwvZGF0ZXM+
PGlzYm4+MDE0Ny01MTg1IChQcmludCkmI3hEOzAxNDctNTE4NTwvaXNibj48YWNjZXNzaW9uLW51
bT44MzM4MTkyPC9hY2Nlc3Npb24tbnVtPjx1cmxzPjwvdXJscz48cmVtb3RlLWRhdGFiYXNlLXBy
b3ZpZGVyPk5MTTwvcmVtb3RlLWRhdGFiYXNlLXByb3ZpZGVyPjxsYW5ndWFnZT5lbmc8L2xhbmd1
YWdlPjwvcmVjb3JkPjwvQ2l0ZT48L0VuZE5vdGU+
</w:fldData>
              </w:fldChar>
            </w:r>
            <w:r w:rsidRPr="006B733C">
              <w:rPr>
                <w:rFonts w:ascii="Calibri" w:eastAsia="Calibri" w:hAnsi="Calibri" w:cs="Times New Roman"/>
                <w:sz w:val="16"/>
                <w:szCs w:val="16"/>
              </w:rPr>
              <w:instrText xml:space="preserve"> ADDIN EN.CITE </w:instrText>
            </w:r>
            <w:r w:rsidRPr="006B733C">
              <w:rPr>
                <w:rFonts w:ascii="Calibri" w:eastAsia="Calibri" w:hAnsi="Calibri" w:cs="Times New Roman"/>
                <w:sz w:val="16"/>
                <w:szCs w:val="16"/>
              </w:rPr>
              <w:fldChar w:fldCharType="begin">
                <w:fldData xml:space="preserve">PEVuZE5vdGU+PENpdGU+PEF1dGhvcj5UYWxhdDwvQXV0aG9yPjxZZWFyPjIwMTA8L1llYXI+PFJl
Y051bT4xMDwvUmVjTnVtPjxEaXNwbGF5VGV4dD48c3R5bGUgZmFjZT0ic3VwZXJzY3JpcHQiPjEt
Mzwvc3R5bGU+PC9EaXNwbGF5VGV4dD48cmVjb3JkPjxyZWMtbnVtYmVyPjEwPC9yZWMtbnVtYmVy
Pjxmb3JlaWduLWtleXM+PGtleSBhcHA9IkVOIiBkYi1pZD0iOXZ3djIwcHd2MjJ3NXZlZnhkMnBw
ZjlmMGQ1cmR0MGVwYXZyIiB0aW1lc3RhbXA9IjAiPjEwPC9rZXk+PC9mb3JlaWduLWtleXM+PHJl
Zi10eXBlIG5hbWU9IkpvdXJuYWwgQXJ0aWNsZSI+MTc8L3JlZi10eXBlPjxjb250cmlidXRvcnM+
PGF1dGhvcnM+PGF1dGhvcj5UYWxhdCwgTi48L2F1dGhvcj48YXV0aG9yPlNjaHVsdGUsIEsuIE0u
PC9hdXRob3I+PC9hdXRob3JzPjwvY29udHJpYnV0b3JzPjxhdXRoLWFkZHJlc3M+RGVwYXJ0bWVu
dCBvZiBFbmRvY3JpbmUgU3VyZ2VyeSwgS2luZyZhcG9zO3MgQ29sbGVnZSBIb3NwaXRhbCwgTG9u
ZG9uLCBVSy48L2F1dGgtYWRkcmVzcz48dGl0bGVzPjx0aXRsZT5DbGluaWNhbCBwcmVzZW50YXRp
b24sIHN0YWdpbmcgYW5kIGxvbmctdGVybSBldm9sdXRpb24gb2YgcGFyYXRoeXJvaWQgY2FuY2Vy
PC90aXRsZT48c2Vjb25kYXJ5LXRpdGxlPkFubiBTdXJnIE9uY29sPC9zZWNvbmRhcnktdGl0bGU+
PGFsdC10aXRsZT5Bbm5hbHMgb2Ygc3VyZ2ljYWwgb25jb2xvZ3k8L2FsdC10aXRsZT48L3RpdGxl
cz48cGFnZXM+MjE1Ni03NDwvcGFnZXM+PHZvbHVtZT4xNzwvdm9sdW1lPjxudW1iZXI+ODwvbnVt
YmVyPjxlZGl0aW9uPjIwMTAvMDMvMTI8L2VkaXRpb24+PGtleXdvcmRzPjxrZXl3b3JkPkFkdWx0
PC9rZXl3b3JkPjxrZXl3b3JkPkFnZWQ8L2tleXdvcmQ+PGtleXdvcmQ+QWdlZCwgODAgYW5kIG92
ZXI8L2tleXdvcmQ+PGtleXdvcmQ+RmVtYWxlPC9rZXl3b3JkPjxrZXl3b3JkPkZvbGxvdy1VcCBT
dHVkaWVzPC9rZXl3b3JkPjxrZXl3b3JkPkh1bWFuczwva2V5d29yZD48a2V5d29yZD5NYWxlPC9r
ZXl3b3JkPjxrZXl3b3JkPk1pZGRsZSBBZ2VkPC9rZXl3b3JkPjxrZXl3b3JkPk5lb3BsYXNtIFJl
Y3VycmVuY2UsIExvY2FsPC9rZXl3b3JkPjxrZXl3b3JkPk5lb3BsYXNtIFN0YWdpbmcvKm1ldGhv
ZHM8L2tleXdvcmQ+PGtleXdvcmQ+UGFyYXRoeXJvaWQgTmVvcGxhc21zL21vcnRhbGl0eS8qcGF0
aG9sb2d5PC9rZXl3b3JkPjxrZXl3b3JkPlJpc2sgRmFjdG9yczwva2V5d29yZD48a2V5d29yZD5T
dXJ2aXZhbCBSYXRlPC9rZXl3b3JkPjwva2V5d29yZHM+PGRhdGVzPjx5ZWFyPjIwMTA8L3llYXI+
PHB1Yi1kYXRlcz48ZGF0ZT5BdWc8L2RhdGU+PC9wdWItZGF0ZXM+PC9kYXRlcz48aXNibj4xMDY4
LTkyNjU8L2lzYm4+PGFjY2Vzc2lvbi1udW0+MjAyMjE3MDQ8L2FjY2Vzc2lvbi1udW0+PHVybHM+
PC91cmxzPjxlbGVjdHJvbmljLXJlc291cmNlLW51bT4xMC4xMjQ1L3MxMDQzNC0wMTAtMTAwMy02
PC9lbGVjdHJvbmljLXJlc291cmNlLW51bT48cmVtb3RlLWRhdGFiYXNlLXByb3ZpZGVyPk5MTTwv
cmVtb3RlLWRhdGFiYXNlLXByb3ZpZGVyPjxsYW5ndWFnZT5lbmc8L2xhbmd1YWdlPjwvcmVjb3Jk
PjwvQ2l0ZT48Q2l0ZT48QXV0aG9yPlNpbHZhLUZpZ3Vlcm9hPC9BdXRob3I+PFllYXI+MjAxNzwv
WWVhcj48UmVjTnVtPjEzPC9SZWNOdW0+PHJlY29yZD48cmVjLW51bWJlcj4xMzwvcmVjLW51bWJl
cj48Zm9yZWlnbi1rZXlzPjxrZXkgYXBwPSJFTiIgZGItaWQ9Ijl2d3YyMHB3djIydzV2ZWZ4ZDJw
cGY5ZjBkNXJkdDBlcGF2ciIgdGltZXN0YW1wPSIwIj4xMzwva2V5PjwvZm9yZWlnbi1rZXlzPjxy
ZWYtdHlwZSBuYW1lPSJKb3VybmFsIEFydGljbGUiPjE3PC9yZWYtdHlwZT48Y29udHJpYnV0b3Jz
PjxhdXRob3JzPjxhdXRob3I+U2lsdmEtRmlndWVyb2EsIEEuIE0uPC9hdXRob3I+PGF1dGhvcj5I
ZXNzLCBLLiBSLjwvYXV0aG9yPjxhdXRob3I+V2lsbGlhbXMsIE0uIEQuPC9hdXRob3I+PGF1dGhv
cj5DbGFya2UsIEMuIE4uPC9hdXRob3I+PGF1dGhvcj5DaHJpc3Rha2lzLCBJLjwvYXV0aG9yPjxh
dXRob3I+R3JhaGFtLCBQLiBILjwvYXV0aG9yPjxhdXRob3I+R3J1YmJzLCBFLiBHLjwvYXV0aG9y
PjxhdXRob3I+TGVlLCBKLiBFLjwvYXV0aG9yPjxhdXRob3I+QnVzYWlkeSwgTi4gTC48L2F1dGhv
cj48YXV0aG9yPlBlcnJpZXIsIE4uIEQuPC9hdXRob3I+PC9hdXRob3JzPjwvY29udHJpYnV0b3Jz
PjxhdXRoLWFkZHJlc3M+RGVwYXJ0bWVudCBvZiBTdXJnaWNhbCBPbmNvbG9neSwgVGhlIFVuaXZl
cnNpdHkgb2YgVGV4YXMgTUQgQW5kZXJzb24gQ2FuY2VyIENlbnRlciwgSG91c3RvbiwgVFguJiN4
RDtEZXBhcnRtZW50IG9mIEJpb3N0YXRpc3RpY3MsIFRoZSBVbml2ZXJzaXR5IG9mIFRleGFzIE1E
IEFuZGVyc29uIENhbmNlciBDZW50ZXIsIEhvdXN0b24sIFRYLiYjeEQ7RGVwYXJ0bWVudCBvZiBQ
YXRob2xvZ3ksIFRoZSBVbml2ZXJzaXR5IG9mIFRleGFzIE1EIEFuZGVyc29uIENhbmNlciBDZW50
ZXIsIEhvdXN0b24sIFRYLiYjeEQ7VGhlIERpdmlzaW9uIG9mIFN1cmdpY2FsIE9uY29sb2d5LCBN
ZWRpY2FsIENvbGxlZ2UgV2lzY29uc2luLCBNaWx3YXVrZWUsIFdJLiYjeEQ7RGVwYXJ0bWVudCBv
ZiBFbmRvY3JpbmUgTmVvcGxhc2lhIGFuZCBIb3Jtb25hbCBEaXNvcmRlcnMsIFRoZSBVbml2ZXJz
aXR5IG9mIFRleGFzIE1EIEFuZGVyc29uIENhbmNlciBDZW50ZXIsIEhvdXN0b24sIFRYLiBFbGVj
dHJvbmljIGFkZHJlc3M6IE5idXNhaWR5QG1kYW5kZXJzb24ub3JnLjwvYXV0aC1hZGRyZXNzPjx0
aXRsZXM+PHRpdGxlPlByb2dub3N0aWMgU2NvcmluZyBTeXN0ZW0gdG8gUmlzayBTdHJhdGlmeSBQ
YXJhdGh5cm9pZCBDYXJjaW5vbWE8L3RpdGxlPjxzZWNvbmRhcnktdGl0bGU+SiBBbSBDb2xsIFN1
cmc8L3NlY29uZGFyeS10aXRsZT48YWx0LXRpdGxlPkpvdXJuYWwgb2YgdGhlIEFtZXJpY2FuIENv
bGxlZ2Ugb2YgU3VyZ2VvbnM8L2FsdC10aXRsZT48L3RpdGxlcz48ZWRpdGlvbj4yMDE3LzA0LzIy
PC9lZGl0aW9uPjxkYXRlcz48eWVhcj4yMDE3PC95ZWFyPjxwdWItZGF0ZXM+PGRhdGU+TWFyIDE1
PC9kYXRlPjwvcHViLWRhdGVzPjwvZGF0ZXM+PGlzYm4+MTA3Mi03NTE1PC9pc2JuPjxhY2Nlc3Np
b24tbnVtPjI4NDI3ODg1PC9hY2Nlc3Npb24tbnVtPjx1cmxzPjwvdXJscz48ZWxlY3Ryb25pYy1y
ZXNvdXJjZS1udW0+MTAuMTAxNi9qLmphbWNvbGxzdXJnLjIwMTcuMDEuMDYwPC9lbGVjdHJvbmlj
LXJlc291cmNlLW51bT48cmVtb3RlLWRhdGFiYXNlLXByb3ZpZGVyPk5MTTwvcmVtb3RlLWRhdGFi
YXNlLXByb3ZpZGVyPjxsYW5ndWFnZT5lbmc8L2xhbmd1YWdlPjwvcmVjb3JkPjwvQ2l0ZT48Q2l0
ZT48QXV0aG9yPkJvbmRlc29uPC9BdXRob3I+PFllYXI+MTk5MzwvWWVhcj48UmVjTnVtPjE4PC9S
ZWNOdW0+PHJlY29yZD48cmVjLW51bWJlcj4xODwvcmVjLW51bWJlcj48Zm9yZWlnbi1rZXlzPjxr
ZXkgYXBwPSJFTiIgZGItaWQ9Ijl2d3YyMHB3djIydzV2ZWZ4ZDJwcGY5ZjBkNXJkdDBlcGF2ciIg
dGltZXN0YW1wPSIwIj4xODwva2V5PjwvZm9yZWlnbi1rZXlzPjxyZWYtdHlwZSBuYW1lPSJKb3Vy
bmFsIEFydGljbGUiPjE3PC9yZWYtdHlwZT48Y29udHJpYnV0b3JzPjxhdXRob3JzPjxhdXRob3I+
Qm9uZGVzb24sIEwuPC9hdXRob3I+PGF1dGhvcj5TYW5kZWxpbiwgSy48L2F1dGhvcj48YXV0aG9y
PkdyaW1lbGl1cywgTC48L2F1dGhvcj48L2F1dGhvcnM+PC9jb250cmlidXRvcnM+PGF1dGgtYWRk
cmVzcz5EZXBhcnRtZW50IG9mIEN5dG9sb2d5LCBNYWxtbyBHZW5lcmFsIEhvc3BpdGFsLCBTd2Vk
ZW4uPC9hdXRoLWFkZHJlc3M+PHRpdGxlcz48dGl0bGU+SGlzdG9wYXRob2xvZ2ljYWwgdmFyaWFi
bGVzIGFuZCBETkEgY3l0b21ldHJ5IGluIHBhcmF0aHlyb2lkIGNhcmNpbm9tYT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ODIwLTk8L3BhZ2Vz
Pjx2b2x1bWU+MTc8L3ZvbHVtZT48bnVtYmVyPjg8L251bWJlcj48ZWRpdGlvbj4xOTkzLzA4LzAx
PC9lZGl0aW9uPjxrZXl3b3Jkcz48a2V5d29yZD5BZGVub21hLypnZW5ldGljcy8qcGF0aG9sb2d5
PC9rZXl3b3JkPjxrZXl3b3JkPkNlbGwgTnVjbGV1cy91bHRyYXN0cnVjdHVyZTwva2V5d29yZD48
a2V5d29yZD5ETkEsIE5lb3BsYXNtLypnZW5ldGljczwva2V5d29yZD48a2V5d29yZD5GaWJyb3Np
cy9wYXRob2xvZ3k8L2tleXdvcmQ+PGtleXdvcmQ+RmxvdyBDeXRvbWV0cnk8L2tleXdvcmQ+PGtl
eXdvcmQ+SHVtYW5zPC9rZXl3b3JkPjxrZXl3b3JkPk1pdG9zaXM8L2tleXdvcmQ+PGtleXdvcmQ+
TmVjcm9zaXMvcGF0aG9sb2d5PC9rZXl3b3JkPjxrZXl3b3JkPlBhcmF0aHlyb2lkIE5lb3BsYXNt
cy8qZ2VuZXRpY3MvKnBhdGhvbG9neTwva2V5d29yZD48L2tleXdvcmRzPjxkYXRlcz48eWVhcj4x
OTkzPC95ZWFyPjxwdWItZGF0ZXM+PGRhdGU+QXVnPC9kYXRlPjwvcHViLWRhdGVzPjwvZGF0ZXM+
PGlzYm4+MDE0Ny01MTg1IChQcmludCkmI3hEOzAxNDctNTE4NTwvaXNibj48YWNjZXNzaW9uLW51
bT44MzM4MTkyPC9hY2Nlc3Npb24tbnVtPjx1cmxzPjwvdXJscz48cmVtb3RlLWRhdGFiYXNlLXBy
b3ZpZGVyPk5MTTwvcmVtb3RlLWRhdGFiYXNlLXByb3ZpZGVyPjxsYW5ndWFnZT5lbmc8L2xhbmd1
YWdlPjwvcmVjb3JkPjwvQ2l0ZT48L0VuZE5vdGU+
</w:fldData>
              </w:fldChar>
            </w:r>
            <w:r w:rsidRPr="006B733C">
              <w:rPr>
                <w:rFonts w:ascii="Calibri" w:eastAsia="Calibri" w:hAnsi="Calibri" w:cs="Times New Roman"/>
                <w:sz w:val="16"/>
                <w:szCs w:val="16"/>
              </w:rPr>
              <w:instrText xml:space="preserve"> ADDIN EN.CITE.DATA </w:instrText>
            </w:r>
            <w:r w:rsidRPr="006B733C">
              <w:rPr>
                <w:rFonts w:ascii="Calibri" w:eastAsia="Calibri" w:hAnsi="Calibri" w:cs="Times New Roman"/>
                <w:sz w:val="16"/>
                <w:szCs w:val="16"/>
              </w:rPr>
            </w:r>
            <w:r w:rsidRPr="006B733C">
              <w:rPr>
                <w:rFonts w:ascii="Calibri" w:eastAsia="Calibri" w:hAnsi="Calibri" w:cs="Times New Roman"/>
                <w:sz w:val="16"/>
                <w:szCs w:val="16"/>
              </w:rPr>
              <w:fldChar w:fldCharType="end"/>
            </w:r>
            <w:r w:rsidRPr="006B733C">
              <w:rPr>
                <w:rFonts w:ascii="Calibri" w:eastAsia="Calibri" w:hAnsi="Calibri" w:cs="Times New Roman"/>
                <w:sz w:val="16"/>
                <w:szCs w:val="16"/>
              </w:rPr>
            </w:r>
            <w:r w:rsidRPr="006B733C">
              <w:rPr>
                <w:rFonts w:ascii="Calibri" w:eastAsia="Calibri" w:hAnsi="Calibri" w:cs="Times New Roman"/>
                <w:sz w:val="16"/>
                <w:szCs w:val="16"/>
              </w:rPr>
              <w:fldChar w:fldCharType="separate"/>
            </w:r>
            <w:r w:rsidRPr="006B733C">
              <w:rPr>
                <w:rFonts w:ascii="Calibri" w:eastAsia="Calibri" w:hAnsi="Calibri" w:cs="Times New Roman"/>
                <w:noProof/>
                <w:sz w:val="16"/>
                <w:szCs w:val="16"/>
                <w:vertAlign w:val="superscript"/>
              </w:rPr>
              <w:t>1-3</w:t>
            </w:r>
            <w:r w:rsidRPr="006B733C">
              <w:rPr>
                <w:rFonts w:ascii="Calibri" w:eastAsia="Calibri" w:hAnsi="Calibri" w:cs="Times New Roman"/>
                <w:sz w:val="16"/>
                <w:szCs w:val="16"/>
              </w:rPr>
              <w:fldChar w:fldCharType="end"/>
            </w:r>
            <w:r w:rsidRPr="006B733C">
              <w:rPr>
                <w:rFonts w:ascii="Calibri" w:eastAsia="Calibri" w:hAnsi="Calibri" w:cs="Times New Roman"/>
                <w:sz w:val="16"/>
                <w:szCs w:val="16"/>
              </w:rPr>
              <w:t xml:space="preserve"> The use of supplemental techniques such as PHH3 for identifying mitosis is not established in parathyroid neoplasms. The finding of abnormal mitoses may be remarked upon in the pathology report.</w:t>
            </w:r>
          </w:p>
          <w:p w14:paraId="235B64F4" w14:textId="77777777" w:rsidR="003A4791" w:rsidRPr="003A4791" w:rsidRDefault="003A4791" w:rsidP="003A4791">
            <w:pPr>
              <w:spacing w:after="0"/>
              <w:rPr>
                <w:rFonts w:ascii="Calibri" w:hAnsi="Calibri"/>
                <w:b/>
                <w:color w:val="000000"/>
                <w:sz w:val="16"/>
                <w:szCs w:val="16"/>
              </w:rPr>
            </w:pPr>
            <w:r w:rsidRPr="003A4791">
              <w:rPr>
                <w:rFonts w:ascii="Calibri" w:hAnsi="Calibri"/>
                <w:b/>
                <w:color w:val="000000"/>
                <w:sz w:val="16"/>
                <w:szCs w:val="16"/>
              </w:rPr>
              <w:t xml:space="preserve">References </w:t>
            </w:r>
          </w:p>
          <w:p w14:paraId="235B64F5" w14:textId="77777777" w:rsidR="003A4791" w:rsidRPr="003A4791" w:rsidRDefault="003A4791" w:rsidP="003A4791">
            <w:pPr>
              <w:spacing w:after="0"/>
              <w:rPr>
                <w:rFonts w:ascii="Calibri" w:hAnsi="Calibri"/>
                <w:color w:val="000000"/>
                <w:sz w:val="16"/>
                <w:szCs w:val="16"/>
                <w:lang w:val="en-US"/>
              </w:rPr>
            </w:pPr>
            <w:r w:rsidRPr="003A4791">
              <w:rPr>
                <w:rFonts w:ascii="Calibri" w:hAnsi="Calibri"/>
                <w:color w:val="000000"/>
                <w:sz w:val="16"/>
                <w:szCs w:val="16"/>
                <w:lang w:val="en-US"/>
              </w:rPr>
              <w:fldChar w:fldCharType="begin"/>
            </w:r>
            <w:r w:rsidRPr="003A4791">
              <w:rPr>
                <w:rFonts w:ascii="Calibri" w:hAnsi="Calibri"/>
                <w:color w:val="000000"/>
                <w:sz w:val="16"/>
                <w:szCs w:val="16"/>
                <w:lang w:val="en-US"/>
              </w:rPr>
              <w:instrText xml:space="preserve"> ADDIN EN.REFLIST </w:instrText>
            </w:r>
            <w:r w:rsidRPr="003A4791">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A4791">
              <w:rPr>
                <w:rFonts w:ascii="Calibri" w:hAnsi="Calibri"/>
                <w:color w:val="000000"/>
                <w:sz w:val="16"/>
                <w:szCs w:val="16"/>
                <w:lang w:val="en-US"/>
              </w:rPr>
              <w:t xml:space="preserve">Talat N and Schulte KM (2010). Clinical presentation, staging and long-term evolution of parathyroid cancer. </w:t>
            </w:r>
            <w:r w:rsidRPr="003A4791">
              <w:rPr>
                <w:rFonts w:ascii="Calibri" w:hAnsi="Calibri"/>
                <w:i/>
                <w:color w:val="000000"/>
                <w:sz w:val="16"/>
                <w:szCs w:val="16"/>
                <w:lang w:val="en-US"/>
              </w:rPr>
              <w:t>Ann Surg Oncol</w:t>
            </w:r>
            <w:r w:rsidRPr="003A4791">
              <w:rPr>
                <w:rFonts w:ascii="Calibri" w:hAnsi="Calibri"/>
                <w:color w:val="000000"/>
                <w:sz w:val="16"/>
                <w:szCs w:val="16"/>
                <w:lang w:val="en-US"/>
              </w:rPr>
              <w:t xml:space="preserve"> 17(8):2156-2174.</w:t>
            </w:r>
          </w:p>
          <w:p w14:paraId="235B64F6" w14:textId="77777777" w:rsidR="003A4791" w:rsidRPr="003A4791" w:rsidRDefault="003A4791" w:rsidP="003A4791">
            <w:pPr>
              <w:spacing w:after="0"/>
              <w:rPr>
                <w:rFonts w:ascii="Calibri" w:hAnsi="Calibri"/>
                <w:color w:val="000000"/>
                <w:sz w:val="16"/>
                <w:szCs w:val="16"/>
                <w:lang w:val="en-US"/>
              </w:rPr>
            </w:pPr>
            <w:r>
              <w:rPr>
                <w:rFonts w:ascii="Calibri" w:hAnsi="Calibri"/>
                <w:color w:val="000000"/>
                <w:sz w:val="16"/>
                <w:szCs w:val="16"/>
                <w:lang w:val="en-US"/>
              </w:rPr>
              <w:t xml:space="preserve">2 </w:t>
            </w:r>
            <w:r w:rsidRPr="003A4791">
              <w:rPr>
                <w:rFonts w:ascii="Calibri" w:hAnsi="Calibri"/>
                <w:color w:val="000000"/>
                <w:sz w:val="16"/>
                <w:szCs w:val="16"/>
                <w:lang w:val="en-US"/>
              </w:rPr>
              <w:t xml:space="preserve">Silva-Figueroa AM, Hess KR, Williams MD, Clarke CN, Christakis I, Graham PH, Grubbs EG, Lee JE, Busaidy NL and Perrier ND (2017). Prognostic Scoring System to Risk Stratify Parathyroid Carcinoma. </w:t>
            </w:r>
            <w:r w:rsidRPr="003A4791">
              <w:rPr>
                <w:rFonts w:ascii="Calibri" w:hAnsi="Calibri"/>
                <w:i/>
                <w:color w:val="000000"/>
                <w:sz w:val="16"/>
                <w:szCs w:val="16"/>
                <w:lang w:val="en-US"/>
              </w:rPr>
              <w:t>J Am Coll Surg</w:t>
            </w:r>
            <w:r w:rsidRPr="003A4791">
              <w:rPr>
                <w:rFonts w:ascii="Calibri" w:hAnsi="Calibri"/>
                <w:color w:val="000000"/>
                <w:sz w:val="16"/>
                <w:szCs w:val="16"/>
                <w:lang w:val="en-US"/>
              </w:rPr>
              <w:t xml:space="preserve"> 224(5):908-987.</w:t>
            </w:r>
          </w:p>
          <w:p w14:paraId="235B64F7" w14:textId="77777777" w:rsidR="00F415BC" w:rsidRPr="006B733C" w:rsidRDefault="003A4791" w:rsidP="003A4791">
            <w:pPr>
              <w:spacing w:after="0"/>
              <w:rPr>
                <w:rFonts w:ascii="Calibri" w:hAnsi="Calibri"/>
                <w:color w:val="000000"/>
                <w:sz w:val="16"/>
                <w:szCs w:val="16"/>
              </w:rPr>
            </w:pPr>
            <w:r>
              <w:rPr>
                <w:rFonts w:ascii="Calibri" w:hAnsi="Calibri"/>
                <w:color w:val="000000"/>
                <w:sz w:val="16"/>
                <w:szCs w:val="16"/>
                <w:lang w:val="en-US"/>
              </w:rPr>
              <w:t xml:space="preserve">3 </w:t>
            </w:r>
            <w:r w:rsidRPr="003A4791">
              <w:rPr>
                <w:rFonts w:ascii="Calibri" w:hAnsi="Calibri"/>
                <w:color w:val="000000"/>
                <w:sz w:val="16"/>
                <w:szCs w:val="16"/>
                <w:lang w:val="en-US"/>
              </w:rPr>
              <w:t xml:space="preserve">Bondeson L, Sandelin K and Grimelius L (1993). Histopathological variables and DNA cytometry in parathyroid carcinoma. </w:t>
            </w:r>
            <w:r w:rsidRPr="003A4791">
              <w:rPr>
                <w:rFonts w:ascii="Calibri" w:hAnsi="Calibri"/>
                <w:i/>
                <w:color w:val="000000"/>
                <w:sz w:val="16"/>
                <w:szCs w:val="16"/>
                <w:lang w:val="en-US"/>
              </w:rPr>
              <w:t>Am J Surg Pathol</w:t>
            </w:r>
            <w:r w:rsidRPr="003A4791">
              <w:rPr>
                <w:rFonts w:ascii="Calibri" w:hAnsi="Calibri"/>
                <w:color w:val="000000"/>
                <w:sz w:val="16"/>
                <w:szCs w:val="16"/>
                <w:lang w:val="en-US"/>
              </w:rPr>
              <w:t xml:space="preserve"> 17(8):820-829.</w:t>
            </w:r>
            <w:r w:rsidRPr="003A479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4F8" w14:textId="77777777" w:rsidR="00F415BC" w:rsidRPr="00CC5E7C" w:rsidRDefault="006B733C" w:rsidP="00F3286B">
            <w:pPr>
              <w:spacing w:after="0"/>
              <w:rPr>
                <w:rFonts w:ascii="Calibri" w:hAnsi="Calibri"/>
                <w:color w:val="000000"/>
                <w:sz w:val="16"/>
                <w:szCs w:val="16"/>
              </w:rPr>
            </w:pPr>
            <w:r w:rsidRPr="006B733C">
              <w:rPr>
                <w:rFonts w:ascii="Calibri" w:hAnsi="Calibri"/>
                <w:color w:val="000000"/>
                <w:sz w:val="18"/>
                <w:szCs w:val="18"/>
                <w:vertAlign w:val="superscript"/>
              </w:rPr>
              <w:t>b</w:t>
            </w:r>
            <w:r w:rsidRPr="006B733C">
              <w:rPr>
                <w:rFonts w:ascii="Calibri" w:hAnsi="Calibri"/>
                <w:color w:val="000000"/>
                <w:sz w:val="16"/>
                <w:szCs w:val="16"/>
              </w:rPr>
              <w:t xml:space="preserve"> </w:t>
            </w:r>
            <w:r w:rsidRPr="006B733C">
              <w:rPr>
                <w:rFonts w:ascii="Calibri" w:hAnsi="Calibri"/>
                <w:iCs/>
                <w:color w:val="000000"/>
                <w:sz w:val="16"/>
                <w:szCs w:val="16"/>
              </w:rPr>
              <w:t>2 mm</w:t>
            </w:r>
            <w:r w:rsidRPr="006B733C">
              <w:rPr>
                <w:rFonts w:ascii="Calibri" w:hAnsi="Calibri"/>
                <w:iCs/>
                <w:color w:val="000000"/>
                <w:sz w:val="16"/>
                <w:szCs w:val="16"/>
                <w:vertAlign w:val="superscript"/>
              </w:rPr>
              <w:t xml:space="preserve">2 </w:t>
            </w:r>
            <w:r w:rsidRPr="006B733C">
              <w:rPr>
                <w:rFonts w:ascii="Calibri" w:hAnsi="Calibri"/>
                <w:iCs/>
                <w:color w:val="000000"/>
                <w:sz w:val="16"/>
                <w:szCs w:val="16"/>
              </w:rPr>
              <w:t xml:space="preserve">approximates 10 HPFs on some </w:t>
            </w:r>
            <w:r w:rsidR="00F3286B">
              <w:rPr>
                <w:rFonts w:ascii="Calibri" w:hAnsi="Calibri"/>
                <w:iCs/>
                <w:color w:val="000000"/>
                <w:sz w:val="16"/>
                <w:szCs w:val="16"/>
              </w:rPr>
              <w:t>m</w:t>
            </w:r>
            <w:r w:rsidRPr="006B733C">
              <w:rPr>
                <w:rFonts w:ascii="Calibri" w:hAnsi="Calibri"/>
                <w:iCs/>
                <w:color w:val="000000"/>
                <w:sz w:val="16"/>
                <w:szCs w:val="16"/>
              </w:rPr>
              <w:t>icroscopes.</w:t>
            </w:r>
          </w:p>
        </w:tc>
      </w:tr>
      <w:tr w:rsidR="00F415BC" w:rsidRPr="00CC5E7C" w14:paraId="235B650E"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B64FA" w14:textId="77C9937D" w:rsidR="00F415BC" w:rsidRDefault="00F415BC" w:rsidP="00834574">
            <w:pPr>
              <w:spacing w:after="0"/>
              <w:rPr>
                <w:rFonts w:ascii="Calibri" w:hAnsi="Calibri"/>
                <w:color w:val="000000"/>
                <w:sz w:val="16"/>
                <w:szCs w:val="16"/>
              </w:rPr>
            </w:pPr>
            <w:r>
              <w:rPr>
                <w:rFonts w:ascii="Calibri" w:hAnsi="Calibri"/>
                <w:color w:val="000000"/>
                <w:sz w:val="16"/>
                <w:szCs w:val="16"/>
              </w:rPr>
              <w:t>Core</w:t>
            </w:r>
            <w:r w:rsidR="00742821">
              <w:rPr>
                <w:rFonts w:ascii="Calibri" w:hAnsi="Calibri"/>
                <w:color w:val="000000"/>
                <w:sz w:val="16"/>
                <w:szCs w:val="16"/>
              </w:rPr>
              <w:t xml:space="preserve"> and</w:t>
            </w:r>
          </w:p>
          <w:p w14:paraId="235B64FB" w14:textId="77777777" w:rsidR="00F415BC" w:rsidRDefault="00321102"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4FC" w14:textId="77777777" w:rsidR="00F415BC" w:rsidRPr="000F0AD2" w:rsidRDefault="00F415B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235B64FD" w14:textId="77777777" w:rsidR="00F415BC" w:rsidRPr="00725FA9" w:rsidRDefault="00F415B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235B64FE" w14:textId="77777777" w:rsidR="00F415BC" w:rsidRDefault="00F415B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 xml:space="preserve">Not involved </w:t>
            </w:r>
            <w:r w:rsidR="000E5989">
              <w:rPr>
                <w:rFonts w:ascii="Calibri" w:hAnsi="Calibri"/>
                <w:color w:val="000000"/>
                <w:sz w:val="16"/>
                <w:szCs w:val="16"/>
              </w:rPr>
              <w:t>(R0)</w:t>
            </w:r>
          </w:p>
          <w:p w14:paraId="235B64FF" w14:textId="77777777" w:rsidR="00F415BC" w:rsidRDefault="00F415BC" w:rsidP="00725FA9">
            <w:pPr>
              <w:spacing w:after="0"/>
              <w:rPr>
                <w:rFonts w:ascii="Calibri" w:hAnsi="Calibri"/>
                <w:color w:val="000000"/>
                <w:sz w:val="16"/>
                <w:szCs w:val="16"/>
              </w:rPr>
            </w:pPr>
            <w:r>
              <w:rPr>
                <w:rFonts w:ascii="Calibri" w:hAnsi="Calibri"/>
                <w:color w:val="000000"/>
                <w:sz w:val="16"/>
                <w:szCs w:val="16"/>
              </w:rPr>
              <w:t xml:space="preserve">     </w:t>
            </w:r>
            <w:r w:rsidR="00321102">
              <w:rPr>
                <w:rFonts w:ascii="Calibri" w:hAnsi="Calibri"/>
                <w:color w:val="000000"/>
                <w:sz w:val="16"/>
                <w:szCs w:val="16"/>
              </w:rPr>
              <w:t>Non-core</w:t>
            </w:r>
          </w:p>
          <w:p w14:paraId="235B6500" w14:textId="77777777" w:rsidR="00F415BC" w:rsidRPr="002409BF" w:rsidRDefault="00F415BC" w:rsidP="00D142ED">
            <w:pPr>
              <w:pStyle w:val="ListParagraph"/>
              <w:numPr>
                <w:ilvl w:val="0"/>
                <w:numId w:val="9"/>
              </w:numPr>
              <w:spacing w:after="0"/>
              <w:ind w:left="317" w:hanging="141"/>
              <w:rPr>
                <w:rFonts w:ascii="Calibri" w:hAnsi="Calibri"/>
                <w:color w:val="000000"/>
                <w:sz w:val="16"/>
                <w:szCs w:val="16"/>
              </w:rPr>
            </w:pPr>
            <w:r w:rsidRPr="00834574">
              <w:rPr>
                <w:rFonts w:ascii="Calibri" w:hAnsi="Calibri"/>
                <w:color w:val="000000"/>
                <w:sz w:val="16"/>
                <w:szCs w:val="16"/>
              </w:rPr>
              <w:t xml:space="preserve">Distance of tumour to closest margin </w:t>
            </w:r>
            <w:r w:rsidRPr="002409BF">
              <w:rPr>
                <w:rFonts w:ascii="Calibri" w:hAnsi="Calibri"/>
                <w:color w:val="000000"/>
                <w:sz w:val="16"/>
                <w:szCs w:val="16"/>
              </w:rPr>
              <w:t xml:space="preserve">___ mm </w:t>
            </w:r>
          </w:p>
          <w:p w14:paraId="235B6501" w14:textId="77777777" w:rsidR="000E5989" w:rsidRDefault="00F415BC" w:rsidP="00725FA9">
            <w:pPr>
              <w:spacing w:after="0"/>
              <w:rPr>
                <w:rFonts w:ascii="Calibri" w:hAnsi="Calibri"/>
                <w:color w:val="000000"/>
                <w:sz w:val="16"/>
                <w:szCs w:val="16"/>
              </w:rPr>
            </w:pPr>
            <w:r w:rsidRPr="00CB6A9C">
              <w:rPr>
                <w:rFonts w:ascii="Calibri" w:hAnsi="Calibri"/>
                <w:color w:val="000000"/>
                <w:sz w:val="16"/>
                <w:szCs w:val="16"/>
              </w:rPr>
              <w:t xml:space="preserve">• </w:t>
            </w:r>
            <w:r w:rsidR="000E5989">
              <w:rPr>
                <w:rFonts w:ascii="Calibri" w:hAnsi="Calibri"/>
                <w:color w:val="000000"/>
                <w:sz w:val="16"/>
                <w:szCs w:val="16"/>
              </w:rPr>
              <w:t>Involved</w:t>
            </w:r>
          </w:p>
          <w:p w14:paraId="235B6502" w14:textId="77777777" w:rsidR="000E5989" w:rsidRPr="000E5989" w:rsidRDefault="000E5989" w:rsidP="000E5989">
            <w:pPr>
              <w:pStyle w:val="ListParagraph"/>
              <w:numPr>
                <w:ilvl w:val="0"/>
                <w:numId w:val="9"/>
              </w:numPr>
              <w:spacing w:after="0"/>
              <w:ind w:left="317" w:hanging="142"/>
              <w:rPr>
                <w:rFonts w:ascii="Calibri" w:hAnsi="Calibri"/>
                <w:color w:val="000000"/>
                <w:sz w:val="16"/>
                <w:szCs w:val="16"/>
              </w:rPr>
            </w:pPr>
            <w:r w:rsidRPr="000E5989">
              <w:rPr>
                <w:rFonts w:ascii="Calibri" w:hAnsi="Calibri"/>
                <w:color w:val="000000"/>
                <w:sz w:val="16"/>
                <w:szCs w:val="16"/>
              </w:rPr>
              <w:t>Abutting tissue edge (R1 resection)</w:t>
            </w:r>
          </w:p>
          <w:p w14:paraId="235B6503" w14:textId="77777777" w:rsidR="000E5989" w:rsidRPr="000E5989" w:rsidRDefault="000E5989" w:rsidP="000E5989">
            <w:pPr>
              <w:pStyle w:val="ListParagraph"/>
              <w:numPr>
                <w:ilvl w:val="0"/>
                <w:numId w:val="9"/>
              </w:numPr>
              <w:spacing w:after="0"/>
              <w:ind w:left="317" w:hanging="142"/>
              <w:rPr>
                <w:rFonts w:ascii="Calibri" w:hAnsi="Calibri"/>
                <w:color w:val="000000"/>
                <w:sz w:val="16"/>
                <w:szCs w:val="16"/>
              </w:rPr>
            </w:pPr>
            <w:proofErr w:type="spellStart"/>
            <w:r w:rsidRPr="000E5989">
              <w:rPr>
                <w:rFonts w:ascii="Calibri" w:hAnsi="Calibri"/>
                <w:color w:val="000000"/>
                <w:sz w:val="16"/>
                <w:szCs w:val="16"/>
              </w:rPr>
              <w:t>Transected</w:t>
            </w:r>
            <w:proofErr w:type="spellEnd"/>
            <w:r w:rsidRPr="000E5989">
              <w:rPr>
                <w:rFonts w:ascii="Calibri" w:hAnsi="Calibri"/>
                <w:color w:val="000000"/>
                <w:sz w:val="16"/>
                <w:szCs w:val="16"/>
              </w:rPr>
              <w:t>, fragmented or ruptured (possible R2 resection)</w:t>
            </w:r>
          </w:p>
          <w:p w14:paraId="235B6504" w14:textId="77777777" w:rsidR="000E5989" w:rsidRPr="000E5989" w:rsidRDefault="000E5989" w:rsidP="000E5989">
            <w:pPr>
              <w:pStyle w:val="ListParagraph"/>
              <w:numPr>
                <w:ilvl w:val="0"/>
                <w:numId w:val="9"/>
              </w:numPr>
              <w:spacing w:after="0"/>
              <w:ind w:left="317" w:hanging="142"/>
              <w:rPr>
                <w:rFonts w:ascii="Calibri" w:hAnsi="Calibri"/>
                <w:i/>
                <w:color w:val="000000"/>
                <w:sz w:val="16"/>
                <w:szCs w:val="16"/>
              </w:rPr>
            </w:pPr>
            <w:r w:rsidRPr="000E5989">
              <w:rPr>
                <w:rFonts w:ascii="Calibri" w:hAnsi="Calibri"/>
                <w:i/>
                <w:color w:val="000000"/>
                <w:sz w:val="16"/>
                <w:szCs w:val="16"/>
              </w:rPr>
              <w:t>Specify if named structure/location is involved at margin(s)</w:t>
            </w:r>
          </w:p>
          <w:p w14:paraId="235B6505" w14:textId="77777777" w:rsidR="00F415BC" w:rsidRPr="00725FA9" w:rsidRDefault="00F415BC" w:rsidP="000E5989">
            <w:pPr>
              <w:spacing w:after="0"/>
              <w:rPr>
                <w:rFonts w:ascii="Calibri" w:hAnsi="Calibri"/>
                <w:color w:val="000000"/>
                <w:sz w:val="16"/>
                <w:szCs w:val="16"/>
              </w:rPr>
            </w:pPr>
            <w:r w:rsidRPr="00834574">
              <w:rPr>
                <w:rFonts w:ascii="Calibri" w:hAnsi="Calibri"/>
                <w:color w:val="000000"/>
                <w:sz w:val="16"/>
                <w:szCs w:val="16"/>
              </w:rPr>
              <w:t xml:space="preserve">• </w:t>
            </w:r>
            <w:r w:rsidRPr="00725FA9">
              <w:rPr>
                <w:rFonts w:ascii="Calibri" w:hAnsi="Calibri"/>
                <w:color w:val="000000"/>
                <w:sz w:val="16"/>
                <w:szCs w:val="16"/>
              </w:rPr>
              <w:t xml:space="preserve">Cannot be assessed, </w:t>
            </w:r>
            <w:r w:rsidRPr="00834574">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506" w14:textId="77777777" w:rsidR="00AA5C99" w:rsidRDefault="00AA5C99" w:rsidP="00AA5C99">
            <w:pPr>
              <w:spacing w:after="0"/>
              <w:rPr>
                <w:rFonts w:ascii="Calibri" w:hAnsi="Calibri"/>
                <w:color w:val="000000"/>
                <w:sz w:val="16"/>
                <w:szCs w:val="16"/>
              </w:rPr>
            </w:pPr>
            <w:r w:rsidRPr="00AA5C99">
              <w:rPr>
                <w:rFonts w:ascii="Calibri" w:hAnsi="Calibri"/>
                <w:color w:val="000000"/>
                <w:sz w:val="16"/>
                <w:szCs w:val="16"/>
              </w:rPr>
              <w:t>Parathyroid neoplasms have a potential to locally recur if incompletely excised. Disruption of the gland intra-operatively, rupture, piecemeal removal and involved surgical margins all place a patient at increased local risk of recurrence.</w:t>
            </w:r>
            <w:r w:rsidRPr="00AA5C99">
              <w:rPr>
                <w:rFonts w:ascii="Calibri" w:hAnsi="Calibri"/>
                <w:color w:val="000000"/>
                <w:sz w:val="16"/>
                <w:szCs w:val="16"/>
              </w:rPr>
              <w:fldChar w:fldCharType="begin">
                <w:fldData xml:space="preserve">PEVuZE5vdGU+PENpdGU+PEF1dGhvcj5Fcm92aWM8L0F1dGhvcj48WWVhcj4yMDEzPC9ZZWFyPjxS
ZWNOdW0+MjA8L1JlY051bT48RGlzcGxheVRleHQ+PHN0eWxlIGZhY2U9InN1cGVyc2NyaXB0Ij4x
LTQ8L3N0eWxlPjwvRGlzcGxheVRleHQ+PHJlY29yZD48cmVjLW51bWJlcj4yMDwvcmVjLW51bWJl
cj48Zm9yZWlnbi1rZXlzPjxrZXkgYXBwPSJFTiIgZGItaWQ9Ijl2d3YyMHB3djIydzV2ZWZ4ZDJw
cGY5ZjBkNXJkdDBlcGF2ciIgdGltZXN0YW1wPSIwIj4yMDwva2V5PjwvZm9yZWlnbi1rZXlzPjxy
ZWYtdHlwZSBuYW1lPSJKb3VybmFsIEFydGljbGUiPjE3PC9yZWYtdHlwZT48Y29udHJpYnV0b3Jz
PjxhdXRob3JzPjxhdXRob3I+RXJvdmljLCBCLiBNLjwvYXV0aG9yPjxhdXRob3I+R29sZHN0ZWlu
LCBELiBQLjwvYXV0aG9yPjxhdXRob3I+S2ltLCBELjwvYXV0aG9yPjxhdXRob3I+TWV0ZSwgTy48
L2F1dGhvcj48YXV0aG9yPkJyaWVybGV5LCBKLjwvYXV0aG9yPjxhdXRob3I+VHNhbmcsIFIuPC9h
dXRob3I+PGF1dGhvcj5GcmVlbWFuLCBKLiBMLjwvYXV0aG9yPjxhdXRob3I+QXNhLCBTLiBMLjwv
YXV0aG9yPjxhdXRob3I+Um90c3RlaW4sIEwuPC9hdXRob3I+PGF1dGhvcj5JcmlzaCwgSi4gQy48
L2F1dGhvcj48L2F1dGhvcnM+PC9jb250cmlidXRvcnM+PGF1dGgtYWRkcmVzcz5EZXBhcnRtZW50
cyBvZiBPdG9sYXJ5bmdvbG9neSAtIEhlYWQgYW5kIE5lY2sgU3VyZ2VyeS9TdXJnaWNhbCBPbmNv
bG9neSwgUHJpbmNlc3MgTWFyZ2FyZXQgSG9zcGl0YWwvVW5pdmVyc2l0eSBIZWFsdGggTmV0d29y
aywgVW5pdmVyc2l0eSBvZiBUb3JvbnRvLCBUb3JvbnRvLCBPbnRhcmlvLCBDYW5hZGEuPC9hdXRo
LWFkZHJlc3M+PHRpdGxlcz48dGl0bGU+UGFyYXRoeXJvaWQgY2FuY2VyOiBvdXRjb21lIGFuYWx5
c2lzIG9mIDE2IHBhdGllbnRzIHRyZWF0ZWQgYXQgdGhlIFByaW5jZXNzIE1hcmdhcmV0IEhvc3Bp
dGFsPC90aXRsZT48c2Vjb25kYXJ5LXRpdGxlPkhlYWQgTmVjazwvc2Vjb25kYXJ5LXRpdGxlPjxh
bHQtdGl0bGU+SGVhZCAmYW1wOyBuZWNrPC9hbHQtdGl0bGU+PC90aXRsZXM+PHBhZ2VzPjM1LTk8
L3BhZ2VzPjx2b2x1bWU+MzU8L3ZvbHVtZT48bnVtYmVyPjE8L251bWJlcj48ZWRpdGlvbj4yMDEy
LzAyLzAxPC9lZGl0aW9uPjxrZXl3b3Jkcz48a2V5d29yZD5BZHVsdDwva2V5d29yZD48a2V5d29y
ZD5BZ2VkPC9rZXl3b3JkPjxrZXl3b3JkPkRpc2Vhc2UtRnJlZSBTdXJ2aXZhbDwva2V5d29yZD48
a2V5d29yZD5GZW1hbGU8L2tleXdvcmQ+PGtleXdvcmQ+SG9zcGl0YWxzPC9rZXl3b3JkPjxrZXl3
b3JkPkh1bWFuczwva2V5d29yZD48a2V5d29yZD5NYWxlPC9rZXl3b3JkPjxrZXl3b3JkPk1pZGRs
ZSBBZ2VkPC9rZXl3b3JkPjxrZXl3b3JkPlBhcmF0aHlyb2lkIE5lb3BsYXNtcy8qbW9ydGFsaXR5
Lyp0aGVyYXB5PC9rZXl3b3JkPjxrZXl3b3JkPlByb2dub3Npczwva2V5d29yZD48a2V5d29yZD5S
ZXRyb3NwZWN0aXZlIFN0dWRpZXM8L2tleXdvcmQ+PGtleXdvcmQ+U3Vydml2YWwgQW5hbHlzaXM8
L2tleXdvcmQ+PGtleXdvcmQ+U3Vydml2YWwgUmF0ZTwva2V5d29yZD48a2V5d29yZD5UcmVhdG1l
bnQgT3V0Y29tZTwva2V5d29yZD48L2tleXdvcmRzPjxkYXRlcz48eWVhcj4yMDEzPC95ZWFyPjxw
dWItZGF0ZXM+PGRhdGU+SmFuPC9kYXRlPjwvcHViLWRhdGVzPjwvZGF0ZXM+PGlzYm4+MTA0My0z
MDc0PC9pc2JuPjxhY2Nlc3Npb24tbnVtPjIyMjkwNzgwPC9hY2Nlc3Npb24tbnVtPjx1cmxzPjwv
dXJscz48ZWxlY3Ryb25pYy1yZXNvdXJjZS1udW0+MTAuMTAwMi9oZWQuMjI5MDg8L2VsZWN0cm9u
aWMtcmVzb3VyY2UtbnVtPjxyZW1vdGUtZGF0YWJhc2UtcHJvdmlkZXI+TkxNPC9yZW1vdGUtZGF0
YWJhc2UtcHJvdmlkZXI+PGxhbmd1YWdlPmVuZzwvbGFuZ3VhZ2U+PC9yZWNvcmQ+PC9DaXRlPjxD
aXRlPjxBdXRob3I+RGlnb25uZXQ8L0F1dGhvcj48WWVhcj4yMDExPC9ZZWFyPjxSZWNOdW0+Mjc8
L1JlY051bT48cmVjb3JkPjxyZWMtbnVtYmVyPjI3PC9yZWMtbnVtYmVyPjxmb3JlaWduLWtleXM+
PGtleSBhcHA9IkVOIiBkYi1pZD0iOXZ3djIwcHd2MjJ3NXZlZnhkMnBwZjlmMGQ1cmR0MGVwYXZy
IiB0aW1lc3RhbXA9IjAiPjI3PC9rZXk+PC9mb3JlaWduLWtleXM+PHJlZi10eXBlIG5hbWU9Ikpv
dXJuYWwgQXJ0aWNsZSI+MTc8L3JlZi10eXBlPjxjb250cmlidXRvcnM+PGF1dGhvcnM+PGF1dGhv
cj5EaWdvbm5ldCwgQS48L2F1dGhvcj48YXV0aG9yPkNhcmxpZXIsIEEuPC9hdXRob3I+PGF1dGhv
cj5XaWxsZW1zZSwgRS48L2F1dGhvcj48YXV0aG9yPlF1aXJpbnksIE0uPC9hdXRob3I+PGF1dGhv
cj5EZWtleXNlciwgQy48L2F1dGhvcj48YXV0aG9yPmRlIFNhaW50IEF1YmFpbiwgTi48L2F1dGhv
cj48YXV0aG9yPkxlbW9ydCwgTS48L2F1dGhvcj48YXV0aG9yPkFuZHJ5LCBHLjwvYXV0aG9yPjwv
YXV0aG9ycz48L2NvbnRyaWJ1dG9ycz48YXV0aC1hZGRyZXNzPjEuIERlcGFydG1lbnQgb2YgSGVh
ZCBhbmQgTmVjayBTdXJnZXJ5LCBGcmVlIFVuaXZlcnNpdHkgb2YgQnJ1c3NlbHMuIEp1bGVzIEJv
cmRldCBpbnN0aXR1dGUsIDEwMDAgQnJ1c3NlbHMsIEJlbGdpdW0uPC9hdXRoLWFkZHJlc3M+PHRp
dGxlcz48dGl0bGU+UGFyYXRoeXJvaWQgY2FyY2lub21hOiBhIHJldmlldyB3aXRoIHRocmVlIGls
bHVzdHJhdGl2ZSBjYXNlczwvdGl0bGU+PHNlY29uZGFyeS10aXRsZT5KIENhbmNlcjwvc2Vjb25k
YXJ5LXRpdGxlPjxhbHQtdGl0bGU+Sm91cm5hbCBvZiBDYW5jZXI8L2FsdC10aXRsZT48L3RpdGxl
cz48cGFnZXM+NTMyLTc8L3BhZ2VzPjx2b2x1bWU+Mjwvdm9sdW1lPjxlZGl0aW9uPjIwMTEvMTEv
MDI8L2VkaXRpb24+PGtleXdvcmRzPjxrZXl3b3JkPmh5cGVyY2FsY2VtaWE8L2tleXdvcmQ+PGtl
eXdvcmQ+aHlwZXJwYXJhdGh5cm9pZGlzbTwva2V5d29yZD48a2V5d29yZD5tZXRoeWxlbmUgYmx1
ZTwva2V5d29yZD48a2V5d29yZD5wYXJhdGh5cm9pZCBjYXJjaW5vbWE8L2tleXdvcmQ+PGtleXdv
cmQ+cHJvZ25vc2lzPC9rZXl3b3JkPjxrZXl3b3JkPnJhZGlvdGhlcmFweTwva2V5d29yZD48a2V5
d29yZD5zdXJnZXJ5PC9rZXl3b3JkPjwva2V5d29yZHM+PGRhdGVzPjx5ZWFyPjIwMTE8L3llYXI+
PC9kYXRlcz48aXNibj4xODM3LTk2NjQ8L2lzYm4+PGFjY2Vzc2lvbi1udW0+MjIwNDMyMzg8L2Fj
Y2Vzc2lvbi1udW0+PHVybHM+PC91cmxzPjxjdXN0b20yPlBNQzMyMDQ0MDI8L2N1c3RvbTI+PHJl
bW90ZS1kYXRhYmFzZS1wcm92aWRlcj5OTE08L3JlbW90ZS1kYXRhYmFzZS1wcm92aWRlcj48bGFu
Z3VhZ2U+ZW5nPC9sYW5ndWFnZT48L3JlY29yZD48L0NpdGU+PENpdGU+PEF1dGhvcj5ZaXA8L0F1
dGhvcj48WWVhcj4yMDA4PC9ZZWFyPjxSZWNOdW0+Mjg8L1JlY051bT48cmVjb3JkPjxyZWMtbnVt
YmVyPjI4PC9yZWMtbnVtYmVyPjxmb3JlaWduLWtleXM+PGtleSBhcHA9IkVOIiBkYi1pZD0iOXZ3
djIwcHd2MjJ3NXZlZnhkMnBwZjlmMGQ1cmR0MGVwYXZyIiB0aW1lc3RhbXA9IjAiPjI4PC9rZXk+
PC9mb3JlaWduLWtleXM+PHJlZi10eXBlIG5hbWU9IkpvdXJuYWwgQXJ0aWNsZSI+MTc8L3JlZi10
eXBlPjxjb250cmlidXRvcnM+PGF1dGhvcnM+PGF1dGhvcj5ZaXAsIEwuPC9hdXRob3I+PGF1dGhv
cj5TZWV0aGFsYSwgUi4gUi48L2F1dGhvcj48YXV0aG9yPk5pa2lmb3JvdmEsIE0uIE4uPC9hdXRo
b3I+PGF1dGhvcj5OaWtpZm9yb3YsIFkuIEUuPC9hdXRob3I+PGF1dGhvcj5PZ2lsdmllLCBKLiBC
LjwvYXV0aG9yPjxhdXRob3I+Q2FydHksIFMuIEUuPC9hdXRob3I+PGF1dGhvcj5ZaW0sIEouIEgu
PC9hdXRob3I+PC9hdXRob3JzPjwvY29udHJpYnV0b3JzPjxhdXRoLWFkZHJlc3M+RGl2aXNpb24g
b2YgRW5kb2NyaW5lIFN1cmdlcnksIFVuaXZlcnNpdHkgb2YgUGl0dHNidXJnaCBTY2hvb2wgb2Yg
TWVkaWNpbmUsIFBpdHRzYnVyZ2gsIFBBLCBVU0EuPC9hdXRoLWFkZHJlc3M+PHRpdGxlcz48dGl0
bGU+TG9zcyBvZiBoZXRlcm96eWdvc2l0eSBvZiBzZWxlY3RlZCB0dW1vciBzdXBwcmVzc29yIGdl
bmVzIGluIHBhcmF0aHlyb2lkIGNhcmNpbm9tYTwvdGl0bGU+PHNlY29uZGFyeS10aXRsZT5TdXJn
ZXJ5PC9zZWNvbmRhcnktdGl0bGU+PGFsdC10aXRsZT5TdXJnZXJ5PC9hbHQtdGl0bGU+PC90aXRs
ZXM+PHBhZ2VzPjk0OS01NTsgZGlzY3Vzc2lvbiA5NTQtNTwvcGFnZXM+PHZvbHVtZT4xNDQ8L3Zv
bHVtZT48bnVtYmVyPjY8L251bWJlcj48ZWRpdGlvbj4yMDA4LzEyLzAyPC9lZGl0aW9uPjxrZXl3
b3Jkcz48a2V5d29yZD4qR2VuZXMsIFR1bW9yIFN1cHByZXNzb3I8L2tleXdvcmQ+PGtleXdvcmQ+
SHVtYW5zPC9rZXl3b3JkPjxrZXl3b3JkPkh5cGVycGFyYXRoeXJvaWRpc20sIFByaW1hcnkvKnN1
cmdlcnk8L2tleXdvcmQ+PGtleXdvcmQ+Kkxvc3Mgb2YgSGV0ZXJvenlnb3NpdHk8L2tleXdvcmQ+
PGtleXdvcmQ+TWlkZGxlIEFnZWQ8L2tleXdvcmQ+PGtleXdvcmQ+UGFyYXRoeXJvaWQgTmVvcGxh
c21zLypnZW5ldGljcy8qcGF0aG9sb2d5PC9rZXl3b3JkPjxrZXl3b3JkPlR1bW9yIFN1cHByZXNz
b3IgUHJvdGVpbnMvZ2VuZXRpY3M8L2tleXdvcmQ+PC9rZXl3b3Jkcz48ZGF0ZXM+PHllYXI+MjAw
ODwveWVhcj48cHViLWRhdGVzPjxkYXRlPkRlYzwvZGF0ZT48L3B1Yi1kYXRlcz48L2RhdGVzPjxp
c2JuPjAwMzktNjA2MDwvaXNibj48YWNjZXNzaW9uLW51bT4xOTA0MTAwMjwvYWNjZXNzaW9uLW51
bT48dXJscz48L3VybHM+PGVsZWN0cm9uaWMtcmVzb3VyY2UtbnVtPjEwLjEwMTYvai5zdXJnLjIw
MDguMDguMDMwPC9lbGVjdHJvbmljLXJlc291cmNlLW51bT48cmVtb3RlLWRhdGFiYXNlLXByb3Zp
ZGVyPk5MTTwvcmVtb3RlLWRhdGFiYXNlLXByb3ZpZGVyPjxsYW5ndWFnZT5lbmc8L2xhbmd1YWdl
PjwvcmVjb3JkPjwvQ2l0ZT48Q2l0ZT48QXV0aG9yPlNjaHVsdGU8L0F1dGhvcj48WWVhcj4yMDEy
PC9ZZWFyPjxSZWNOdW0+MjU8L1JlY051bT48cmVjb3JkPjxyZWMtbnVtYmVyPjI1PC9yZWMtbnVt
YmVyPjxmb3JlaWduLWtleXM+PGtleSBhcHA9IkVOIiBkYi1pZD0iOXZ3djIwcHd2MjJ3NXZlZnhk
MnBwZjlmMGQ1cmR0MGVwYXZyIiB0aW1lc3RhbXA9IjAiPjI1PC9rZXk+PC9mb3JlaWduLWtleXM+
PHJlZi10eXBlIG5hbWU9IkpvdXJuYWwgQXJ0aWNsZSI+MTc8L3JlZi10eXBlPjxjb250cmlidXRv
cnM+PGF1dGhvcnM+PGF1dGhvcj5TY2h1bHRlLCBLLiBNLjwvYXV0aG9yPjxhdXRob3I+R2lsbCwg
QS4gSi48L2F1dGhvcj48YXV0aG9yPkJhcmN6eW5za2ksIE0uPC9hdXRob3I+PGF1dGhvcj5LYXJh
a2FzLCBFLjwvYXV0aG9yPjxhdXRob3I+TWl5YXVjaGksIEEuPC9hdXRob3I+PGF1dGhvcj5Lbm9l
ZmVsLCBXLiBULjwvYXV0aG9yPjxhdXRob3I+TG9tYmFyZGksIEMuIFAuPC9hdXRob3I+PGF1dGhv
cj5UYWxhdCwgTi48L2F1dGhvcj48YXV0aG9yPkRpYXotQ2FubywgUy48L2F1dGhvcj48YXV0aG9y
PkdyYW50LCBDLiBTLjwvYXV0aG9yPjwvYXV0aG9ycz48L2NvbnRyaWJ1dG9ycz48YXV0aC1hZGRy
ZXNzPkRlcGFydG1lbnQgb2YgRW5kb2NyaW5lIFN1cmdlcnksIEtpbmcmYXBvcztzIENvbGxlZ2Ug
SG9zcGl0YWwsIEtpbmcmYXBvcztzIEhlYWx0aCBQYXJ0bmVycywgTG9uZG9uLCBVSy4gS2xhdXMt
bWFydGluLnNjaHVsdGVAbmhzLm5ldDwvYXV0aC1hZGRyZXNzPjx0aXRsZXM+PHRpdGxlPkNsYXNz
aWZpY2F0aW9uIG9mIHBhcmF0aHlyb2lkIGNhbmNlcjwvdGl0bGU+PHNlY29uZGFyeS10aXRsZT5B
bm4gU3VyZyBPbmNvbDwvc2Vjb25kYXJ5LXRpdGxlPjxhbHQtdGl0bGU+QW5uYWxzIG9mIHN1cmdp
Y2FsIG9uY29sb2d5PC9hbHQtdGl0bGU+PC90aXRsZXM+PHBhZ2VzPjI2MjAtODwvcGFnZXM+PHZv
bHVtZT4xOTwvdm9sdW1lPjxudW1iZXI+ODwvbnVtYmVyPjxlZGl0aW9uPjIwMTIvMDMvMjI8L2Vk
aXRpb24+PGtleXdvcmRzPjxrZXl3b3JkPkFkb2xlc2NlbnQ8L2tleXdvcmQ+PGtleXdvcmQ+QWR1
bHQ8L2tleXdvcmQ+PGtleXdvcmQ+QWdlZDwva2V5d29yZD48a2V5d29yZD5BZ2VkLCA4MCBhbmQg
b3Zlcjwva2V5d29yZD48a2V5d29yZD5GZW1hbGU8L2tleXdvcmQ+PGtleXdvcmQ+Rm9sbG93LVVw
IFN0dWRpZXM8L2tleXdvcmQ+PGtleXdvcmQ+SHVtYW5zPC9rZXl3b3JkPjxrZXl3b3JkPkx5bXBo
YXRpYyBNZXRhc3Rhc2lzPC9rZXl3b3JkPjxrZXl3b3JkPk1hbGU8L2tleXdvcmQ+PGtleXdvcmQ+
TWlkZGxlIEFnZWQ8L2tleXdvcmQ+PGtleXdvcmQ+TmVvcGxhc20gSW52YXNpdmVuZXNzPC9rZXl3
b3JkPjxrZXl3b3JkPk5lb3BsYXNtIFJlY3VycmVuY2UsIExvY2FsLyptb3J0YWxpdHkvcGF0aG9s
b2d5L3N1cmdlcnk8L2tleXdvcmQ+PGtleXdvcmQ+TmVvcGxhc20gU3RhZ2luZzwva2V5d29yZD48
a2V5d29yZD5QYXJhdGh5cm9pZCBOZW9wbGFzbXMvKmNsYXNzaWZpY2F0aW9uLyptb3J0YWxpdHkv
cGF0aG9sb2d5L3N1cmdlcnk8L2tleXdvcmQ+PGtleXdvcmQ+UHJvZ25vc2lzPC9rZXl3b3JkPjxr
ZXl3b3JkPlJldHJvc3BlY3RpdmUgU3R1ZGllczwva2V5d29yZD48a2V5d29yZD5TdXJ2aXZhbCBS
YXRlPC9rZXl3b3JkPjxrZXl3b3JkPllvdW5nIEFkdWx0PC9rZXl3b3JkPjwva2V5d29yZHM+PGRh
dGVzPjx5ZWFyPjIwMTI8L3llYXI+PHB1Yi1kYXRlcz48ZGF0ZT5BdWc8L2RhdGU+PC9wdWItZGF0
ZXM+PC9kYXRlcz48aXNibj4xMDY4LTkyNjU8L2lzYm4+PGFjY2Vzc2lvbi1udW0+MjI0MzQyNDc8
L2FjY2Vzc2lvbi1udW0+PHVybHM+PC91cmxzPjxlbGVjdHJvbmljLXJlc291cmNlLW51bT4xMC4x
MjQ1L3MxMDQzNC0wMTItMjMwNi02PC9lbGVjdHJvbmljLXJlc291cmNlLW51bT48cmVtb3RlLWRh
dGFiYXNlLXByb3ZpZGVyPk5MTTwvcmVtb3RlLWRhdGFiYXNlLXByb3ZpZGVyPjxsYW5ndWFnZT5l
bmc8L2xhbmd1YWdlPjwvcmVjb3JkPjwvQ2l0ZT48L0VuZE5vdGU+
</w:fldData>
              </w:fldChar>
            </w:r>
            <w:r w:rsidRPr="00AA5C99">
              <w:rPr>
                <w:rFonts w:ascii="Calibri" w:hAnsi="Calibri"/>
                <w:color w:val="000000"/>
                <w:sz w:val="16"/>
                <w:szCs w:val="16"/>
              </w:rPr>
              <w:instrText xml:space="preserve"> ADDIN EN.CITE </w:instrText>
            </w:r>
            <w:r w:rsidRPr="00AA5C99">
              <w:rPr>
                <w:rFonts w:ascii="Calibri" w:hAnsi="Calibri"/>
                <w:color w:val="000000"/>
                <w:sz w:val="16"/>
                <w:szCs w:val="16"/>
              </w:rPr>
              <w:fldChar w:fldCharType="begin">
                <w:fldData xml:space="preserve">PEVuZE5vdGU+PENpdGU+PEF1dGhvcj5Fcm92aWM8L0F1dGhvcj48WWVhcj4yMDEzPC9ZZWFyPjxS
ZWNOdW0+MjA8L1JlY051bT48RGlzcGxheVRleHQ+PHN0eWxlIGZhY2U9InN1cGVyc2NyaXB0Ij4x
LTQ8L3N0eWxlPjwvRGlzcGxheVRleHQ+PHJlY29yZD48cmVjLW51bWJlcj4yMDwvcmVjLW51bWJl
cj48Zm9yZWlnbi1rZXlzPjxrZXkgYXBwPSJFTiIgZGItaWQ9Ijl2d3YyMHB3djIydzV2ZWZ4ZDJw
cGY5ZjBkNXJkdDBlcGF2ciIgdGltZXN0YW1wPSIwIj4yMDwva2V5PjwvZm9yZWlnbi1rZXlzPjxy
ZWYtdHlwZSBuYW1lPSJKb3VybmFsIEFydGljbGUiPjE3PC9yZWYtdHlwZT48Y29udHJpYnV0b3Jz
PjxhdXRob3JzPjxhdXRob3I+RXJvdmljLCBCLiBNLjwvYXV0aG9yPjxhdXRob3I+R29sZHN0ZWlu
LCBELiBQLjwvYXV0aG9yPjxhdXRob3I+S2ltLCBELjwvYXV0aG9yPjxhdXRob3I+TWV0ZSwgTy48
L2F1dGhvcj48YXV0aG9yPkJyaWVybGV5LCBKLjwvYXV0aG9yPjxhdXRob3I+VHNhbmcsIFIuPC9h
dXRob3I+PGF1dGhvcj5GcmVlbWFuLCBKLiBMLjwvYXV0aG9yPjxhdXRob3I+QXNhLCBTLiBMLjwv
YXV0aG9yPjxhdXRob3I+Um90c3RlaW4sIEwuPC9hdXRob3I+PGF1dGhvcj5JcmlzaCwgSi4gQy48
L2F1dGhvcj48L2F1dGhvcnM+PC9jb250cmlidXRvcnM+PGF1dGgtYWRkcmVzcz5EZXBhcnRtZW50
cyBvZiBPdG9sYXJ5bmdvbG9neSAtIEhlYWQgYW5kIE5lY2sgU3VyZ2VyeS9TdXJnaWNhbCBPbmNv
bG9neSwgUHJpbmNlc3MgTWFyZ2FyZXQgSG9zcGl0YWwvVW5pdmVyc2l0eSBIZWFsdGggTmV0d29y
aywgVW5pdmVyc2l0eSBvZiBUb3JvbnRvLCBUb3JvbnRvLCBPbnRhcmlvLCBDYW5hZGEuPC9hdXRo
LWFkZHJlc3M+PHRpdGxlcz48dGl0bGU+UGFyYXRoeXJvaWQgY2FuY2VyOiBvdXRjb21lIGFuYWx5
c2lzIG9mIDE2IHBhdGllbnRzIHRyZWF0ZWQgYXQgdGhlIFByaW5jZXNzIE1hcmdhcmV0IEhvc3Bp
dGFsPC90aXRsZT48c2Vjb25kYXJ5LXRpdGxlPkhlYWQgTmVjazwvc2Vjb25kYXJ5LXRpdGxlPjxh
bHQtdGl0bGU+SGVhZCAmYW1wOyBuZWNrPC9hbHQtdGl0bGU+PC90aXRsZXM+PHBhZ2VzPjM1LTk8
L3BhZ2VzPjx2b2x1bWU+MzU8L3ZvbHVtZT48bnVtYmVyPjE8L251bWJlcj48ZWRpdGlvbj4yMDEy
LzAyLzAxPC9lZGl0aW9uPjxrZXl3b3Jkcz48a2V5d29yZD5BZHVsdDwva2V5d29yZD48a2V5d29y
ZD5BZ2VkPC9rZXl3b3JkPjxrZXl3b3JkPkRpc2Vhc2UtRnJlZSBTdXJ2aXZhbDwva2V5d29yZD48
a2V5d29yZD5GZW1hbGU8L2tleXdvcmQ+PGtleXdvcmQ+SG9zcGl0YWxzPC9rZXl3b3JkPjxrZXl3
b3JkPkh1bWFuczwva2V5d29yZD48a2V5d29yZD5NYWxlPC9rZXl3b3JkPjxrZXl3b3JkPk1pZGRs
ZSBBZ2VkPC9rZXl3b3JkPjxrZXl3b3JkPlBhcmF0aHlyb2lkIE5lb3BsYXNtcy8qbW9ydGFsaXR5
Lyp0aGVyYXB5PC9rZXl3b3JkPjxrZXl3b3JkPlByb2dub3Npczwva2V5d29yZD48a2V5d29yZD5S
ZXRyb3NwZWN0aXZlIFN0dWRpZXM8L2tleXdvcmQ+PGtleXdvcmQ+U3Vydml2YWwgQW5hbHlzaXM8
L2tleXdvcmQ+PGtleXdvcmQ+U3Vydml2YWwgUmF0ZTwva2V5d29yZD48a2V5d29yZD5UcmVhdG1l
bnQgT3V0Y29tZTwva2V5d29yZD48L2tleXdvcmRzPjxkYXRlcz48eWVhcj4yMDEzPC95ZWFyPjxw
dWItZGF0ZXM+PGRhdGU+SmFuPC9kYXRlPjwvcHViLWRhdGVzPjwvZGF0ZXM+PGlzYm4+MTA0My0z
MDc0PC9pc2JuPjxhY2Nlc3Npb24tbnVtPjIyMjkwNzgwPC9hY2Nlc3Npb24tbnVtPjx1cmxzPjwv
dXJscz48ZWxlY3Ryb25pYy1yZXNvdXJjZS1udW0+MTAuMTAwMi9oZWQuMjI5MDg8L2VsZWN0cm9u
aWMtcmVzb3VyY2UtbnVtPjxyZW1vdGUtZGF0YWJhc2UtcHJvdmlkZXI+TkxNPC9yZW1vdGUtZGF0
YWJhc2UtcHJvdmlkZXI+PGxhbmd1YWdlPmVuZzwvbGFuZ3VhZ2U+PC9yZWNvcmQ+PC9DaXRlPjxD
aXRlPjxBdXRob3I+RGlnb25uZXQ8L0F1dGhvcj48WWVhcj4yMDExPC9ZZWFyPjxSZWNOdW0+Mjc8
L1JlY051bT48cmVjb3JkPjxyZWMtbnVtYmVyPjI3PC9yZWMtbnVtYmVyPjxmb3JlaWduLWtleXM+
PGtleSBhcHA9IkVOIiBkYi1pZD0iOXZ3djIwcHd2MjJ3NXZlZnhkMnBwZjlmMGQ1cmR0MGVwYXZy
IiB0aW1lc3RhbXA9IjAiPjI3PC9rZXk+PC9mb3JlaWduLWtleXM+PHJlZi10eXBlIG5hbWU9Ikpv
dXJuYWwgQXJ0aWNsZSI+MTc8L3JlZi10eXBlPjxjb250cmlidXRvcnM+PGF1dGhvcnM+PGF1dGhv
cj5EaWdvbm5ldCwgQS48L2F1dGhvcj48YXV0aG9yPkNhcmxpZXIsIEEuPC9hdXRob3I+PGF1dGhv
cj5XaWxsZW1zZSwgRS48L2F1dGhvcj48YXV0aG9yPlF1aXJpbnksIE0uPC9hdXRob3I+PGF1dGhv
cj5EZWtleXNlciwgQy48L2F1dGhvcj48YXV0aG9yPmRlIFNhaW50IEF1YmFpbiwgTi48L2F1dGhv
cj48YXV0aG9yPkxlbW9ydCwgTS48L2F1dGhvcj48YXV0aG9yPkFuZHJ5LCBHLjwvYXV0aG9yPjwv
YXV0aG9ycz48L2NvbnRyaWJ1dG9ycz48YXV0aC1hZGRyZXNzPjEuIERlcGFydG1lbnQgb2YgSGVh
ZCBhbmQgTmVjayBTdXJnZXJ5LCBGcmVlIFVuaXZlcnNpdHkgb2YgQnJ1c3NlbHMuIEp1bGVzIEJv
cmRldCBpbnN0aXR1dGUsIDEwMDAgQnJ1c3NlbHMsIEJlbGdpdW0uPC9hdXRoLWFkZHJlc3M+PHRp
dGxlcz48dGl0bGU+UGFyYXRoeXJvaWQgY2FyY2lub21hOiBhIHJldmlldyB3aXRoIHRocmVlIGls
bHVzdHJhdGl2ZSBjYXNlczwvdGl0bGU+PHNlY29uZGFyeS10aXRsZT5KIENhbmNlcjwvc2Vjb25k
YXJ5LXRpdGxlPjxhbHQtdGl0bGU+Sm91cm5hbCBvZiBDYW5jZXI8L2FsdC10aXRsZT48L3RpdGxl
cz48cGFnZXM+NTMyLTc8L3BhZ2VzPjx2b2x1bWU+Mjwvdm9sdW1lPjxlZGl0aW9uPjIwMTEvMTEv
MDI8L2VkaXRpb24+PGtleXdvcmRzPjxrZXl3b3JkPmh5cGVyY2FsY2VtaWE8L2tleXdvcmQ+PGtl
eXdvcmQ+aHlwZXJwYXJhdGh5cm9pZGlzbTwva2V5d29yZD48a2V5d29yZD5tZXRoeWxlbmUgYmx1
ZTwva2V5d29yZD48a2V5d29yZD5wYXJhdGh5cm9pZCBjYXJjaW5vbWE8L2tleXdvcmQ+PGtleXdv
cmQ+cHJvZ25vc2lzPC9rZXl3b3JkPjxrZXl3b3JkPnJhZGlvdGhlcmFweTwva2V5d29yZD48a2V5
d29yZD5zdXJnZXJ5PC9rZXl3b3JkPjwva2V5d29yZHM+PGRhdGVzPjx5ZWFyPjIwMTE8L3llYXI+
PC9kYXRlcz48aXNibj4xODM3LTk2NjQ8L2lzYm4+PGFjY2Vzc2lvbi1udW0+MjIwNDMyMzg8L2Fj
Y2Vzc2lvbi1udW0+PHVybHM+PC91cmxzPjxjdXN0b20yPlBNQzMyMDQ0MDI8L2N1c3RvbTI+PHJl
bW90ZS1kYXRhYmFzZS1wcm92aWRlcj5OTE08L3JlbW90ZS1kYXRhYmFzZS1wcm92aWRlcj48bGFu
Z3VhZ2U+ZW5nPC9sYW5ndWFnZT48L3JlY29yZD48L0NpdGU+PENpdGU+PEF1dGhvcj5ZaXA8L0F1
dGhvcj48WWVhcj4yMDA4PC9ZZWFyPjxSZWNOdW0+Mjg8L1JlY051bT48cmVjb3JkPjxyZWMtbnVt
YmVyPjI4PC9yZWMtbnVtYmVyPjxmb3JlaWduLWtleXM+PGtleSBhcHA9IkVOIiBkYi1pZD0iOXZ3
djIwcHd2MjJ3NXZlZnhkMnBwZjlmMGQ1cmR0MGVwYXZyIiB0aW1lc3RhbXA9IjAiPjI4PC9rZXk+
PC9mb3JlaWduLWtleXM+PHJlZi10eXBlIG5hbWU9IkpvdXJuYWwgQXJ0aWNsZSI+MTc8L3JlZi10
eXBlPjxjb250cmlidXRvcnM+PGF1dGhvcnM+PGF1dGhvcj5ZaXAsIEwuPC9hdXRob3I+PGF1dGhv
cj5TZWV0aGFsYSwgUi4gUi48L2F1dGhvcj48YXV0aG9yPk5pa2lmb3JvdmEsIE0uIE4uPC9hdXRo
b3I+PGF1dGhvcj5OaWtpZm9yb3YsIFkuIEUuPC9hdXRob3I+PGF1dGhvcj5PZ2lsdmllLCBKLiBC
LjwvYXV0aG9yPjxhdXRob3I+Q2FydHksIFMuIEUuPC9hdXRob3I+PGF1dGhvcj5ZaW0sIEouIEgu
PC9hdXRob3I+PC9hdXRob3JzPjwvY29udHJpYnV0b3JzPjxhdXRoLWFkZHJlc3M+RGl2aXNpb24g
b2YgRW5kb2NyaW5lIFN1cmdlcnksIFVuaXZlcnNpdHkgb2YgUGl0dHNidXJnaCBTY2hvb2wgb2Yg
TWVkaWNpbmUsIFBpdHRzYnVyZ2gsIFBBLCBVU0EuPC9hdXRoLWFkZHJlc3M+PHRpdGxlcz48dGl0
bGU+TG9zcyBvZiBoZXRlcm96eWdvc2l0eSBvZiBzZWxlY3RlZCB0dW1vciBzdXBwcmVzc29yIGdl
bmVzIGluIHBhcmF0aHlyb2lkIGNhcmNpbm9tYTwvdGl0bGU+PHNlY29uZGFyeS10aXRsZT5TdXJn
ZXJ5PC9zZWNvbmRhcnktdGl0bGU+PGFsdC10aXRsZT5TdXJnZXJ5PC9hbHQtdGl0bGU+PC90aXRs
ZXM+PHBhZ2VzPjk0OS01NTsgZGlzY3Vzc2lvbiA5NTQtNTwvcGFnZXM+PHZvbHVtZT4xNDQ8L3Zv
bHVtZT48bnVtYmVyPjY8L251bWJlcj48ZWRpdGlvbj4yMDA4LzEyLzAyPC9lZGl0aW9uPjxrZXl3
b3Jkcz48a2V5d29yZD4qR2VuZXMsIFR1bW9yIFN1cHByZXNzb3I8L2tleXdvcmQ+PGtleXdvcmQ+
SHVtYW5zPC9rZXl3b3JkPjxrZXl3b3JkPkh5cGVycGFyYXRoeXJvaWRpc20sIFByaW1hcnkvKnN1
cmdlcnk8L2tleXdvcmQ+PGtleXdvcmQ+Kkxvc3Mgb2YgSGV0ZXJvenlnb3NpdHk8L2tleXdvcmQ+
PGtleXdvcmQ+TWlkZGxlIEFnZWQ8L2tleXdvcmQ+PGtleXdvcmQ+UGFyYXRoeXJvaWQgTmVvcGxh
c21zLypnZW5ldGljcy8qcGF0aG9sb2d5PC9rZXl3b3JkPjxrZXl3b3JkPlR1bW9yIFN1cHByZXNz
b3IgUHJvdGVpbnMvZ2VuZXRpY3M8L2tleXdvcmQ+PC9rZXl3b3Jkcz48ZGF0ZXM+PHllYXI+MjAw
ODwveWVhcj48cHViLWRhdGVzPjxkYXRlPkRlYzwvZGF0ZT48L3B1Yi1kYXRlcz48L2RhdGVzPjxp
c2JuPjAwMzktNjA2MDwvaXNibj48YWNjZXNzaW9uLW51bT4xOTA0MTAwMjwvYWNjZXNzaW9uLW51
bT48dXJscz48L3VybHM+PGVsZWN0cm9uaWMtcmVzb3VyY2UtbnVtPjEwLjEwMTYvai5zdXJnLjIw
MDguMDguMDMwPC9lbGVjdHJvbmljLXJlc291cmNlLW51bT48cmVtb3RlLWRhdGFiYXNlLXByb3Zp
ZGVyPk5MTTwvcmVtb3RlLWRhdGFiYXNlLXByb3ZpZGVyPjxsYW5ndWFnZT5lbmc8L2xhbmd1YWdl
PjwvcmVjb3JkPjwvQ2l0ZT48Q2l0ZT48QXV0aG9yPlNjaHVsdGU8L0F1dGhvcj48WWVhcj4yMDEy
PC9ZZWFyPjxSZWNOdW0+MjU8L1JlY051bT48cmVjb3JkPjxyZWMtbnVtYmVyPjI1PC9yZWMtbnVt
YmVyPjxmb3JlaWduLWtleXM+PGtleSBhcHA9IkVOIiBkYi1pZD0iOXZ3djIwcHd2MjJ3NXZlZnhk
MnBwZjlmMGQ1cmR0MGVwYXZyIiB0aW1lc3RhbXA9IjAiPjI1PC9rZXk+PC9mb3JlaWduLWtleXM+
PHJlZi10eXBlIG5hbWU9IkpvdXJuYWwgQXJ0aWNsZSI+MTc8L3JlZi10eXBlPjxjb250cmlidXRv
cnM+PGF1dGhvcnM+PGF1dGhvcj5TY2h1bHRlLCBLLiBNLjwvYXV0aG9yPjxhdXRob3I+R2lsbCwg
QS4gSi48L2F1dGhvcj48YXV0aG9yPkJhcmN6eW5za2ksIE0uPC9hdXRob3I+PGF1dGhvcj5LYXJh
a2FzLCBFLjwvYXV0aG9yPjxhdXRob3I+TWl5YXVjaGksIEEuPC9hdXRob3I+PGF1dGhvcj5Lbm9l
ZmVsLCBXLiBULjwvYXV0aG9yPjxhdXRob3I+TG9tYmFyZGksIEMuIFAuPC9hdXRob3I+PGF1dGhv
cj5UYWxhdCwgTi48L2F1dGhvcj48YXV0aG9yPkRpYXotQ2FubywgUy48L2F1dGhvcj48YXV0aG9y
PkdyYW50LCBDLiBTLjwvYXV0aG9yPjwvYXV0aG9ycz48L2NvbnRyaWJ1dG9ycz48YXV0aC1hZGRy
ZXNzPkRlcGFydG1lbnQgb2YgRW5kb2NyaW5lIFN1cmdlcnksIEtpbmcmYXBvcztzIENvbGxlZ2Ug
SG9zcGl0YWwsIEtpbmcmYXBvcztzIEhlYWx0aCBQYXJ0bmVycywgTG9uZG9uLCBVSy4gS2xhdXMt
bWFydGluLnNjaHVsdGVAbmhzLm5ldDwvYXV0aC1hZGRyZXNzPjx0aXRsZXM+PHRpdGxlPkNsYXNz
aWZpY2F0aW9uIG9mIHBhcmF0aHlyb2lkIGNhbmNlcjwvdGl0bGU+PHNlY29uZGFyeS10aXRsZT5B
bm4gU3VyZyBPbmNvbDwvc2Vjb25kYXJ5LXRpdGxlPjxhbHQtdGl0bGU+QW5uYWxzIG9mIHN1cmdp
Y2FsIG9uY29sb2d5PC9hbHQtdGl0bGU+PC90aXRsZXM+PHBhZ2VzPjI2MjAtODwvcGFnZXM+PHZv
bHVtZT4xOTwvdm9sdW1lPjxudW1iZXI+ODwvbnVtYmVyPjxlZGl0aW9uPjIwMTIvMDMvMjI8L2Vk
aXRpb24+PGtleXdvcmRzPjxrZXl3b3JkPkFkb2xlc2NlbnQ8L2tleXdvcmQ+PGtleXdvcmQ+QWR1
bHQ8L2tleXdvcmQ+PGtleXdvcmQ+QWdlZDwva2V5d29yZD48a2V5d29yZD5BZ2VkLCA4MCBhbmQg
b3Zlcjwva2V5d29yZD48a2V5d29yZD5GZW1hbGU8L2tleXdvcmQ+PGtleXdvcmQ+Rm9sbG93LVVw
IFN0dWRpZXM8L2tleXdvcmQ+PGtleXdvcmQ+SHVtYW5zPC9rZXl3b3JkPjxrZXl3b3JkPkx5bXBo
YXRpYyBNZXRhc3Rhc2lzPC9rZXl3b3JkPjxrZXl3b3JkPk1hbGU8L2tleXdvcmQ+PGtleXdvcmQ+
TWlkZGxlIEFnZWQ8L2tleXdvcmQ+PGtleXdvcmQ+TmVvcGxhc20gSW52YXNpdmVuZXNzPC9rZXl3
b3JkPjxrZXl3b3JkPk5lb3BsYXNtIFJlY3VycmVuY2UsIExvY2FsLyptb3J0YWxpdHkvcGF0aG9s
b2d5L3N1cmdlcnk8L2tleXdvcmQ+PGtleXdvcmQ+TmVvcGxhc20gU3RhZ2luZzwva2V5d29yZD48
a2V5d29yZD5QYXJhdGh5cm9pZCBOZW9wbGFzbXMvKmNsYXNzaWZpY2F0aW9uLyptb3J0YWxpdHkv
cGF0aG9sb2d5L3N1cmdlcnk8L2tleXdvcmQ+PGtleXdvcmQ+UHJvZ25vc2lzPC9rZXl3b3JkPjxr
ZXl3b3JkPlJldHJvc3BlY3RpdmUgU3R1ZGllczwva2V5d29yZD48a2V5d29yZD5TdXJ2aXZhbCBS
YXRlPC9rZXl3b3JkPjxrZXl3b3JkPllvdW5nIEFkdWx0PC9rZXl3b3JkPjwva2V5d29yZHM+PGRh
dGVzPjx5ZWFyPjIwMTI8L3llYXI+PHB1Yi1kYXRlcz48ZGF0ZT5BdWc8L2RhdGU+PC9wdWItZGF0
ZXM+PC9kYXRlcz48aXNibj4xMDY4LTkyNjU8L2lzYm4+PGFjY2Vzc2lvbi1udW0+MjI0MzQyNDc8
L2FjY2Vzc2lvbi1udW0+PHVybHM+PC91cmxzPjxlbGVjdHJvbmljLXJlc291cmNlLW51bT4xMC4x
MjQ1L3MxMDQzNC0wMTItMjMwNi02PC9lbGVjdHJvbmljLXJlc291cmNlLW51bT48cmVtb3RlLWRh
dGFiYXNlLXByb3ZpZGVyPk5MTTwvcmVtb3RlLWRhdGFiYXNlLXByb3ZpZGVyPjxsYW5ndWFnZT5l
bmc8L2xhbmd1YWdlPjwvcmVjb3JkPjwvQ2l0ZT48L0VuZE5vdGU+
</w:fldData>
              </w:fldChar>
            </w:r>
            <w:r w:rsidRPr="00AA5C99">
              <w:rPr>
                <w:rFonts w:ascii="Calibri" w:hAnsi="Calibri"/>
                <w:color w:val="000000"/>
                <w:sz w:val="16"/>
                <w:szCs w:val="16"/>
              </w:rPr>
              <w:instrText xml:space="preserve"> ADDIN EN.CITE.DATA </w:instrText>
            </w:r>
            <w:r w:rsidRPr="00AA5C99">
              <w:rPr>
                <w:rFonts w:ascii="Calibri" w:hAnsi="Calibri"/>
                <w:color w:val="000000"/>
                <w:sz w:val="16"/>
                <w:szCs w:val="16"/>
              </w:rPr>
            </w:r>
            <w:r w:rsidRPr="00AA5C99">
              <w:rPr>
                <w:rFonts w:ascii="Calibri" w:hAnsi="Calibri"/>
                <w:color w:val="000000"/>
                <w:sz w:val="16"/>
                <w:szCs w:val="16"/>
              </w:rPr>
              <w:fldChar w:fldCharType="end"/>
            </w:r>
            <w:r w:rsidRPr="00AA5C99">
              <w:rPr>
                <w:rFonts w:ascii="Calibri" w:hAnsi="Calibri"/>
                <w:color w:val="000000"/>
                <w:sz w:val="16"/>
                <w:szCs w:val="16"/>
              </w:rPr>
            </w:r>
            <w:r w:rsidRPr="00AA5C99">
              <w:rPr>
                <w:rFonts w:ascii="Calibri" w:hAnsi="Calibri"/>
                <w:color w:val="000000"/>
                <w:sz w:val="16"/>
                <w:szCs w:val="16"/>
              </w:rPr>
              <w:fldChar w:fldCharType="separate"/>
            </w:r>
            <w:r w:rsidRPr="00AA5C99">
              <w:rPr>
                <w:rFonts w:ascii="Calibri" w:hAnsi="Calibri"/>
                <w:color w:val="000000"/>
                <w:sz w:val="16"/>
                <w:szCs w:val="16"/>
                <w:vertAlign w:val="superscript"/>
              </w:rPr>
              <w:t>1-4</w:t>
            </w:r>
            <w:r w:rsidRPr="00AA5C99">
              <w:rPr>
                <w:rFonts w:ascii="Calibri" w:hAnsi="Calibri"/>
                <w:color w:val="000000"/>
                <w:sz w:val="16"/>
                <w:szCs w:val="16"/>
              </w:rPr>
              <w:fldChar w:fldCharType="end"/>
            </w:r>
            <w:r w:rsidRPr="00AA5C99">
              <w:rPr>
                <w:rFonts w:ascii="Calibri" w:hAnsi="Calibri"/>
                <w:color w:val="000000"/>
                <w:sz w:val="16"/>
                <w:szCs w:val="16"/>
              </w:rPr>
              <w:t xml:space="preserve"> Such disruption of parathyroid specimens would be considered as R2 margin status when gross residual disease may remain (</w:t>
            </w:r>
            <w:proofErr w:type="spellStart"/>
            <w:r w:rsidRPr="00AA5C99">
              <w:rPr>
                <w:rFonts w:ascii="Calibri" w:hAnsi="Calibri"/>
                <w:color w:val="000000"/>
                <w:sz w:val="16"/>
                <w:szCs w:val="16"/>
              </w:rPr>
              <w:t>transected</w:t>
            </w:r>
            <w:proofErr w:type="spellEnd"/>
            <w:r w:rsidRPr="00AA5C99">
              <w:rPr>
                <w:rFonts w:ascii="Calibri" w:hAnsi="Calibri"/>
                <w:color w:val="000000"/>
                <w:sz w:val="16"/>
                <w:szCs w:val="16"/>
              </w:rPr>
              <w:t xml:space="preserve"> margins). Often the proximity to the adjacent nerve may lead to the tumour abutting the margin either focally or with possible circumscribed nests approximating the margin. These scenarios are consistent with a R1 microscopic surgical margin. As parathyroid masses are often without orientation the location of the margin involved may not be determined; however if known should be specified. Currently surgery is the only modality to effectively treat parathyroid tumours. </w:t>
            </w:r>
          </w:p>
          <w:p w14:paraId="235B6507" w14:textId="77777777" w:rsidR="00AA5C99" w:rsidRPr="00AA5C99" w:rsidRDefault="00AA5C99" w:rsidP="00AA5C99">
            <w:pPr>
              <w:spacing w:after="0"/>
              <w:rPr>
                <w:rFonts w:ascii="Calibri" w:hAnsi="Calibri"/>
                <w:color w:val="000000"/>
                <w:sz w:val="16"/>
                <w:szCs w:val="16"/>
              </w:rPr>
            </w:pPr>
          </w:p>
          <w:p w14:paraId="235B6508" w14:textId="77777777" w:rsidR="00AA5C99" w:rsidRPr="00AA5C99" w:rsidRDefault="00AA5C99" w:rsidP="00AA5C99">
            <w:pPr>
              <w:spacing w:after="0"/>
              <w:rPr>
                <w:rFonts w:ascii="Calibri" w:hAnsi="Calibri"/>
                <w:b/>
                <w:color w:val="000000"/>
                <w:sz w:val="16"/>
                <w:szCs w:val="16"/>
              </w:rPr>
            </w:pPr>
            <w:r w:rsidRPr="00AA5C99">
              <w:rPr>
                <w:rFonts w:ascii="Calibri" w:hAnsi="Calibri"/>
                <w:b/>
                <w:color w:val="000000"/>
                <w:sz w:val="16"/>
                <w:szCs w:val="16"/>
              </w:rPr>
              <w:t xml:space="preserve">References </w:t>
            </w:r>
          </w:p>
          <w:p w14:paraId="235B6509" w14:textId="77777777" w:rsidR="00AA5C99" w:rsidRPr="00AA5C99" w:rsidRDefault="00AA5C99" w:rsidP="00AA5C99">
            <w:pPr>
              <w:spacing w:after="0"/>
              <w:rPr>
                <w:rFonts w:ascii="Calibri" w:hAnsi="Calibri"/>
                <w:color w:val="000000"/>
                <w:sz w:val="16"/>
                <w:szCs w:val="16"/>
                <w:lang w:val="en-US"/>
              </w:rPr>
            </w:pPr>
            <w:r w:rsidRPr="00AA5C99">
              <w:rPr>
                <w:rFonts w:ascii="Calibri" w:hAnsi="Calibri"/>
                <w:color w:val="000000"/>
                <w:sz w:val="16"/>
                <w:szCs w:val="16"/>
                <w:lang w:val="en-US"/>
              </w:rPr>
              <w:fldChar w:fldCharType="begin"/>
            </w:r>
            <w:r w:rsidRPr="00AA5C99">
              <w:rPr>
                <w:rFonts w:ascii="Calibri" w:hAnsi="Calibri"/>
                <w:color w:val="000000"/>
                <w:sz w:val="16"/>
                <w:szCs w:val="16"/>
                <w:lang w:val="en-US"/>
              </w:rPr>
              <w:instrText xml:space="preserve"> ADDIN EN.REFLIST </w:instrText>
            </w:r>
            <w:r w:rsidRPr="00AA5C9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A5C99">
              <w:rPr>
                <w:rFonts w:ascii="Calibri" w:hAnsi="Calibri"/>
                <w:color w:val="000000"/>
                <w:sz w:val="16"/>
                <w:szCs w:val="16"/>
                <w:lang w:val="en-US"/>
              </w:rPr>
              <w:t xml:space="preserve">Erovic BM, Goldstein DP, Kim D, Mete O, Brierley J, Tsang R, Freeman JL, Asa SL, Rotstein L and Irish JC (2013). Parathyroid cancer: outcome analysis of 16 patients treated at the Princess Margaret Hospital. </w:t>
            </w:r>
            <w:r w:rsidRPr="00AA5C99">
              <w:rPr>
                <w:rFonts w:ascii="Calibri" w:hAnsi="Calibri"/>
                <w:i/>
                <w:color w:val="000000"/>
                <w:sz w:val="16"/>
                <w:szCs w:val="16"/>
                <w:lang w:val="en-US"/>
              </w:rPr>
              <w:t>Head Neck</w:t>
            </w:r>
            <w:r w:rsidRPr="00AA5C99">
              <w:rPr>
                <w:rFonts w:ascii="Calibri" w:hAnsi="Calibri"/>
                <w:color w:val="000000"/>
                <w:sz w:val="16"/>
                <w:szCs w:val="16"/>
                <w:lang w:val="en-US"/>
              </w:rPr>
              <w:t xml:space="preserve"> 35(1):35-39.</w:t>
            </w:r>
          </w:p>
          <w:p w14:paraId="235B650A" w14:textId="77777777" w:rsidR="00AA5C99" w:rsidRPr="00AA5C99" w:rsidRDefault="00AA5C99" w:rsidP="00AA5C99">
            <w:pPr>
              <w:spacing w:after="0"/>
              <w:rPr>
                <w:rFonts w:ascii="Calibri" w:hAnsi="Calibri"/>
                <w:color w:val="000000"/>
                <w:sz w:val="16"/>
                <w:szCs w:val="16"/>
                <w:lang w:val="en-US"/>
              </w:rPr>
            </w:pPr>
            <w:r>
              <w:rPr>
                <w:rFonts w:ascii="Calibri" w:hAnsi="Calibri"/>
                <w:color w:val="000000"/>
                <w:sz w:val="16"/>
                <w:szCs w:val="16"/>
                <w:lang w:val="en-US"/>
              </w:rPr>
              <w:t xml:space="preserve">2 </w:t>
            </w:r>
            <w:r w:rsidRPr="00AA5C99">
              <w:rPr>
                <w:rFonts w:ascii="Calibri" w:hAnsi="Calibri"/>
                <w:color w:val="000000"/>
                <w:sz w:val="16"/>
                <w:szCs w:val="16"/>
                <w:lang w:val="en-US"/>
              </w:rPr>
              <w:t xml:space="preserve">Digonnet A, Carlier A, Willemse E, Quiriny M, Dekeyser C, de Saint Aubain N, Lemort M and Andry G (2011). Parathyroid carcinoma: a review with three illustrative cases. </w:t>
            </w:r>
            <w:r w:rsidRPr="00AA5C99">
              <w:rPr>
                <w:rFonts w:ascii="Calibri" w:hAnsi="Calibri"/>
                <w:i/>
                <w:color w:val="000000"/>
                <w:sz w:val="16"/>
                <w:szCs w:val="16"/>
                <w:lang w:val="en-US"/>
              </w:rPr>
              <w:t>J Cancer</w:t>
            </w:r>
            <w:r w:rsidRPr="00AA5C99">
              <w:rPr>
                <w:rFonts w:ascii="Calibri" w:hAnsi="Calibri"/>
                <w:color w:val="000000"/>
                <w:sz w:val="16"/>
                <w:szCs w:val="16"/>
                <w:lang w:val="en-US"/>
              </w:rPr>
              <w:t xml:space="preserve"> 2:532-537.</w:t>
            </w:r>
          </w:p>
          <w:p w14:paraId="235B650B" w14:textId="77777777" w:rsidR="00AA5C99" w:rsidRPr="00AA5C99" w:rsidRDefault="00AA5C99" w:rsidP="00AA5C99">
            <w:pPr>
              <w:spacing w:after="0"/>
              <w:rPr>
                <w:rFonts w:ascii="Calibri" w:hAnsi="Calibri"/>
                <w:color w:val="000000"/>
                <w:sz w:val="16"/>
                <w:szCs w:val="16"/>
                <w:lang w:val="en-US"/>
              </w:rPr>
            </w:pPr>
            <w:r>
              <w:rPr>
                <w:rFonts w:ascii="Calibri" w:hAnsi="Calibri"/>
                <w:color w:val="000000"/>
                <w:sz w:val="16"/>
                <w:szCs w:val="16"/>
                <w:lang w:val="en-US"/>
              </w:rPr>
              <w:t xml:space="preserve">3 </w:t>
            </w:r>
            <w:r w:rsidRPr="00AA5C99">
              <w:rPr>
                <w:rFonts w:ascii="Calibri" w:hAnsi="Calibri"/>
                <w:color w:val="000000"/>
                <w:sz w:val="16"/>
                <w:szCs w:val="16"/>
                <w:lang w:val="en-US"/>
              </w:rPr>
              <w:t xml:space="preserve">Yip L, Seethala RR, Nikiforova MN, Nikiforov YE, Ogilvie JB, Carty SE and Yim JH (2008). Loss of heterozygosity of selected tumor suppressor genes in parathyroid carcinoma. </w:t>
            </w:r>
            <w:r w:rsidRPr="00AA5C99">
              <w:rPr>
                <w:rFonts w:ascii="Calibri" w:hAnsi="Calibri"/>
                <w:i/>
                <w:color w:val="000000"/>
                <w:sz w:val="16"/>
                <w:szCs w:val="16"/>
                <w:lang w:val="en-US"/>
              </w:rPr>
              <w:t>Surgery</w:t>
            </w:r>
            <w:r w:rsidRPr="00AA5C99">
              <w:rPr>
                <w:rFonts w:ascii="Calibri" w:hAnsi="Calibri"/>
                <w:color w:val="000000"/>
                <w:sz w:val="16"/>
                <w:szCs w:val="16"/>
                <w:lang w:val="en-US"/>
              </w:rPr>
              <w:t xml:space="preserve"> 144(6):949-955; discussion 954-945.</w:t>
            </w:r>
          </w:p>
          <w:p w14:paraId="235B650C" w14:textId="77777777" w:rsidR="00F415BC" w:rsidRPr="004F4DA8" w:rsidRDefault="00AA5C99" w:rsidP="00AA5C99">
            <w:pPr>
              <w:spacing w:after="0"/>
              <w:rPr>
                <w:rFonts w:ascii="Calibri" w:hAnsi="Calibri"/>
                <w:color w:val="000000"/>
                <w:sz w:val="16"/>
                <w:szCs w:val="16"/>
              </w:rPr>
            </w:pPr>
            <w:r>
              <w:rPr>
                <w:rFonts w:ascii="Calibri" w:hAnsi="Calibri"/>
                <w:color w:val="000000"/>
                <w:sz w:val="16"/>
                <w:szCs w:val="16"/>
                <w:lang w:val="en-US"/>
              </w:rPr>
              <w:t xml:space="preserve">4 </w:t>
            </w:r>
            <w:r w:rsidRPr="00AA5C99">
              <w:rPr>
                <w:rFonts w:ascii="Calibri" w:hAnsi="Calibri"/>
                <w:color w:val="000000"/>
                <w:sz w:val="16"/>
                <w:szCs w:val="16"/>
                <w:lang w:val="en-US"/>
              </w:rPr>
              <w:t xml:space="preserve">Schulte KM, Gill AJ, Barczynski M, Karakas E, Miyauchi A, Knoefel WT, Lombardi CP, Talat N, Diaz-Cano S and Grant CS (2012). Classification of parathyroid cancer. </w:t>
            </w:r>
            <w:r w:rsidRPr="00AA5C99">
              <w:rPr>
                <w:rFonts w:ascii="Calibri" w:hAnsi="Calibri"/>
                <w:i/>
                <w:color w:val="000000"/>
                <w:sz w:val="16"/>
                <w:szCs w:val="16"/>
                <w:lang w:val="en-US"/>
              </w:rPr>
              <w:t>Ann Surg Oncol</w:t>
            </w:r>
            <w:r w:rsidRPr="00AA5C99">
              <w:rPr>
                <w:rFonts w:ascii="Calibri" w:hAnsi="Calibri"/>
                <w:color w:val="000000"/>
                <w:sz w:val="16"/>
                <w:szCs w:val="16"/>
                <w:lang w:val="en-US"/>
              </w:rPr>
              <w:t xml:space="preserve"> 19(8):2620-2628.</w:t>
            </w:r>
            <w:r w:rsidRPr="00AA5C9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50D" w14:textId="77777777" w:rsidR="00F415BC" w:rsidRPr="00CC5E7C" w:rsidRDefault="00F415BC" w:rsidP="00CC5E7C">
            <w:pPr>
              <w:rPr>
                <w:rFonts w:ascii="Calibri" w:hAnsi="Calibri"/>
                <w:color w:val="000000"/>
                <w:sz w:val="16"/>
                <w:szCs w:val="16"/>
              </w:rPr>
            </w:pPr>
          </w:p>
        </w:tc>
      </w:tr>
      <w:tr w:rsidR="00F415BC" w:rsidRPr="00CC5E7C" w14:paraId="235B6524"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0F" w14:textId="77777777" w:rsidR="00F415BC" w:rsidRDefault="00F415B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35B6510" w14:textId="77777777" w:rsidR="00F415BC" w:rsidRPr="00452595" w:rsidRDefault="00F415BC" w:rsidP="00273145">
            <w:pPr>
              <w:rPr>
                <w:rFonts w:ascii="Calibri" w:hAnsi="Calibri"/>
                <w:bCs/>
                <w:color w:val="000000"/>
                <w:sz w:val="16"/>
                <w:szCs w:val="16"/>
              </w:rPr>
            </w:pPr>
            <w:r w:rsidRPr="00452595">
              <w:rPr>
                <w:rFonts w:ascii="Calibri" w:hAnsi="Calibri"/>
                <w:bCs/>
                <w:color w:val="000000"/>
                <w:sz w:val="16"/>
                <w:szCs w:val="16"/>
              </w:rPr>
              <w:t>LYMPH NODE STATUS</w:t>
            </w:r>
          </w:p>
        </w:tc>
        <w:tc>
          <w:tcPr>
            <w:tcW w:w="2836" w:type="dxa"/>
            <w:tcBorders>
              <w:top w:val="nil"/>
              <w:left w:val="nil"/>
              <w:bottom w:val="single" w:sz="4" w:space="0" w:color="auto"/>
              <w:right w:val="single" w:sz="4" w:space="0" w:color="auto"/>
            </w:tcBorders>
            <w:shd w:val="clear" w:color="auto" w:fill="auto"/>
          </w:tcPr>
          <w:p w14:paraId="235B6511" w14:textId="77777777" w:rsidR="00F415BC" w:rsidRPr="008E71F1" w:rsidRDefault="00F415BC" w:rsidP="008E71F1">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235B6512" w14:textId="77777777" w:rsidR="00F415BC" w:rsidRDefault="00F415BC" w:rsidP="00452595">
            <w:pPr>
              <w:spacing w:after="0"/>
              <w:rPr>
                <w:rFonts w:ascii="Calibri" w:hAnsi="Calibri"/>
                <w:color w:val="000000"/>
                <w:sz w:val="16"/>
                <w:szCs w:val="16"/>
              </w:rPr>
            </w:pPr>
            <w:r w:rsidRPr="00725FA9">
              <w:rPr>
                <w:rFonts w:ascii="Calibri" w:hAnsi="Calibri"/>
                <w:color w:val="000000"/>
                <w:sz w:val="16"/>
                <w:szCs w:val="16"/>
              </w:rPr>
              <w:t xml:space="preserve">• </w:t>
            </w:r>
            <w:r w:rsidRPr="00452595">
              <w:rPr>
                <w:rFonts w:ascii="Calibri" w:hAnsi="Calibri"/>
                <w:color w:val="000000"/>
                <w:sz w:val="16"/>
                <w:szCs w:val="16"/>
              </w:rPr>
              <w:t>No nodes submitted or found</w:t>
            </w:r>
          </w:p>
          <w:p w14:paraId="235B6513" w14:textId="77777777" w:rsidR="00F415BC" w:rsidRDefault="00F415BC" w:rsidP="00452595">
            <w:pPr>
              <w:spacing w:after="0"/>
              <w:rPr>
                <w:rFonts w:ascii="Calibri" w:hAnsi="Calibri"/>
                <w:color w:val="000000"/>
                <w:sz w:val="16"/>
                <w:szCs w:val="16"/>
              </w:rPr>
            </w:pPr>
            <w:r>
              <w:rPr>
                <w:rFonts w:ascii="Calibri" w:hAnsi="Calibri"/>
                <w:color w:val="000000"/>
                <w:sz w:val="16"/>
                <w:szCs w:val="16"/>
              </w:rPr>
              <w:t>OR</w:t>
            </w:r>
          </w:p>
          <w:p w14:paraId="235B6514" w14:textId="77777777" w:rsidR="00F415BC" w:rsidRDefault="00F415BC" w:rsidP="00452595">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Number of lymph nodes examined</w:t>
            </w:r>
            <w:r>
              <w:rPr>
                <w:rFonts w:ascii="Calibri" w:hAnsi="Calibri"/>
                <w:color w:val="000000"/>
                <w:sz w:val="16"/>
                <w:szCs w:val="16"/>
              </w:rPr>
              <w:t xml:space="preserve"> </w:t>
            </w:r>
          </w:p>
          <w:p w14:paraId="235B6515" w14:textId="77777777" w:rsidR="00F415BC" w:rsidRPr="008E71F1" w:rsidRDefault="00F415BC"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Not involved</w:t>
            </w:r>
          </w:p>
          <w:p w14:paraId="235B6516" w14:textId="77777777" w:rsidR="00F415BC" w:rsidRDefault="00F415BC"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Involved</w:t>
            </w:r>
          </w:p>
          <w:p w14:paraId="235B6517" w14:textId="77777777" w:rsidR="00F415BC" w:rsidRPr="008E71F1" w:rsidRDefault="00F415BC" w:rsidP="008E71F1">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of positive lymph nodes</w:t>
            </w:r>
            <w:r>
              <w:rPr>
                <w:rFonts w:ascii="Calibri" w:hAnsi="Calibri"/>
                <w:color w:val="000000"/>
                <w:sz w:val="16"/>
                <w:szCs w:val="16"/>
              </w:rPr>
              <w:t xml:space="preserve"> </w:t>
            </w:r>
          </w:p>
          <w:p w14:paraId="235B6518" w14:textId="77777777" w:rsidR="00F415BC" w:rsidRPr="00542108" w:rsidRDefault="00F415BC" w:rsidP="00452595">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cannot be determined</w:t>
            </w:r>
          </w:p>
        </w:tc>
        <w:tc>
          <w:tcPr>
            <w:tcW w:w="8221" w:type="dxa"/>
            <w:tcBorders>
              <w:top w:val="nil"/>
              <w:left w:val="nil"/>
              <w:bottom w:val="single" w:sz="4" w:space="0" w:color="auto"/>
              <w:right w:val="single" w:sz="4" w:space="0" w:color="auto"/>
            </w:tcBorders>
            <w:shd w:val="clear" w:color="auto" w:fill="auto"/>
          </w:tcPr>
          <w:p w14:paraId="235B6519" w14:textId="77777777" w:rsidR="00F415BC" w:rsidRDefault="0097060C" w:rsidP="004A6237">
            <w:pPr>
              <w:spacing w:after="0"/>
              <w:rPr>
                <w:rFonts w:ascii="Calibri" w:hAnsi="Calibri"/>
                <w:color w:val="000000"/>
                <w:sz w:val="16"/>
                <w:szCs w:val="16"/>
              </w:rPr>
            </w:pPr>
            <w:r w:rsidRPr="0097060C">
              <w:rPr>
                <w:rFonts w:ascii="Calibri" w:hAnsi="Calibri"/>
                <w:color w:val="000000"/>
                <w:sz w:val="16"/>
                <w:szCs w:val="16"/>
              </w:rPr>
              <w:t>Regional lymph node metastasis from parathyroid carcinoma is uncommon with involvement mostly in the central neck (levels VI or VII) and rarely lateral neck (levels II, III, and IV).</w:t>
            </w:r>
            <w:r w:rsidRPr="0097060C">
              <w:rPr>
                <w:rFonts w:ascii="Calibri" w:hAnsi="Calibri"/>
                <w:color w:val="000000"/>
                <w:sz w:val="16"/>
                <w:szCs w:val="16"/>
                <w:vertAlign w:val="superscript"/>
              </w:rPr>
              <w:t>1</w:t>
            </w:r>
            <w:r w:rsidRPr="0097060C">
              <w:rPr>
                <w:rFonts w:ascii="Calibri" w:hAnsi="Calibri"/>
                <w:color w:val="000000"/>
                <w:sz w:val="16"/>
                <w:szCs w:val="16"/>
              </w:rPr>
              <w:t xml:space="preserve"> Metastases to lymph nodes has shown a potential correlation with survival however this has not been confirmed by large database studies.</w:t>
            </w:r>
            <w:r w:rsidRPr="0097060C">
              <w:rPr>
                <w:rFonts w:ascii="Calibri" w:hAnsi="Calibri"/>
                <w:color w:val="000000"/>
                <w:sz w:val="16"/>
                <w:szCs w:val="16"/>
                <w:vertAlign w:val="superscript"/>
              </w:rPr>
              <w:t>2-7</w:t>
            </w:r>
            <w:r w:rsidRPr="0097060C">
              <w:rPr>
                <w:rFonts w:ascii="Calibri" w:hAnsi="Calibri"/>
                <w:color w:val="000000"/>
                <w:sz w:val="16"/>
                <w:szCs w:val="16"/>
              </w:rPr>
              <w:t xml:space="preserve"> Although the evaluation of lymph node metastasis for </w:t>
            </w:r>
            <w:proofErr w:type="spellStart"/>
            <w:r w:rsidRPr="0097060C">
              <w:rPr>
                <w:rFonts w:ascii="Calibri" w:hAnsi="Calibri"/>
                <w:color w:val="000000"/>
                <w:sz w:val="16"/>
                <w:szCs w:val="16"/>
              </w:rPr>
              <w:t>extranodal</w:t>
            </w:r>
            <w:proofErr w:type="spellEnd"/>
            <w:r w:rsidRPr="0097060C">
              <w:rPr>
                <w:rFonts w:ascii="Calibri" w:hAnsi="Calibri"/>
                <w:color w:val="000000"/>
                <w:sz w:val="16"/>
                <w:szCs w:val="16"/>
              </w:rPr>
              <w:t xml:space="preserve"> extension (ENE) is encouraged for other head and neck malignancies, there is currently limited data on ENE specific to parathyroid carcinoma and so it is not included in this dataset.</w:t>
            </w:r>
          </w:p>
          <w:p w14:paraId="235B651A" w14:textId="77777777" w:rsidR="0097060C" w:rsidRDefault="0097060C" w:rsidP="004A6237">
            <w:pPr>
              <w:spacing w:after="0"/>
              <w:rPr>
                <w:rFonts w:ascii="Calibri" w:hAnsi="Calibri"/>
                <w:color w:val="000000"/>
                <w:sz w:val="16"/>
                <w:szCs w:val="16"/>
              </w:rPr>
            </w:pPr>
          </w:p>
          <w:p w14:paraId="235B651B" w14:textId="77777777" w:rsidR="0097060C" w:rsidRPr="0097060C" w:rsidRDefault="0097060C" w:rsidP="0097060C">
            <w:pPr>
              <w:spacing w:after="0"/>
              <w:rPr>
                <w:rFonts w:ascii="Calibri" w:hAnsi="Calibri"/>
                <w:b/>
                <w:color w:val="000000"/>
                <w:sz w:val="16"/>
                <w:szCs w:val="16"/>
              </w:rPr>
            </w:pPr>
            <w:r w:rsidRPr="0097060C">
              <w:rPr>
                <w:rFonts w:ascii="Calibri" w:hAnsi="Calibri"/>
                <w:b/>
                <w:color w:val="000000"/>
                <w:sz w:val="16"/>
                <w:szCs w:val="16"/>
              </w:rPr>
              <w:t xml:space="preserve">References </w:t>
            </w:r>
          </w:p>
          <w:p w14:paraId="235B651C" w14:textId="77777777" w:rsidR="0097060C" w:rsidRPr="0097060C" w:rsidRDefault="0097060C" w:rsidP="0097060C">
            <w:pPr>
              <w:spacing w:after="0"/>
              <w:rPr>
                <w:rFonts w:ascii="Calibri" w:hAnsi="Calibri"/>
                <w:color w:val="000000"/>
                <w:sz w:val="16"/>
                <w:szCs w:val="16"/>
                <w:lang w:val="en-US"/>
              </w:rPr>
            </w:pPr>
            <w:r w:rsidRPr="0097060C">
              <w:rPr>
                <w:rFonts w:ascii="Calibri" w:hAnsi="Calibri"/>
                <w:color w:val="000000"/>
                <w:sz w:val="16"/>
                <w:szCs w:val="16"/>
                <w:lang w:val="en-US"/>
              </w:rPr>
              <w:fldChar w:fldCharType="begin"/>
            </w:r>
            <w:r w:rsidRPr="0097060C">
              <w:rPr>
                <w:rFonts w:ascii="Calibri" w:hAnsi="Calibri"/>
                <w:color w:val="000000"/>
                <w:sz w:val="16"/>
                <w:szCs w:val="16"/>
                <w:lang w:val="en-US"/>
              </w:rPr>
              <w:instrText xml:space="preserve"> ADDIN EN.REFLIST </w:instrText>
            </w:r>
            <w:r w:rsidRPr="0097060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7060C">
              <w:rPr>
                <w:rFonts w:ascii="Calibri" w:hAnsi="Calibri"/>
                <w:color w:val="000000"/>
                <w:sz w:val="16"/>
                <w:szCs w:val="16"/>
                <w:lang w:val="en-US"/>
              </w:rPr>
              <w:t xml:space="preserve">Schulte KM, Gill AJ, Barczynski M, Karakas E, Miyauchi A, Knoefel WT, Lombardi CP, Talat N, Diaz-Cano S and Grant CS (2012). Classification of parathyroid cancer. </w:t>
            </w:r>
            <w:r w:rsidRPr="0097060C">
              <w:rPr>
                <w:rFonts w:ascii="Calibri" w:hAnsi="Calibri"/>
                <w:i/>
                <w:color w:val="000000"/>
                <w:sz w:val="16"/>
                <w:szCs w:val="16"/>
                <w:lang w:val="en-US"/>
              </w:rPr>
              <w:t>Ann Surg Oncol</w:t>
            </w:r>
            <w:r w:rsidRPr="0097060C">
              <w:rPr>
                <w:rFonts w:ascii="Calibri" w:hAnsi="Calibri"/>
                <w:color w:val="000000"/>
                <w:sz w:val="16"/>
                <w:szCs w:val="16"/>
                <w:lang w:val="en-US"/>
              </w:rPr>
              <w:t xml:space="preserve"> 19(8):2620-2628.</w:t>
            </w:r>
          </w:p>
          <w:p w14:paraId="235B651D" w14:textId="77777777" w:rsidR="0097060C" w:rsidRPr="0097060C" w:rsidRDefault="0097060C" w:rsidP="0097060C">
            <w:pPr>
              <w:spacing w:after="0"/>
              <w:rPr>
                <w:rFonts w:ascii="Calibri" w:hAnsi="Calibri"/>
                <w:color w:val="000000"/>
                <w:sz w:val="16"/>
                <w:szCs w:val="16"/>
                <w:lang w:val="en-US"/>
              </w:rPr>
            </w:pPr>
            <w:r>
              <w:rPr>
                <w:rFonts w:ascii="Calibri" w:hAnsi="Calibri"/>
                <w:color w:val="000000"/>
                <w:sz w:val="16"/>
                <w:szCs w:val="16"/>
                <w:lang w:val="en-US"/>
              </w:rPr>
              <w:t xml:space="preserve">2 </w:t>
            </w:r>
            <w:r w:rsidRPr="0097060C">
              <w:rPr>
                <w:rFonts w:ascii="Calibri" w:hAnsi="Calibri"/>
                <w:color w:val="000000"/>
                <w:sz w:val="16"/>
                <w:szCs w:val="16"/>
                <w:lang w:val="en-US"/>
              </w:rPr>
              <w:t xml:space="preserve">Harari A, Waring A, Fernandez-Ranvier G, Hwang J, Suh I, Mitmaker E, Shen W, Gosnell J, Duh QY and Clark O (2011). Parathyroid carcinoma: a 43-year outcome and survival analysis. </w:t>
            </w:r>
            <w:r w:rsidRPr="0097060C">
              <w:rPr>
                <w:rFonts w:ascii="Calibri" w:hAnsi="Calibri"/>
                <w:i/>
                <w:color w:val="000000"/>
                <w:sz w:val="16"/>
                <w:szCs w:val="16"/>
                <w:lang w:val="en-US"/>
              </w:rPr>
              <w:t>J Clin Endocrinol Metab</w:t>
            </w:r>
            <w:r w:rsidRPr="0097060C">
              <w:rPr>
                <w:rFonts w:ascii="Calibri" w:hAnsi="Calibri"/>
                <w:color w:val="000000"/>
                <w:sz w:val="16"/>
                <w:szCs w:val="16"/>
                <w:lang w:val="en-US"/>
              </w:rPr>
              <w:t xml:space="preserve"> 96(12):3679-3686.</w:t>
            </w:r>
          </w:p>
          <w:p w14:paraId="235B651E" w14:textId="77777777" w:rsidR="0097060C" w:rsidRPr="0097060C" w:rsidRDefault="0097060C" w:rsidP="0097060C">
            <w:pPr>
              <w:spacing w:after="0"/>
              <w:rPr>
                <w:rFonts w:ascii="Calibri" w:hAnsi="Calibri"/>
                <w:color w:val="000000"/>
                <w:sz w:val="16"/>
                <w:szCs w:val="16"/>
                <w:lang w:val="en-US"/>
              </w:rPr>
            </w:pPr>
            <w:r>
              <w:rPr>
                <w:rFonts w:ascii="Calibri" w:hAnsi="Calibri"/>
                <w:color w:val="000000"/>
                <w:sz w:val="16"/>
                <w:szCs w:val="16"/>
                <w:lang w:val="en-US"/>
              </w:rPr>
              <w:t xml:space="preserve">3 </w:t>
            </w:r>
            <w:r w:rsidRPr="0097060C">
              <w:rPr>
                <w:rFonts w:ascii="Calibri" w:hAnsi="Calibri"/>
                <w:color w:val="000000"/>
                <w:sz w:val="16"/>
                <w:szCs w:val="16"/>
                <w:lang w:val="en-US"/>
              </w:rPr>
              <w:t xml:space="preserve">Sadler C, Gow KW, Beierle EA, Doski JJ, Langer M, Nuchtern JG, Vasudevan SA and Goldfarb M (2014). Parathyroid carcinoma in more than 1,000 patients: A population-level analysis. </w:t>
            </w:r>
            <w:r w:rsidRPr="0097060C">
              <w:rPr>
                <w:rFonts w:ascii="Calibri" w:hAnsi="Calibri"/>
                <w:i/>
                <w:color w:val="000000"/>
                <w:sz w:val="16"/>
                <w:szCs w:val="16"/>
                <w:lang w:val="en-US"/>
              </w:rPr>
              <w:t>Surgery</w:t>
            </w:r>
            <w:r w:rsidRPr="0097060C">
              <w:rPr>
                <w:rFonts w:ascii="Calibri" w:hAnsi="Calibri"/>
                <w:color w:val="000000"/>
                <w:sz w:val="16"/>
                <w:szCs w:val="16"/>
                <w:lang w:val="en-US"/>
              </w:rPr>
              <w:t xml:space="preserve"> 156(6):1622-1629; discussion 1629-1630.</w:t>
            </w:r>
          </w:p>
          <w:p w14:paraId="235B651F" w14:textId="77777777" w:rsidR="0097060C" w:rsidRPr="0097060C" w:rsidRDefault="0097060C" w:rsidP="0097060C">
            <w:pPr>
              <w:spacing w:after="0"/>
              <w:rPr>
                <w:rFonts w:ascii="Calibri" w:hAnsi="Calibri"/>
                <w:color w:val="000000"/>
                <w:sz w:val="16"/>
                <w:szCs w:val="16"/>
                <w:lang w:val="en-US"/>
              </w:rPr>
            </w:pPr>
            <w:r>
              <w:rPr>
                <w:rFonts w:ascii="Calibri" w:hAnsi="Calibri"/>
                <w:color w:val="000000"/>
                <w:sz w:val="16"/>
                <w:szCs w:val="16"/>
                <w:lang w:val="en-US"/>
              </w:rPr>
              <w:t xml:space="preserve">4 </w:t>
            </w:r>
            <w:r w:rsidRPr="0097060C">
              <w:rPr>
                <w:rFonts w:ascii="Calibri" w:hAnsi="Calibri"/>
                <w:color w:val="000000"/>
                <w:sz w:val="16"/>
                <w:szCs w:val="16"/>
                <w:lang w:val="en-US"/>
              </w:rPr>
              <w:t xml:space="preserve">Talat N and Schulte KM (2010). Clinical presentation, staging and long-term evolution of parathyroid cancer. </w:t>
            </w:r>
            <w:r w:rsidRPr="0097060C">
              <w:rPr>
                <w:rFonts w:ascii="Calibri" w:hAnsi="Calibri"/>
                <w:i/>
                <w:color w:val="000000"/>
                <w:sz w:val="16"/>
                <w:szCs w:val="16"/>
                <w:lang w:val="en-US"/>
              </w:rPr>
              <w:t>Ann Surg Oncol</w:t>
            </w:r>
            <w:r w:rsidRPr="0097060C">
              <w:rPr>
                <w:rFonts w:ascii="Calibri" w:hAnsi="Calibri"/>
                <w:color w:val="000000"/>
                <w:sz w:val="16"/>
                <w:szCs w:val="16"/>
                <w:lang w:val="en-US"/>
              </w:rPr>
              <w:t xml:space="preserve"> 17(8):2156-2174.</w:t>
            </w:r>
          </w:p>
          <w:p w14:paraId="235B6520" w14:textId="77777777" w:rsidR="0097060C" w:rsidRPr="0097060C" w:rsidRDefault="0097060C" w:rsidP="0097060C">
            <w:pPr>
              <w:spacing w:after="0"/>
              <w:rPr>
                <w:rFonts w:ascii="Calibri" w:hAnsi="Calibri"/>
                <w:color w:val="000000"/>
                <w:sz w:val="16"/>
                <w:szCs w:val="16"/>
                <w:lang w:val="en-US"/>
              </w:rPr>
            </w:pPr>
            <w:r>
              <w:rPr>
                <w:rFonts w:ascii="Calibri" w:hAnsi="Calibri"/>
                <w:color w:val="000000"/>
                <w:sz w:val="16"/>
                <w:szCs w:val="16"/>
                <w:lang w:val="en-US"/>
              </w:rPr>
              <w:t xml:space="preserve">5 </w:t>
            </w:r>
            <w:r w:rsidRPr="0097060C">
              <w:rPr>
                <w:rFonts w:ascii="Calibri" w:hAnsi="Calibri"/>
                <w:color w:val="000000"/>
                <w:sz w:val="16"/>
                <w:szCs w:val="16"/>
                <w:lang w:val="en-US"/>
              </w:rPr>
              <w:t xml:space="preserve">Silva-Figueroa AM, Hess KR, Williams MD, Clarke CN, Christakis I, Graham PH, Grubbs EG, Lee JE, Busaidy NL and Perrier ND (2017). Prognostic Scoring System to Risk Stratify Parathyroid Carcinoma. </w:t>
            </w:r>
            <w:r w:rsidRPr="0097060C">
              <w:rPr>
                <w:rFonts w:ascii="Calibri" w:hAnsi="Calibri"/>
                <w:i/>
                <w:color w:val="000000"/>
                <w:sz w:val="16"/>
                <w:szCs w:val="16"/>
                <w:lang w:val="en-US"/>
              </w:rPr>
              <w:t>J Am Coll Surg</w:t>
            </w:r>
            <w:r w:rsidRPr="0097060C">
              <w:rPr>
                <w:rFonts w:ascii="Calibri" w:hAnsi="Calibri"/>
                <w:color w:val="000000"/>
                <w:sz w:val="16"/>
                <w:szCs w:val="16"/>
                <w:lang w:val="en-US"/>
              </w:rPr>
              <w:t>.</w:t>
            </w:r>
          </w:p>
          <w:p w14:paraId="235B6521" w14:textId="77777777" w:rsidR="0097060C" w:rsidRPr="0097060C" w:rsidRDefault="0097060C" w:rsidP="0097060C">
            <w:pPr>
              <w:spacing w:after="0"/>
              <w:rPr>
                <w:rFonts w:ascii="Calibri" w:hAnsi="Calibri"/>
                <w:color w:val="000000"/>
                <w:sz w:val="16"/>
                <w:szCs w:val="16"/>
                <w:lang w:val="en-US"/>
              </w:rPr>
            </w:pPr>
            <w:r>
              <w:rPr>
                <w:rFonts w:ascii="Calibri" w:hAnsi="Calibri"/>
                <w:color w:val="000000"/>
                <w:sz w:val="16"/>
                <w:szCs w:val="16"/>
                <w:lang w:val="en-US"/>
              </w:rPr>
              <w:t xml:space="preserve">6 </w:t>
            </w:r>
            <w:r w:rsidRPr="0097060C">
              <w:rPr>
                <w:rFonts w:ascii="Calibri" w:hAnsi="Calibri"/>
                <w:color w:val="000000"/>
                <w:sz w:val="16"/>
                <w:szCs w:val="16"/>
                <w:lang w:val="en-US"/>
              </w:rPr>
              <w:t xml:space="preserve">Hsu KT, Sippel RS, Chen H and Schneider DF (2014). Is central lymph node dissection necessary for parathyroid carcinoma? </w:t>
            </w:r>
            <w:r w:rsidRPr="0097060C">
              <w:rPr>
                <w:rFonts w:ascii="Calibri" w:hAnsi="Calibri"/>
                <w:i/>
                <w:color w:val="000000"/>
                <w:sz w:val="16"/>
                <w:szCs w:val="16"/>
                <w:lang w:val="en-US"/>
              </w:rPr>
              <w:t>Surgery</w:t>
            </w:r>
            <w:r w:rsidRPr="0097060C">
              <w:rPr>
                <w:rFonts w:ascii="Calibri" w:hAnsi="Calibri"/>
                <w:color w:val="000000"/>
                <w:sz w:val="16"/>
                <w:szCs w:val="16"/>
                <w:lang w:val="en-US"/>
              </w:rPr>
              <w:t xml:space="preserve"> 156(6):1336-1341; discussion 1341.</w:t>
            </w:r>
          </w:p>
          <w:p w14:paraId="235B6522" w14:textId="77777777" w:rsidR="0097060C" w:rsidRPr="00285959" w:rsidRDefault="0097060C" w:rsidP="0097060C">
            <w:pPr>
              <w:spacing w:after="0"/>
              <w:rPr>
                <w:rFonts w:ascii="Calibri" w:hAnsi="Calibri"/>
                <w:color w:val="000000"/>
                <w:sz w:val="16"/>
                <w:szCs w:val="16"/>
              </w:rPr>
            </w:pPr>
            <w:r>
              <w:rPr>
                <w:rFonts w:ascii="Calibri" w:hAnsi="Calibri"/>
                <w:color w:val="000000"/>
                <w:sz w:val="16"/>
                <w:szCs w:val="16"/>
                <w:lang w:val="en-US"/>
              </w:rPr>
              <w:t xml:space="preserve">7 </w:t>
            </w:r>
            <w:r w:rsidRPr="0097060C">
              <w:rPr>
                <w:rFonts w:ascii="Calibri" w:hAnsi="Calibri"/>
                <w:color w:val="000000"/>
                <w:sz w:val="16"/>
                <w:szCs w:val="16"/>
                <w:lang w:val="en-US"/>
              </w:rPr>
              <w:t xml:space="preserve">Lee PK, Jarosek SL, Virnig BA, Evasovich M and Tuttle TM (2007). Trends in the incidence and treatment of parathyroid cancer in the United States. </w:t>
            </w:r>
            <w:r w:rsidRPr="0097060C">
              <w:rPr>
                <w:rFonts w:ascii="Calibri" w:hAnsi="Calibri"/>
                <w:i/>
                <w:color w:val="000000"/>
                <w:sz w:val="16"/>
                <w:szCs w:val="16"/>
                <w:lang w:val="en-US"/>
              </w:rPr>
              <w:t>Cancer</w:t>
            </w:r>
            <w:r w:rsidRPr="0097060C">
              <w:rPr>
                <w:rFonts w:ascii="Calibri" w:hAnsi="Calibri"/>
                <w:color w:val="000000"/>
                <w:sz w:val="16"/>
                <w:szCs w:val="16"/>
                <w:lang w:val="en-US"/>
              </w:rPr>
              <w:t xml:space="preserve"> 109(9):1736-1741.</w:t>
            </w:r>
            <w:r w:rsidRPr="0097060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523" w14:textId="77777777" w:rsidR="00F415BC" w:rsidRPr="00CC5E7C" w:rsidRDefault="00F415BC" w:rsidP="00CC5E7C">
            <w:pPr>
              <w:rPr>
                <w:rFonts w:ascii="Calibri" w:hAnsi="Calibri"/>
                <w:color w:val="000000"/>
                <w:sz w:val="16"/>
                <w:szCs w:val="16"/>
              </w:rPr>
            </w:pPr>
          </w:p>
        </w:tc>
      </w:tr>
      <w:tr w:rsidR="00F415BC" w:rsidRPr="00CC5E7C" w14:paraId="235B653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25" w14:textId="77777777" w:rsidR="00F415BC" w:rsidRDefault="00321102"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526" w14:textId="77777777" w:rsidR="00F415BC" w:rsidRPr="00725FA9" w:rsidRDefault="00F415BC" w:rsidP="00C542A1">
            <w:pPr>
              <w:rPr>
                <w:rFonts w:ascii="Calibri" w:hAnsi="Calibri"/>
                <w:bCs/>
                <w:color w:val="000000"/>
                <w:sz w:val="16"/>
                <w:szCs w:val="16"/>
              </w:rPr>
            </w:pPr>
            <w:r w:rsidRPr="00141BA6">
              <w:rPr>
                <w:rFonts w:ascii="Calibri" w:hAnsi="Calibri"/>
                <w:bCs/>
                <w:color w:val="000000"/>
                <w:sz w:val="16"/>
                <w:szCs w:val="16"/>
              </w:rPr>
              <w:t xml:space="preserve">COEXISTENT </w:t>
            </w:r>
            <w:r w:rsidR="00C542A1">
              <w:rPr>
                <w:rFonts w:ascii="Calibri" w:hAnsi="Calibri"/>
                <w:bCs/>
                <w:color w:val="000000"/>
                <w:sz w:val="16"/>
                <w:szCs w:val="16"/>
              </w:rPr>
              <w:t>FINDINGS</w:t>
            </w:r>
          </w:p>
        </w:tc>
        <w:tc>
          <w:tcPr>
            <w:tcW w:w="2836" w:type="dxa"/>
            <w:tcBorders>
              <w:top w:val="nil"/>
              <w:left w:val="nil"/>
              <w:bottom w:val="single" w:sz="4" w:space="0" w:color="auto"/>
              <w:right w:val="single" w:sz="4" w:space="0" w:color="auto"/>
            </w:tcBorders>
            <w:shd w:val="clear" w:color="auto" w:fill="auto"/>
          </w:tcPr>
          <w:p w14:paraId="235B6527" w14:textId="77777777" w:rsidR="00F415BC" w:rsidRDefault="00F415B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Pr>
                <w:rFonts w:ascii="Calibri" w:hAnsi="Calibri"/>
                <w:color w:val="000000"/>
                <w:sz w:val="16"/>
                <w:szCs w:val="16"/>
              </w:rPr>
              <w:t>/</w:t>
            </w:r>
            <w:r w:rsidR="00C542A1">
              <w:rPr>
                <w:rFonts w:ascii="Calibri" w:hAnsi="Calibri"/>
                <w:color w:val="000000"/>
                <w:sz w:val="16"/>
                <w:szCs w:val="16"/>
              </w:rPr>
              <w:t>single select/</w:t>
            </w:r>
            <w:r>
              <w:rPr>
                <w:rFonts w:ascii="Calibri" w:hAnsi="Calibri"/>
                <w:color w:val="000000"/>
                <w:sz w:val="16"/>
                <w:szCs w:val="16"/>
              </w:rPr>
              <w:t>text</w:t>
            </w:r>
            <w:r w:rsidRPr="003702DD">
              <w:rPr>
                <w:rFonts w:ascii="Calibri" w:hAnsi="Calibri"/>
                <w:color w:val="000000"/>
                <w:sz w:val="16"/>
                <w:szCs w:val="16"/>
              </w:rPr>
              <w:t>:</w:t>
            </w:r>
          </w:p>
          <w:p w14:paraId="235B6528" w14:textId="77777777" w:rsidR="00F415BC" w:rsidRDefault="00F415BC" w:rsidP="00141BA6">
            <w:pPr>
              <w:spacing w:after="0"/>
              <w:rPr>
                <w:rFonts w:ascii="Calibri" w:hAnsi="Calibri"/>
                <w:color w:val="000000"/>
                <w:sz w:val="16"/>
                <w:szCs w:val="16"/>
              </w:rPr>
            </w:pPr>
            <w:r w:rsidRPr="00725FA9">
              <w:rPr>
                <w:rFonts w:ascii="Calibri" w:hAnsi="Calibri"/>
                <w:color w:val="000000"/>
                <w:sz w:val="16"/>
                <w:szCs w:val="16"/>
              </w:rPr>
              <w:t xml:space="preserve">• </w:t>
            </w:r>
            <w:r w:rsidRPr="00141BA6">
              <w:rPr>
                <w:rFonts w:ascii="Calibri" w:hAnsi="Calibri"/>
                <w:color w:val="000000"/>
                <w:sz w:val="16"/>
                <w:szCs w:val="16"/>
              </w:rPr>
              <w:t>None identified</w:t>
            </w:r>
          </w:p>
          <w:p w14:paraId="235B6529" w14:textId="77777777" w:rsidR="00F415BC" w:rsidRPr="00382AE8" w:rsidRDefault="00F415BC" w:rsidP="00382AE8">
            <w:pPr>
              <w:spacing w:after="0"/>
              <w:rPr>
                <w:rFonts w:ascii="Calibri" w:hAnsi="Calibri"/>
                <w:color w:val="000000"/>
                <w:sz w:val="16"/>
                <w:szCs w:val="16"/>
              </w:rPr>
            </w:pPr>
            <w:r w:rsidRPr="00382AE8">
              <w:rPr>
                <w:rFonts w:ascii="Calibri" w:hAnsi="Calibri"/>
                <w:color w:val="000000"/>
                <w:sz w:val="16"/>
                <w:szCs w:val="16"/>
              </w:rPr>
              <w:t xml:space="preserve">• </w:t>
            </w:r>
            <w:r w:rsidR="00C542A1">
              <w:rPr>
                <w:rFonts w:ascii="Calibri" w:hAnsi="Calibri"/>
                <w:color w:val="000000"/>
                <w:sz w:val="16"/>
                <w:szCs w:val="16"/>
              </w:rPr>
              <w:t>Present</w:t>
            </w:r>
          </w:p>
          <w:p w14:paraId="235B652A" w14:textId="77777777" w:rsidR="00C542A1" w:rsidRPr="00C542A1" w:rsidRDefault="00C542A1" w:rsidP="00C542A1">
            <w:pPr>
              <w:pStyle w:val="ListParagraph"/>
              <w:numPr>
                <w:ilvl w:val="0"/>
                <w:numId w:val="9"/>
              </w:numPr>
              <w:spacing w:after="0"/>
              <w:ind w:left="317" w:hanging="142"/>
              <w:rPr>
                <w:rFonts w:ascii="Calibri" w:hAnsi="Calibri"/>
                <w:color w:val="000000"/>
                <w:sz w:val="16"/>
                <w:szCs w:val="16"/>
              </w:rPr>
            </w:pPr>
            <w:r w:rsidRPr="00C542A1">
              <w:rPr>
                <w:rFonts w:ascii="Calibri" w:hAnsi="Calibri"/>
                <w:color w:val="000000"/>
                <w:sz w:val="16"/>
                <w:szCs w:val="16"/>
              </w:rPr>
              <w:t>Other finding(s) in same parathyroid gland as neoplasm</w:t>
            </w:r>
          </w:p>
          <w:p w14:paraId="235B652B" w14:textId="77777777" w:rsidR="00F415BC" w:rsidRPr="00C542A1" w:rsidRDefault="00C542A1" w:rsidP="00C542A1">
            <w:pPr>
              <w:pStyle w:val="ListParagraph"/>
              <w:numPr>
                <w:ilvl w:val="0"/>
                <w:numId w:val="9"/>
              </w:numPr>
              <w:spacing w:after="0"/>
              <w:ind w:left="317" w:hanging="142"/>
              <w:rPr>
                <w:rFonts w:ascii="Calibri" w:hAnsi="Calibri"/>
                <w:i/>
                <w:color w:val="000000"/>
                <w:sz w:val="16"/>
                <w:szCs w:val="16"/>
              </w:rPr>
            </w:pPr>
            <w:r w:rsidRPr="00C542A1">
              <w:rPr>
                <w:rFonts w:ascii="Calibri" w:hAnsi="Calibri"/>
                <w:color w:val="000000"/>
                <w:sz w:val="16"/>
                <w:szCs w:val="16"/>
              </w:rPr>
              <w:t xml:space="preserve">Other, </w:t>
            </w:r>
            <w:r w:rsidRPr="00C542A1">
              <w:rPr>
                <w:rFonts w:ascii="Calibri" w:hAnsi="Calibri"/>
                <w:i/>
                <w:color w:val="000000"/>
                <w:sz w:val="16"/>
                <w:szCs w:val="16"/>
              </w:rPr>
              <w:t>specify</w:t>
            </w:r>
          </w:p>
          <w:p w14:paraId="235B652C" w14:textId="77777777" w:rsidR="00F415BC" w:rsidRPr="00382AE8" w:rsidRDefault="00F415BC" w:rsidP="00382AE8">
            <w:pPr>
              <w:spacing w:after="0"/>
              <w:rPr>
                <w:rFonts w:ascii="Calibri" w:hAnsi="Calibri"/>
                <w:color w:val="000000"/>
                <w:sz w:val="16"/>
                <w:szCs w:val="16"/>
              </w:rPr>
            </w:pPr>
            <w:r w:rsidRPr="00382AE8">
              <w:rPr>
                <w:rFonts w:ascii="Calibri" w:hAnsi="Calibri"/>
                <w:color w:val="000000"/>
                <w:sz w:val="16"/>
                <w:szCs w:val="16"/>
              </w:rPr>
              <w:t xml:space="preserve">• </w:t>
            </w:r>
            <w:r w:rsidR="00C542A1" w:rsidRPr="00C542A1">
              <w:rPr>
                <w:rFonts w:ascii="Calibri" w:hAnsi="Calibri"/>
                <w:color w:val="000000"/>
                <w:sz w:val="16"/>
                <w:szCs w:val="16"/>
              </w:rPr>
              <w:t xml:space="preserve">Tissue from another submitted parathyroid gland, </w:t>
            </w:r>
            <w:r w:rsidR="00C542A1" w:rsidRPr="00C542A1">
              <w:rPr>
                <w:rFonts w:ascii="Calibri" w:hAnsi="Calibri"/>
                <w:i/>
                <w:color w:val="000000"/>
                <w:sz w:val="16"/>
                <w:szCs w:val="16"/>
              </w:rPr>
              <w:t>specify</w:t>
            </w:r>
          </w:p>
          <w:p w14:paraId="235B652D" w14:textId="77777777" w:rsidR="00F415BC" w:rsidRPr="00382AE8" w:rsidRDefault="00C542A1" w:rsidP="00C542A1">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Normal</w:t>
            </w:r>
          </w:p>
          <w:p w14:paraId="235B652E" w14:textId="77777777" w:rsidR="00C542A1" w:rsidRDefault="00C542A1" w:rsidP="00C542A1">
            <w:pPr>
              <w:pStyle w:val="ListParagraph"/>
              <w:numPr>
                <w:ilvl w:val="0"/>
                <w:numId w:val="9"/>
              </w:numPr>
              <w:spacing w:after="0"/>
              <w:ind w:left="317" w:hanging="142"/>
              <w:rPr>
                <w:rFonts w:ascii="Calibri" w:hAnsi="Calibri"/>
                <w:color w:val="000000"/>
                <w:sz w:val="16"/>
                <w:szCs w:val="16"/>
              </w:rPr>
            </w:pPr>
            <w:r w:rsidRPr="00C542A1">
              <w:rPr>
                <w:rFonts w:ascii="Calibri" w:hAnsi="Calibri"/>
                <w:color w:val="000000"/>
                <w:sz w:val="16"/>
                <w:szCs w:val="16"/>
              </w:rPr>
              <w:t xml:space="preserve">Hypercellular, </w:t>
            </w:r>
            <w:r w:rsidRPr="009B363E">
              <w:rPr>
                <w:rFonts w:ascii="Calibri" w:hAnsi="Calibri"/>
                <w:i/>
                <w:color w:val="000000"/>
                <w:sz w:val="16"/>
                <w:szCs w:val="16"/>
              </w:rPr>
              <w:t>specify</w:t>
            </w:r>
          </w:p>
          <w:p w14:paraId="235B652F" w14:textId="77777777" w:rsidR="00F415BC" w:rsidRPr="00725FA9" w:rsidRDefault="00F415BC" w:rsidP="00C542A1">
            <w:pPr>
              <w:pStyle w:val="ListParagraph"/>
              <w:numPr>
                <w:ilvl w:val="0"/>
                <w:numId w:val="9"/>
              </w:numPr>
              <w:spacing w:after="0"/>
              <w:ind w:left="317" w:hanging="142"/>
              <w:rPr>
                <w:rFonts w:ascii="Calibri" w:hAnsi="Calibri"/>
                <w:color w:val="000000"/>
                <w:sz w:val="16"/>
                <w:szCs w:val="16"/>
              </w:rPr>
            </w:pPr>
            <w:r w:rsidRPr="00382AE8">
              <w:rPr>
                <w:rFonts w:ascii="Calibri" w:hAnsi="Calibri"/>
                <w:color w:val="000000"/>
                <w:sz w:val="16"/>
                <w:szCs w:val="16"/>
              </w:rPr>
              <w:t xml:space="preserve">Other, </w:t>
            </w:r>
            <w:r w:rsidRPr="009B363E">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530" w14:textId="77777777" w:rsidR="00F415BC" w:rsidRPr="00DC3017" w:rsidRDefault="009B363E" w:rsidP="00C542A1">
            <w:pPr>
              <w:spacing w:after="0"/>
              <w:rPr>
                <w:rFonts w:ascii="Calibri" w:hAnsi="Calibri"/>
                <w:color w:val="000000"/>
                <w:sz w:val="16"/>
                <w:szCs w:val="16"/>
              </w:rPr>
            </w:pPr>
            <w:r w:rsidRPr="009B363E">
              <w:rPr>
                <w:rFonts w:ascii="Calibri" w:hAnsi="Calibri"/>
                <w:color w:val="000000"/>
                <w:sz w:val="16"/>
                <w:szCs w:val="16"/>
              </w:rPr>
              <w:t xml:space="preserve">Coexistent findings enables documentation of other histologic features identified in either the same parathyroid gland as the neoplasm or in other parathyroid gland tissue submitted for evaluation. As coexisting parathyroid conditions may be </w:t>
            </w:r>
            <w:proofErr w:type="spellStart"/>
            <w:r w:rsidRPr="009B363E">
              <w:rPr>
                <w:rFonts w:ascii="Calibri" w:hAnsi="Calibri"/>
                <w:color w:val="000000"/>
                <w:sz w:val="16"/>
                <w:szCs w:val="16"/>
              </w:rPr>
              <w:t>encounted</w:t>
            </w:r>
            <w:proofErr w:type="spellEnd"/>
            <w:r w:rsidRPr="009B363E">
              <w:rPr>
                <w:rFonts w:ascii="Calibri" w:hAnsi="Calibri"/>
                <w:color w:val="000000"/>
                <w:sz w:val="16"/>
                <w:szCs w:val="16"/>
              </w:rPr>
              <w:t xml:space="preserve"> in other parathyroid glands submitted it is important to detail whether the histology has normal, hypercellular (i.e., specifying if specific for hyperplasia or adenoma), or other features seen as relevant to this dataset. Malignant pathology identified in the thyroid would utilize the corresponding thyroid dataset.</w:t>
            </w:r>
          </w:p>
        </w:tc>
        <w:tc>
          <w:tcPr>
            <w:tcW w:w="1701" w:type="dxa"/>
            <w:tcBorders>
              <w:top w:val="nil"/>
              <w:left w:val="nil"/>
              <w:bottom w:val="single" w:sz="4" w:space="0" w:color="auto"/>
              <w:right w:val="single" w:sz="4" w:space="0" w:color="auto"/>
            </w:tcBorders>
            <w:shd w:val="clear" w:color="auto" w:fill="auto"/>
          </w:tcPr>
          <w:p w14:paraId="235B6531" w14:textId="77777777" w:rsidR="00F415BC" w:rsidRPr="00CC5E7C" w:rsidRDefault="00F415BC" w:rsidP="00CC5E7C">
            <w:pPr>
              <w:rPr>
                <w:rFonts w:ascii="Calibri" w:hAnsi="Calibri"/>
                <w:color w:val="000000"/>
                <w:sz w:val="16"/>
                <w:szCs w:val="16"/>
              </w:rPr>
            </w:pPr>
          </w:p>
        </w:tc>
      </w:tr>
      <w:tr w:rsidR="00AE035B" w:rsidRPr="00CC5E7C" w14:paraId="235B655C"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33" w14:textId="77777777" w:rsidR="00AE035B" w:rsidRDefault="00321102"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35B6534" w14:textId="77777777" w:rsidR="00AE035B" w:rsidRPr="00141BA6" w:rsidRDefault="00AE035B" w:rsidP="00C542A1">
            <w:pPr>
              <w:rPr>
                <w:rFonts w:ascii="Calibri" w:hAnsi="Calibri"/>
                <w:bCs/>
                <w:color w:val="000000"/>
                <w:sz w:val="16"/>
                <w:szCs w:val="16"/>
              </w:rPr>
            </w:pPr>
            <w:r w:rsidRPr="00AE035B">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235B6535" w14:textId="77777777" w:rsidR="00AE035B" w:rsidRDefault="00AE035B" w:rsidP="00AE035B">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Pr>
                <w:rFonts w:ascii="Calibri" w:hAnsi="Calibri"/>
                <w:color w:val="000000"/>
                <w:sz w:val="16"/>
                <w:szCs w:val="16"/>
              </w:rPr>
              <w:t>/</w:t>
            </w:r>
            <w:r w:rsidR="001C407E">
              <w:rPr>
                <w:rFonts w:ascii="Calibri" w:hAnsi="Calibri"/>
                <w:color w:val="000000"/>
                <w:sz w:val="16"/>
                <w:szCs w:val="16"/>
              </w:rPr>
              <w:t>Numeric/</w:t>
            </w:r>
            <w:r>
              <w:rPr>
                <w:rFonts w:ascii="Calibri" w:hAnsi="Calibri"/>
                <w:color w:val="000000"/>
                <w:sz w:val="16"/>
                <w:szCs w:val="16"/>
              </w:rPr>
              <w:t>text</w:t>
            </w:r>
            <w:r w:rsidRPr="003702DD">
              <w:rPr>
                <w:rFonts w:ascii="Calibri" w:hAnsi="Calibri"/>
                <w:color w:val="000000"/>
                <w:sz w:val="16"/>
                <w:szCs w:val="16"/>
              </w:rPr>
              <w:t>:</w:t>
            </w:r>
          </w:p>
          <w:p w14:paraId="235B6536" w14:textId="77777777" w:rsidR="00AE035B" w:rsidRDefault="001C407E" w:rsidP="00AE035B">
            <w:pPr>
              <w:spacing w:after="0"/>
              <w:rPr>
                <w:rFonts w:ascii="Calibri" w:hAnsi="Calibri"/>
                <w:color w:val="000000"/>
                <w:sz w:val="16"/>
                <w:szCs w:val="16"/>
              </w:rPr>
            </w:pPr>
            <w:r w:rsidRPr="00725FA9">
              <w:rPr>
                <w:rFonts w:ascii="Calibri" w:hAnsi="Calibri"/>
                <w:color w:val="000000"/>
                <w:sz w:val="16"/>
                <w:szCs w:val="16"/>
              </w:rPr>
              <w:t xml:space="preserve">• </w:t>
            </w:r>
            <w:r w:rsidR="00AE035B" w:rsidRPr="00AE035B">
              <w:rPr>
                <w:rFonts w:ascii="Calibri" w:hAnsi="Calibri"/>
                <w:color w:val="000000"/>
                <w:sz w:val="16"/>
                <w:szCs w:val="16"/>
              </w:rPr>
              <w:t>Not performed</w:t>
            </w:r>
          </w:p>
          <w:p w14:paraId="235B6537" w14:textId="77777777" w:rsidR="00AE035B" w:rsidRPr="00AE035B" w:rsidRDefault="00AE035B" w:rsidP="00AE035B">
            <w:pPr>
              <w:spacing w:after="0"/>
              <w:rPr>
                <w:rFonts w:ascii="Calibri" w:hAnsi="Calibri"/>
                <w:color w:val="000000"/>
                <w:sz w:val="16"/>
                <w:szCs w:val="16"/>
              </w:rPr>
            </w:pPr>
            <w:r>
              <w:rPr>
                <w:rFonts w:ascii="Calibri" w:hAnsi="Calibri"/>
                <w:color w:val="000000"/>
                <w:sz w:val="16"/>
                <w:szCs w:val="16"/>
              </w:rPr>
              <w:t xml:space="preserve">OR </w:t>
            </w:r>
          </w:p>
          <w:p w14:paraId="235B6538" w14:textId="77777777" w:rsidR="00AE035B" w:rsidRPr="00AE035B" w:rsidRDefault="001C407E" w:rsidP="00AE035B">
            <w:pPr>
              <w:spacing w:after="0"/>
              <w:rPr>
                <w:rFonts w:ascii="Calibri" w:hAnsi="Calibri"/>
                <w:color w:val="000000"/>
                <w:sz w:val="16"/>
                <w:szCs w:val="16"/>
              </w:rPr>
            </w:pPr>
            <w:r w:rsidRPr="00725FA9">
              <w:rPr>
                <w:rFonts w:ascii="Calibri" w:hAnsi="Calibri"/>
                <w:color w:val="000000"/>
                <w:sz w:val="16"/>
                <w:szCs w:val="16"/>
              </w:rPr>
              <w:t xml:space="preserve">• </w:t>
            </w:r>
            <w:r>
              <w:rPr>
                <w:rFonts w:ascii="Calibri" w:hAnsi="Calibri"/>
                <w:color w:val="000000"/>
                <w:sz w:val="16"/>
                <w:szCs w:val="16"/>
              </w:rPr>
              <w:t xml:space="preserve"> </w:t>
            </w:r>
            <w:r w:rsidR="00AE035B" w:rsidRPr="00AE035B">
              <w:rPr>
                <w:rFonts w:ascii="Calibri" w:hAnsi="Calibri"/>
                <w:color w:val="000000"/>
                <w:sz w:val="16"/>
                <w:szCs w:val="16"/>
              </w:rPr>
              <w:t>Immunohistochemistry performed</w:t>
            </w:r>
          </w:p>
          <w:p w14:paraId="235B6539" w14:textId="77777777" w:rsidR="001C407E" w:rsidRPr="00AE035B" w:rsidRDefault="00AE035B" w:rsidP="001C407E">
            <w:pPr>
              <w:pStyle w:val="ListParagraph"/>
              <w:numPr>
                <w:ilvl w:val="0"/>
                <w:numId w:val="9"/>
              </w:numPr>
              <w:spacing w:after="0"/>
              <w:ind w:left="317" w:hanging="142"/>
              <w:rPr>
                <w:rFonts w:ascii="Calibri" w:hAnsi="Calibri"/>
                <w:color w:val="000000"/>
                <w:sz w:val="16"/>
                <w:szCs w:val="16"/>
              </w:rPr>
            </w:pPr>
            <w:r w:rsidRPr="00AE035B">
              <w:rPr>
                <w:rFonts w:ascii="Calibri" w:hAnsi="Calibri"/>
                <w:color w:val="000000"/>
                <w:sz w:val="16"/>
                <w:szCs w:val="16"/>
              </w:rPr>
              <w:lastRenderedPageBreak/>
              <w:t xml:space="preserve">Ki-67, </w:t>
            </w:r>
            <w:r w:rsidRPr="001C407E">
              <w:rPr>
                <w:rFonts w:ascii="Calibri" w:hAnsi="Calibri"/>
                <w:color w:val="000000"/>
                <w:sz w:val="16"/>
                <w:szCs w:val="16"/>
              </w:rPr>
              <w:t>specify results and method</w:t>
            </w:r>
            <w:r w:rsidR="001C407E" w:rsidRPr="001C407E">
              <w:rPr>
                <w:rFonts w:ascii="Calibri" w:hAnsi="Calibri"/>
                <w:color w:val="000000"/>
                <w:sz w:val="16"/>
                <w:szCs w:val="16"/>
              </w:rPr>
              <w:t xml:space="preserve"> ____</w:t>
            </w:r>
            <w:r w:rsidR="001C407E" w:rsidRPr="00AE035B">
              <w:rPr>
                <w:rFonts w:ascii="Calibri" w:hAnsi="Calibri"/>
                <w:color w:val="000000"/>
                <w:sz w:val="16"/>
                <w:szCs w:val="16"/>
              </w:rPr>
              <w:t>%</w:t>
            </w:r>
          </w:p>
          <w:p w14:paraId="235B653A" w14:textId="77777777" w:rsidR="00AE035B" w:rsidRPr="001C407E" w:rsidRDefault="00AE035B" w:rsidP="001C407E">
            <w:pPr>
              <w:pStyle w:val="ListParagraph"/>
              <w:numPr>
                <w:ilvl w:val="0"/>
                <w:numId w:val="9"/>
              </w:numPr>
              <w:spacing w:after="0"/>
              <w:ind w:left="317" w:hanging="142"/>
              <w:rPr>
                <w:rFonts w:ascii="Calibri" w:hAnsi="Calibri"/>
                <w:i/>
                <w:color w:val="000000"/>
                <w:sz w:val="16"/>
                <w:szCs w:val="16"/>
              </w:rPr>
            </w:pPr>
            <w:proofErr w:type="spellStart"/>
            <w:r w:rsidRPr="00AE035B">
              <w:rPr>
                <w:rFonts w:ascii="Calibri" w:hAnsi="Calibri"/>
                <w:color w:val="000000"/>
                <w:sz w:val="16"/>
                <w:szCs w:val="16"/>
              </w:rPr>
              <w:t>Parafibromin</w:t>
            </w:r>
            <w:proofErr w:type="spellEnd"/>
            <w:r w:rsidRPr="00AE035B">
              <w:rPr>
                <w:rFonts w:ascii="Calibri" w:hAnsi="Calibri"/>
                <w:color w:val="000000"/>
                <w:sz w:val="16"/>
                <w:szCs w:val="16"/>
              </w:rPr>
              <w:t xml:space="preserve"> (CDC73)</w:t>
            </w:r>
            <w:r w:rsidRPr="001C407E">
              <w:rPr>
                <w:rFonts w:ascii="Calibri" w:hAnsi="Calibri"/>
                <w:color w:val="000000"/>
                <w:sz w:val="16"/>
                <w:szCs w:val="16"/>
              </w:rPr>
              <w:t xml:space="preserve">, </w:t>
            </w:r>
            <w:r w:rsidRPr="001C407E">
              <w:rPr>
                <w:rFonts w:ascii="Calibri" w:hAnsi="Calibri"/>
                <w:i/>
                <w:color w:val="000000"/>
                <w:sz w:val="16"/>
                <w:szCs w:val="16"/>
              </w:rPr>
              <w:t>specify results</w:t>
            </w:r>
          </w:p>
          <w:p w14:paraId="235B653B" w14:textId="77777777" w:rsidR="00AE035B" w:rsidRPr="00AE035B" w:rsidRDefault="00AE035B" w:rsidP="001C407E">
            <w:pPr>
              <w:pStyle w:val="ListParagraph"/>
              <w:numPr>
                <w:ilvl w:val="0"/>
                <w:numId w:val="9"/>
              </w:numPr>
              <w:spacing w:after="0"/>
              <w:ind w:left="317" w:hanging="142"/>
              <w:rPr>
                <w:rFonts w:ascii="Calibri" w:hAnsi="Calibri"/>
                <w:color w:val="000000"/>
                <w:sz w:val="16"/>
                <w:szCs w:val="16"/>
              </w:rPr>
            </w:pPr>
            <w:r w:rsidRPr="00AE035B">
              <w:rPr>
                <w:rFonts w:ascii="Calibri" w:hAnsi="Calibri"/>
                <w:color w:val="000000"/>
                <w:sz w:val="16"/>
                <w:szCs w:val="16"/>
              </w:rPr>
              <w:t xml:space="preserve">PGP9.5, </w:t>
            </w:r>
            <w:r w:rsidRPr="001C407E">
              <w:rPr>
                <w:rFonts w:ascii="Calibri" w:hAnsi="Calibri"/>
                <w:i/>
                <w:color w:val="000000"/>
                <w:sz w:val="16"/>
                <w:szCs w:val="16"/>
              </w:rPr>
              <w:t>specify results</w:t>
            </w:r>
          </w:p>
          <w:p w14:paraId="235B653C" w14:textId="77777777" w:rsidR="00AE035B" w:rsidRPr="00AE035B" w:rsidRDefault="00AE035B" w:rsidP="001C407E">
            <w:pPr>
              <w:pStyle w:val="ListParagraph"/>
              <w:numPr>
                <w:ilvl w:val="0"/>
                <w:numId w:val="9"/>
              </w:numPr>
              <w:spacing w:after="0"/>
              <w:ind w:left="317" w:hanging="142"/>
              <w:rPr>
                <w:rFonts w:ascii="Calibri" w:hAnsi="Calibri"/>
                <w:color w:val="000000"/>
                <w:sz w:val="16"/>
                <w:szCs w:val="16"/>
              </w:rPr>
            </w:pPr>
            <w:r w:rsidRPr="00AE035B">
              <w:rPr>
                <w:rFonts w:ascii="Calibri" w:hAnsi="Calibri"/>
                <w:color w:val="000000"/>
                <w:sz w:val="16"/>
                <w:szCs w:val="16"/>
              </w:rPr>
              <w:t xml:space="preserve">Other immunohistochemistry, </w:t>
            </w:r>
            <w:r w:rsidRPr="001C407E">
              <w:rPr>
                <w:rFonts w:ascii="Calibri" w:hAnsi="Calibri"/>
                <w:i/>
                <w:color w:val="000000"/>
                <w:sz w:val="16"/>
                <w:szCs w:val="16"/>
              </w:rPr>
              <w:t xml:space="preserve">specify </w:t>
            </w:r>
          </w:p>
          <w:p w14:paraId="235B653D" w14:textId="77777777" w:rsidR="00AE035B" w:rsidRPr="00AE035B" w:rsidRDefault="001C407E" w:rsidP="00AE035B">
            <w:pPr>
              <w:spacing w:after="0"/>
              <w:rPr>
                <w:rFonts w:ascii="Calibri" w:hAnsi="Calibri"/>
                <w:color w:val="000000"/>
                <w:sz w:val="16"/>
                <w:szCs w:val="16"/>
              </w:rPr>
            </w:pPr>
            <w:r w:rsidRPr="00725FA9">
              <w:rPr>
                <w:rFonts w:ascii="Calibri" w:hAnsi="Calibri"/>
                <w:color w:val="000000"/>
                <w:sz w:val="16"/>
                <w:szCs w:val="16"/>
              </w:rPr>
              <w:t xml:space="preserve">• </w:t>
            </w:r>
            <w:r w:rsidR="00AE035B" w:rsidRPr="00AE035B">
              <w:rPr>
                <w:rFonts w:ascii="Calibri" w:hAnsi="Calibri"/>
                <w:color w:val="000000"/>
                <w:sz w:val="16"/>
                <w:szCs w:val="16"/>
              </w:rPr>
              <w:t>Molecular performed</w:t>
            </w:r>
          </w:p>
          <w:p w14:paraId="235B653E" w14:textId="77777777" w:rsidR="00AE035B" w:rsidRDefault="00AE035B" w:rsidP="001C407E">
            <w:pPr>
              <w:pStyle w:val="ListParagraph"/>
              <w:numPr>
                <w:ilvl w:val="0"/>
                <w:numId w:val="9"/>
              </w:numPr>
              <w:spacing w:after="0"/>
              <w:ind w:left="317" w:hanging="142"/>
              <w:rPr>
                <w:rFonts w:ascii="Calibri" w:hAnsi="Calibri"/>
                <w:color w:val="000000"/>
                <w:sz w:val="16"/>
                <w:szCs w:val="16"/>
              </w:rPr>
            </w:pPr>
            <w:r w:rsidRPr="00AE035B">
              <w:rPr>
                <w:rFonts w:ascii="Calibri" w:hAnsi="Calibri"/>
                <w:color w:val="000000"/>
                <w:sz w:val="16"/>
                <w:szCs w:val="16"/>
              </w:rPr>
              <w:t>CDC73 (</w:t>
            </w:r>
            <w:proofErr w:type="spellStart"/>
            <w:r w:rsidRPr="00AE035B">
              <w:rPr>
                <w:rFonts w:ascii="Calibri" w:hAnsi="Calibri"/>
                <w:color w:val="000000"/>
                <w:sz w:val="16"/>
                <w:szCs w:val="16"/>
              </w:rPr>
              <w:t>parafibromin</w:t>
            </w:r>
            <w:proofErr w:type="spellEnd"/>
            <w:r w:rsidRPr="00AE035B">
              <w:rPr>
                <w:rFonts w:ascii="Calibri" w:hAnsi="Calibri"/>
                <w:color w:val="000000"/>
                <w:sz w:val="16"/>
                <w:szCs w:val="16"/>
              </w:rPr>
              <w:t xml:space="preserve"> gene)</w:t>
            </w:r>
          </w:p>
          <w:p w14:paraId="235B653F" w14:textId="77777777" w:rsidR="00AE035B" w:rsidRPr="001C407E" w:rsidRDefault="00AE035B" w:rsidP="001C407E">
            <w:pPr>
              <w:pStyle w:val="ListParagraph"/>
              <w:numPr>
                <w:ilvl w:val="0"/>
                <w:numId w:val="15"/>
              </w:numPr>
              <w:spacing w:after="0"/>
              <w:ind w:left="601" w:hanging="241"/>
              <w:rPr>
                <w:rFonts w:ascii="Calibri" w:hAnsi="Calibri"/>
                <w:color w:val="000000"/>
                <w:sz w:val="16"/>
                <w:szCs w:val="16"/>
              </w:rPr>
            </w:pPr>
            <w:r w:rsidRPr="001C407E">
              <w:rPr>
                <w:rFonts w:ascii="Calibri" w:hAnsi="Calibri"/>
                <w:color w:val="000000"/>
                <w:sz w:val="16"/>
                <w:szCs w:val="16"/>
              </w:rPr>
              <w:t xml:space="preserve">Germline testing, </w:t>
            </w:r>
            <w:r w:rsidRPr="001C407E">
              <w:rPr>
                <w:rFonts w:ascii="Calibri" w:hAnsi="Calibri"/>
                <w:i/>
                <w:iCs/>
                <w:color w:val="000000"/>
                <w:sz w:val="16"/>
                <w:szCs w:val="16"/>
              </w:rPr>
              <w:t>specify results</w:t>
            </w:r>
          </w:p>
          <w:p w14:paraId="235B6540" w14:textId="77777777" w:rsidR="00AE035B" w:rsidRPr="001C407E" w:rsidRDefault="00AE035B" w:rsidP="001C407E">
            <w:pPr>
              <w:pStyle w:val="ListParagraph"/>
              <w:numPr>
                <w:ilvl w:val="0"/>
                <w:numId w:val="15"/>
              </w:numPr>
              <w:spacing w:after="0"/>
              <w:ind w:left="601" w:hanging="241"/>
              <w:rPr>
                <w:rFonts w:ascii="Calibri" w:hAnsi="Calibri"/>
                <w:color w:val="000000"/>
                <w:sz w:val="16"/>
                <w:szCs w:val="16"/>
              </w:rPr>
            </w:pPr>
            <w:r w:rsidRPr="001C407E">
              <w:rPr>
                <w:rFonts w:ascii="Calibri" w:hAnsi="Calibri"/>
                <w:color w:val="000000"/>
                <w:sz w:val="16"/>
                <w:szCs w:val="16"/>
              </w:rPr>
              <w:t>Tumour (somatic) testing, s</w:t>
            </w:r>
            <w:r w:rsidRPr="001C407E">
              <w:rPr>
                <w:rFonts w:ascii="Calibri" w:hAnsi="Calibri"/>
                <w:i/>
                <w:iCs/>
                <w:color w:val="000000"/>
                <w:sz w:val="16"/>
                <w:szCs w:val="16"/>
              </w:rPr>
              <w:t>pecify results</w:t>
            </w:r>
          </w:p>
          <w:p w14:paraId="235B6541" w14:textId="77777777" w:rsidR="00AE035B" w:rsidRPr="001C407E" w:rsidRDefault="00AE035B" w:rsidP="001C407E">
            <w:pPr>
              <w:pStyle w:val="ListParagraph"/>
              <w:numPr>
                <w:ilvl w:val="0"/>
                <w:numId w:val="9"/>
              </w:numPr>
              <w:spacing w:after="0"/>
              <w:ind w:left="317" w:hanging="142"/>
              <w:rPr>
                <w:rFonts w:ascii="Calibri" w:hAnsi="Calibri"/>
                <w:color w:val="000000"/>
                <w:sz w:val="16"/>
                <w:szCs w:val="16"/>
              </w:rPr>
            </w:pPr>
            <w:r w:rsidRPr="00AE035B">
              <w:rPr>
                <w:rFonts w:ascii="Calibri" w:hAnsi="Calibri"/>
                <w:color w:val="000000"/>
                <w:sz w:val="16"/>
                <w:szCs w:val="16"/>
              </w:rPr>
              <w:t xml:space="preserve">Other molecular test(s), </w:t>
            </w:r>
            <w:r w:rsidRPr="001C407E">
              <w:rPr>
                <w:rFonts w:ascii="Calibri" w:hAnsi="Calibri"/>
                <w:i/>
                <w:color w:val="000000"/>
                <w:sz w:val="16"/>
                <w:szCs w:val="16"/>
              </w:rPr>
              <w:t>specify</w:t>
            </w:r>
          </w:p>
          <w:p w14:paraId="235B6542" w14:textId="77777777" w:rsidR="00AE035B" w:rsidRPr="003702DD" w:rsidRDefault="001C407E" w:rsidP="001C407E">
            <w:pPr>
              <w:spacing w:after="0"/>
              <w:rPr>
                <w:rFonts w:ascii="Calibri" w:hAnsi="Calibri"/>
                <w:color w:val="000000"/>
                <w:sz w:val="16"/>
                <w:szCs w:val="16"/>
              </w:rPr>
            </w:pPr>
            <w:r w:rsidRPr="00725FA9">
              <w:rPr>
                <w:rFonts w:ascii="Calibri" w:hAnsi="Calibri"/>
                <w:color w:val="000000"/>
                <w:sz w:val="16"/>
                <w:szCs w:val="16"/>
              </w:rPr>
              <w:t xml:space="preserve">• </w:t>
            </w:r>
            <w:r w:rsidR="00AE035B" w:rsidRPr="00AE035B">
              <w:rPr>
                <w:rFonts w:ascii="Calibri" w:hAnsi="Calibri"/>
                <w:color w:val="000000"/>
                <w:sz w:val="16"/>
                <w:szCs w:val="16"/>
              </w:rPr>
              <w:t xml:space="preserve">Other, </w:t>
            </w:r>
            <w:r w:rsidR="00AE035B" w:rsidRPr="00AE035B">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35B6543" w14:textId="77777777" w:rsidR="004F6F4F" w:rsidRPr="004F6F4F" w:rsidRDefault="004F6F4F" w:rsidP="004F6F4F">
            <w:pPr>
              <w:spacing w:after="0" w:line="240" w:lineRule="auto"/>
              <w:rPr>
                <w:rFonts w:ascii="Calibri" w:eastAsia="Calibri" w:hAnsi="Calibri" w:cs="Times New Roman"/>
                <w:sz w:val="16"/>
                <w:szCs w:val="16"/>
              </w:rPr>
            </w:pPr>
            <w:proofErr w:type="spellStart"/>
            <w:r w:rsidRPr="004F6F4F">
              <w:rPr>
                <w:rFonts w:ascii="Calibri" w:eastAsia="Calibri" w:hAnsi="Calibri" w:cs="Times New Roman"/>
                <w:sz w:val="16"/>
                <w:szCs w:val="16"/>
              </w:rPr>
              <w:lastRenderedPageBreak/>
              <w:t>Parafibromin</w:t>
            </w:r>
            <w:proofErr w:type="spellEnd"/>
            <w:r w:rsidRPr="004F6F4F">
              <w:rPr>
                <w:rFonts w:ascii="Calibri" w:eastAsia="Calibri" w:hAnsi="Calibri" w:cs="Times New Roman"/>
                <w:sz w:val="16"/>
                <w:szCs w:val="16"/>
              </w:rPr>
              <w:t xml:space="preserve"> is the protein encoded by the </w:t>
            </w:r>
            <w:r w:rsidRPr="004F6F4F">
              <w:rPr>
                <w:rFonts w:ascii="Calibri" w:eastAsia="Calibri" w:hAnsi="Calibri" w:cs="Times New Roman"/>
                <w:i/>
                <w:sz w:val="16"/>
                <w:szCs w:val="16"/>
              </w:rPr>
              <w:t>CDC73</w:t>
            </w:r>
            <w:r w:rsidRPr="004F6F4F">
              <w:rPr>
                <w:rFonts w:ascii="Calibri" w:eastAsia="Calibri" w:hAnsi="Calibri" w:cs="Times New Roman"/>
                <w:sz w:val="16"/>
                <w:szCs w:val="16"/>
              </w:rPr>
              <w:t xml:space="preserve"> gene (previously known as HRPT2).</w:t>
            </w:r>
            <w:r w:rsidRPr="004F6F4F">
              <w:rPr>
                <w:rFonts w:ascii="Calibri" w:eastAsia="Calibri" w:hAnsi="Calibri" w:cs="Times New Roman"/>
                <w:sz w:val="16"/>
                <w:szCs w:val="16"/>
              </w:rPr>
              <w:fldChar w:fldCharType="begin">
                <w:fldData xml:space="preserve">PEVuZE5vdGU+PENpdGU+PEF1dGhvcj5UcnVyYW48L0F1dGhvcj48WWVhcj4yMDE0PC9ZZWFyPjxS
ZWNOdW0+NDA8L1JlY051bT48RGlzcGxheVRleHQ+PHN0eWxlIGZhY2U9InN1cGVyc2NyaXB0Ij4x
PC9zdHlsZT48L0Rpc3BsYXlUZXh0PjxyZWNvcmQ+PHJlYy1udW1iZXI+NDA8L3JlYy1udW1iZXI+
PGZvcmVpZ24ta2V5cz48a2V5IGFwcD0iRU4iIGRiLWlkPSI5dnd2MjBwd3YyMnc1dmVmeGQycHBm
OWYwZDVyZHQwZXBhdnIiIHRpbWVzdGFtcD0iMCI+NDA8L2tleT48L2ZvcmVpZ24ta2V5cz48cmVm
LXR5cGUgbmFtZT0iSm91cm5hbCBBcnRpY2xlIj4xNzwvcmVmLXR5cGU+PGNvbnRyaWJ1dG9ycz48
YXV0aG9ycz48YXV0aG9yPlRydXJhbiwgUC4gUC48L2F1dGhvcj48YXV0aG9yPkpvaG5zb24sIFMu
IEouPC9hdXRob3I+PGF1dGhvcj5CbGlzcywgUi4gRC48L2F1dGhvcj48YXV0aG9yPkxlbm5hcmQs
IFQuIFcuPC9hdXRob3I+PGF1dGhvcj5Bc3BpbmFsbCwgUy4gUi48L2F1dGhvcj48L2F1dGhvcnM+
PC9jb250cmlidXRvcnM+PGF1dGgtYWRkcmVzcz5OZXdjYXN0bGUgVXBvbiBUeW5lIEhvc3BpdGFs
cyBOSFMgRm91bmRhdGlvbiBUcnVzdCwgUm95YWwgVmljdG9yaWEgSW5maXJtYXJ5LCBRdWVlbiBW
aWN0b3JpYSBSb2FkLCBOZXdjYXN0bGUgdXBvbiBUeW5lLCBORTEgNExQLCBVSywgcGV0ZXJ0cnVy
YW5AZ21haWwuY29tLjwvYXV0aC1hZGRyZXNzPjx0aXRsZXM+PHRpdGxlPlBhcmFmaWJyb21pbiwg
Z2FsZWN0aW4tMywgUEdQOS41LCBLaTY3LCBhbmQgY3ljbGluIEQxOiB1c2luZyBhbiBpbW11bm9o
aXN0b2NoZW1pY2FsIHBhbmVsIHRvIGFpZCBpbiB0aGUgZGlhZ25vc2lzIG9mIHBhcmF0aHlyb2lk
IGNhbmNlcjwvdGl0bGU+PHNlY29uZGFyeS10aXRsZT5Xb3JsZCBKIFN1cmc8L3NlY29uZGFyeS10
aXRsZT48YWx0LXRpdGxlPldvcmxkIGpvdXJuYWwgb2Ygc3VyZ2VyeTwvYWx0LXRpdGxlPjwvdGl0
bGVzPjxwYWdlcz4yODQ1LTU0PC9wYWdlcz48dm9sdW1lPjM4PC92b2x1bWU+PG51bWJlcj4xMTwv
bnVtYmVyPjxlZGl0aW9uPjIwMTQvMDcvMDk8L2VkaXRpb24+PGtleXdvcmRzPjxrZXl3b3JkPkFk
ZW5vbWEvKmNoZW1pc3RyeS9kaWFnbm9zaXM8L2tleXdvcmQ+PGtleXdvcmQ+QWR1bHQ8L2tleXdv
cmQ+PGtleXdvcmQ+QWdlZDwva2V5d29yZD48a2V5d29yZD5BZ2VkLCA4MCBhbmQgb3Zlcjwva2V5
d29yZD48a2V5d29yZD5CaW9tYXJrZXJzLCBUdW1vci8qYW5hbHlzaXM8L2tleXdvcmQ+PGtleXdv
cmQ+Q2FyY2lub21hLypjaGVtaXN0cnkvKmRpYWdub3Npcy9zZWNvbmRhcnk8L2tleXdvcmQ+PGtl
eXdvcmQ+Q2FzZS1Db250cm9sIFN0dWRpZXM8L2tleXdvcmQ+PGtleXdvcmQ+Q3ljbGluIEQxL2Fu
YWx5c2lzPC9rZXl3b3JkPjxrZXl3b3JkPkZlbWFsZTwva2V5d29yZD48a2V5d29yZD5HYWxlY3Rp
biAzL2FuYWx5c2lzPC9rZXl3b3JkPjxrZXl3b3JkPkh1bWFuczwva2V5d29yZD48a2V5d29yZD5J
bW11bm9oaXN0b2NoZW1pc3RyeTwva2V5d29yZD48a2V5d29yZD5LaS02NyBBbnRpZ2VuL2FuYWx5
c2lzPC9rZXl3b3JkPjxrZXl3b3JkPk1hbGU8L2tleXdvcmQ+PGtleXdvcmQ+TWlkZGxlIEFnZWQ8
L2tleXdvcmQ+PGtleXdvcmQ+TmVvcGxhc20gUHJvdGVpbnMvKmFuYWx5c2lzPC9rZXl3b3JkPjxr
ZXl3b3JkPlBhcmF0aHlyb2lkIE5lb3BsYXNtcy8qY2hlbWlzdHJ5LypkaWFnbm9zaXMvcGF0aG9s
b2d5PC9rZXl3b3JkPjxrZXl3b3JkPlJldHJvc3BlY3RpdmUgU3R1ZGllczwva2V5d29yZD48a2V5
d29yZD5TZW5zaXRpdml0eSBhbmQgU3BlY2lmaWNpdHk8L2tleXdvcmQ+PGtleXdvcmQ+VHVtb3Ig
U3VwcHJlc3NvciBQcm90ZWlucy9hbmFseXNpczwva2V5d29yZD48a2V5d29yZD5VYmlxdWl0aW4g
VGhpb2xlc3RlcmFzZS9hbmFseXNpczwva2V5d29yZD48L2tleXdvcmRzPjxkYXRlcz48eWVhcj4y
MDE0PC95ZWFyPjxwdWItZGF0ZXM+PGRhdGU+Tm92PC9kYXRlPjwvcHViLWRhdGVzPjwvZGF0ZXM+
PGlzYm4+MDM2NC0yMzEzPC9pc2JuPjxhY2Nlc3Npb24tbnVtPjI1MDAyMjUwPC9hY2Nlc3Npb24t
bnVtPjx1cmxzPjwvdXJscz48ZWxlY3Ryb25pYy1yZXNvdXJjZS1udW0+MTAuMTAwNy9zMDAyNjgt
MDE0LTI3MDAtMjwvZWxlY3Ryb25pYy1yZXNvdXJjZS1udW0+PHJlbW90ZS1kYXRhYmFzZS1wcm92
aWRlcj5OTE08L3JlbW90ZS1kYXRhYmFzZS1wcm92aWRlcj48bGFuZ3VhZ2U+ZW5nPC9sYW5ndWFn
ZT48L3JlY29yZD48L0NpdGU+PC9FbmROb3RlPgB=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UcnVyYW48L0F1dGhvcj48WWVhcj4yMDE0PC9ZZWFyPjxS
ZWNOdW0+NDA8L1JlY051bT48RGlzcGxheVRleHQ+PHN0eWxlIGZhY2U9InN1cGVyc2NyaXB0Ij4x
PC9zdHlsZT48L0Rpc3BsYXlUZXh0PjxyZWNvcmQ+PHJlYy1udW1iZXI+NDA8L3JlYy1udW1iZXI+
PGZvcmVpZ24ta2V5cz48a2V5IGFwcD0iRU4iIGRiLWlkPSI5dnd2MjBwd3YyMnc1dmVmeGQycHBm
OWYwZDVyZHQwZXBhdnIiIHRpbWVzdGFtcD0iMCI+NDA8L2tleT48L2ZvcmVpZ24ta2V5cz48cmVm
LXR5cGUgbmFtZT0iSm91cm5hbCBBcnRpY2xlIj4xNzwvcmVmLXR5cGU+PGNvbnRyaWJ1dG9ycz48
YXV0aG9ycz48YXV0aG9yPlRydXJhbiwgUC4gUC48L2F1dGhvcj48YXV0aG9yPkpvaG5zb24sIFMu
IEouPC9hdXRob3I+PGF1dGhvcj5CbGlzcywgUi4gRC48L2F1dGhvcj48YXV0aG9yPkxlbm5hcmQs
IFQuIFcuPC9hdXRob3I+PGF1dGhvcj5Bc3BpbmFsbCwgUy4gUi48L2F1dGhvcj48L2F1dGhvcnM+
PC9jb250cmlidXRvcnM+PGF1dGgtYWRkcmVzcz5OZXdjYXN0bGUgVXBvbiBUeW5lIEhvc3BpdGFs
cyBOSFMgRm91bmRhdGlvbiBUcnVzdCwgUm95YWwgVmljdG9yaWEgSW5maXJtYXJ5LCBRdWVlbiBW
aWN0b3JpYSBSb2FkLCBOZXdjYXN0bGUgdXBvbiBUeW5lLCBORTEgNExQLCBVSywgcGV0ZXJ0cnVy
YW5AZ21haWwuY29tLjwvYXV0aC1hZGRyZXNzPjx0aXRsZXM+PHRpdGxlPlBhcmFmaWJyb21pbiwg
Z2FsZWN0aW4tMywgUEdQOS41LCBLaTY3LCBhbmQgY3ljbGluIEQxOiB1c2luZyBhbiBpbW11bm9o
aXN0b2NoZW1pY2FsIHBhbmVsIHRvIGFpZCBpbiB0aGUgZGlhZ25vc2lzIG9mIHBhcmF0aHlyb2lk
IGNhbmNlcjwvdGl0bGU+PHNlY29uZGFyeS10aXRsZT5Xb3JsZCBKIFN1cmc8L3NlY29uZGFyeS10
aXRsZT48YWx0LXRpdGxlPldvcmxkIGpvdXJuYWwgb2Ygc3VyZ2VyeTwvYWx0LXRpdGxlPjwvdGl0
bGVzPjxwYWdlcz4yODQ1LTU0PC9wYWdlcz48dm9sdW1lPjM4PC92b2x1bWU+PG51bWJlcj4xMTwv
bnVtYmVyPjxlZGl0aW9uPjIwMTQvMDcvMDk8L2VkaXRpb24+PGtleXdvcmRzPjxrZXl3b3JkPkFk
ZW5vbWEvKmNoZW1pc3RyeS9kaWFnbm9zaXM8L2tleXdvcmQ+PGtleXdvcmQ+QWR1bHQ8L2tleXdv
cmQ+PGtleXdvcmQ+QWdlZDwva2V5d29yZD48a2V5d29yZD5BZ2VkLCA4MCBhbmQgb3Zlcjwva2V5
d29yZD48a2V5d29yZD5CaW9tYXJrZXJzLCBUdW1vci8qYW5hbHlzaXM8L2tleXdvcmQ+PGtleXdv
cmQ+Q2FyY2lub21hLypjaGVtaXN0cnkvKmRpYWdub3Npcy9zZWNvbmRhcnk8L2tleXdvcmQ+PGtl
eXdvcmQ+Q2FzZS1Db250cm9sIFN0dWRpZXM8L2tleXdvcmQ+PGtleXdvcmQ+Q3ljbGluIEQxL2Fu
YWx5c2lzPC9rZXl3b3JkPjxrZXl3b3JkPkZlbWFsZTwva2V5d29yZD48a2V5d29yZD5HYWxlY3Rp
biAzL2FuYWx5c2lzPC9rZXl3b3JkPjxrZXl3b3JkPkh1bWFuczwva2V5d29yZD48a2V5d29yZD5J
bW11bm9oaXN0b2NoZW1pc3RyeTwva2V5d29yZD48a2V5d29yZD5LaS02NyBBbnRpZ2VuL2FuYWx5
c2lzPC9rZXl3b3JkPjxrZXl3b3JkPk1hbGU8L2tleXdvcmQ+PGtleXdvcmQ+TWlkZGxlIEFnZWQ8
L2tleXdvcmQ+PGtleXdvcmQ+TmVvcGxhc20gUHJvdGVpbnMvKmFuYWx5c2lzPC9rZXl3b3JkPjxr
ZXl3b3JkPlBhcmF0aHlyb2lkIE5lb3BsYXNtcy8qY2hlbWlzdHJ5LypkaWFnbm9zaXMvcGF0aG9s
b2d5PC9rZXl3b3JkPjxrZXl3b3JkPlJldHJvc3BlY3RpdmUgU3R1ZGllczwva2V5d29yZD48a2V5
d29yZD5TZW5zaXRpdml0eSBhbmQgU3BlY2lmaWNpdHk8L2tleXdvcmQ+PGtleXdvcmQ+VHVtb3Ig
U3VwcHJlc3NvciBQcm90ZWlucy9hbmFseXNpczwva2V5d29yZD48a2V5d29yZD5VYmlxdWl0aW4g
VGhpb2xlc3RlcmFzZS9hbmFseXNpczwva2V5d29yZD48L2tleXdvcmRzPjxkYXRlcz48eWVhcj4y
MDE0PC95ZWFyPjxwdWItZGF0ZXM+PGRhdGU+Tm92PC9kYXRlPjwvcHViLWRhdGVzPjwvZGF0ZXM+
PGlzYm4+MDM2NC0yMzEzPC9pc2JuPjxhY2Nlc3Npb24tbnVtPjI1MDAyMjUwPC9hY2Nlc3Npb24t
bnVtPjx1cmxzPjwvdXJscz48ZWxlY3Ryb25pYy1yZXNvdXJjZS1udW0+MTAuMTAwNy9zMDAyNjgt
MDE0LTI3MDAtMjwvZWxlY3Ryb25pYy1yZXNvdXJjZS1udW0+PHJlbW90ZS1kYXRhYmFzZS1wcm92
aWRlcj5OTE08L3JlbW90ZS1kYXRhYmFzZS1wcm92aWRlcj48bGFuZ3VhZ2U+ZW5nPC9sYW5ndWFn
ZT48L3JlY29yZD48L0NpdGU+PC9FbmROb3RlPgB=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1</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Germline mutations and deletions in the </w:t>
            </w:r>
            <w:r w:rsidRPr="004F6F4F">
              <w:rPr>
                <w:rFonts w:ascii="Calibri" w:eastAsia="Calibri" w:hAnsi="Calibri" w:cs="Times New Roman"/>
                <w:i/>
                <w:sz w:val="16"/>
                <w:szCs w:val="16"/>
              </w:rPr>
              <w:t>CDC73</w:t>
            </w:r>
            <w:r w:rsidRPr="004F6F4F">
              <w:rPr>
                <w:rFonts w:ascii="Calibri" w:eastAsia="Calibri" w:hAnsi="Calibri" w:cs="Times New Roman"/>
                <w:sz w:val="16"/>
                <w:szCs w:val="16"/>
              </w:rPr>
              <w:t xml:space="preserve"> gene occur in the autosomal dominant HPT-JT syndrome with somatic second hits occurring in carcinomas and adenomas arising in this setting. Patients presenting with apparently sporadic parathyroid carcinoma may have occult HPT-JT syndrome.</w:t>
            </w:r>
            <w:r w:rsidRPr="004F6F4F">
              <w:rPr>
                <w:rFonts w:ascii="Calibri" w:eastAsia="Calibri" w:hAnsi="Calibri" w:cs="Times New Roman"/>
                <w:sz w:val="16"/>
                <w:szCs w:val="16"/>
              </w:rPr>
              <w:fldChar w:fldCharType="begin">
                <w:fldData xml:space="preserve">PEVuZE5vdGU+PENpdGU+PEF1dGhvcj5HaWxsPC9BdXRob3I+PFllYXI+MjAxNDwvWWVhcj48UmVj
TnVtPjc8L1JlY051bT48RGlzcGxheVRleHQ+PHN0eWxlIGZhY2U9InN1cGVyc2NyaXB0Ij4yLTc8
L3N0eWxlPjwvRGlzcGxheVRleHQ+PHJlY29yZD48cmVjLW51bWJlcj43PC9yZWMtbnVtYmVyPjxm
b3JlaWduLWtleXM+PGtleSBhcHA9IkVOIiBkYi1pZD0iOXZ3djIwcHd2MjJ3NXZlZnhkMnBwZjlm
MGQ1cmR0MGVwYXZyIiB0aW1lc3RhbXA9IjAiPjc8L2tleT48L2ZvcmVpZ24ta2V5cz48cmVmLXR5
cGUgbmFtZT0iSm91cm5hbCBBcnRpY2xlIj4xNzwvcmVmLXR5cGU+PGNvbnRyaWJ1dG9ycz48YXV0
aG9ycz48YXV0aG9yPkdpbGwsIEEuIEouPC9hdXRob3I+PC9hdXRob3JzPjwvY29udHJpYnV0b3Jz
PjxhdXRoLWFkZHJlc3M+RGVwYXJ0bWVudCBvZiBBbmF0b21pY2FsIFBhdGhvbG9neSwgUm95YWwg
Tm9ydGggU2hvcmUgSG9zcGl0YWwsIFBhY2lmaWMgSGlnaHdheSwgU3QgTGVvbmFyZHMsIFN5ZG5l
eSwgTlNXLCAyMDY1LCBBdXN0cmFsaWEsIGFmZmdpbGxAbWVkLnVzeWQuZWR1LmF1LjwvYXV0aC1h
ZGRyZXNzPjx0aXRsZXM+PHRpdGxlPlVuZGVyc3RhbmRpbmcgdGhlIGdlbmV0aWMgYmFzaXMgb2Yg
cGFyYXRoeXJvaWQgY2FyY2lub21hPC90aXRsZT48c2Vjb25kYXJ5LXRpdGxlPkVuZG9jciBQYXRo
b2w8L3NlY29uZGFyeS10aXRsZT48YWx0LXRpdGxlPkVuZG9jcmluZSBwYXRob2xvZ3k8L2FsdC10
aXRsZT48L3RpdGxlcz48cGFnZXM+MzAtNDwvcGFnZXM+PHZvbHVtZT4yNTwvdm9sdW1lPjxudW1i
ZXI+MTwvbnVtYmVyPjxlZGl0aW9uPjIwMTQvMDEvMTA8L2VkaXRpb24+PGtleXdvcmRzPjxrZXl3
b3JkPkh1bWFuczwva2V5d29yZD48a2V5d29yZD5QYXJhdGh5cm9pZCBOZW9wbGFzbXMvKmRpYWdu
b3Npcy8qZ2VuZXRpY3M8L2tleXdvcmQ+PGtleXdvcmQ+VHVtb3IgU3VwcHJlc3NvciBQcm90ZWlu
cy9nZW5ldGljczwva2V5d29yZD48L2tleXdvcmRzPjxkYXRlcz48eWVhcj4yMDE0PC95ZWFyPjxw
dWItZGF0ZXM+PGRhdGU+TWFyPC9kYXRlPjwvcHViLWRhdGVzPjwvZGF0ZXM+PGlzYm4+MTA0Ni0z
OTc2PC9pc2JuPjxhY2Nlc3Npb24tbnVtPjI0NDAyNzM2PC9hY2Nlc3Npb24tbnVtPjx1cmxzPjwv
dXJscz48ZWxlY3Ryb25pYy1yZXNvdXJjZS1udW0+MTAuMTAwNy9zMTIwMjItMDEzLTkyOTQtMzwv
ZWxlY3Ryb25pYy1yZXNvdXJjZS1udW0+PHJlbW90ZS1kYXRhYmFzZS1wcm92aWRlcj5OTE08L3Jl
bW90ZS1kYXRhYmFzZS1wcm92aWRlcj48bGFuZ3VhZ2U+ZW5nPC9sYW5ndWFnZT48L3JlY29yZD48
L0NpdGU+PENpdGU+PEF1dGhvcj5Cb25kZXNvbjwvQXV0aG9yPjxZZWFyPjE5OTM8L1llYXI+PFJl
Y051bT4xODwvUmVjTnVtPjxyZWNvcmQ+PHJlYy1udW1iZXI+MTg8L3JlYy1udW1iZXI+PGZvcmVp
Z24ta2V5cz48a2V5IGFwcD0iRU4iIGRiLWlkPSI5dnd2MjBwd3YyMnc1dmVmeGQycHBmOWYwZDVy
ZHQwZXBhdnIiIHRpbWVzdGFtcD0iMCI+MTg8L2tleT48L2ZvcmVpZ24ta2V5cz48cmVmLXR5cGUg
bmFtZT0iSm91cm5hbCBBcnRpY2xlIj4xNzwvcmVmLXR5cGU+PGNvbnRyaWJ1dG9ycz48YXV0aG9y
cz48YXV0aG9yPkJvbmRlc29uLCBMLjwvYXV0aG9yPjxhdXRob3I+U2FuZGVsaW4sIEsuPC9hdXRo
b3I+PGF1dGhvcj5HcmltZWxpdXMsIEwuPC9hdXRob3I+PC9hdXRob3JzPjwvY29udHJpYnV0b3Jz
PjxhdXRoLWFkZHJlc3M+RGVwYXJ0bWVudCBvZiBDeXRvbG9neSwgTWFsbW8gR2VuZXJhbCBIb3Nw
aXRhbCwgU3dlZGVuLjwvYXV0aC1hZGRyZXNzPjx0aXRsZXM+PHRpdGxlPkhpc3RvcGF0aG9sb2dp
Y2FsIHZhcmlhYmxlcyBhbmQgRE5BIGN5dG9tZXRyeSBpbiBwYXJhdGh5cm9pZCBjYXJjaW5vbWE8
L3RpdGxlPjxzZWNvbmRhcnktdGl0bGU+QW0gSiBTdXJnIFBhdGhvbDwvc2Vjb25kYXJ5LXRpdGxl
PjxhbHQtdGl0bGU+VGhlIEFtZXJpY2FuIGpvdXJuYWwgb2Ygc3VyZ2ljYWwgcGF0aG9sb2d5PC9h
bHQtdGl0bGU+PC90aXRsZXM+PHBlcmlvZGljYWw+PGZ1bGwtdGl0bGU+QW0gSiBTdXJnIFBhdGhv
bDwvZnVsbC10aXRsZT48YWJici0xPlRoZSBBbWVyaWNhbiBqb3VybmFsIG9mIHN1cmdpY2FsIHBh
dGhvbG9neTwvYWJici0xPjwvcGVyaW9kaWNhbD48YWx0LXBlcmlvZGljYWw+PGZ1bGwtdGl0bGU+
QW0gSiBTdXJnIFBhdGhvbDwvZnVsbC10aXRsZT48YWJici0xPlRoZSBBbWVyaWNhbiBqb3VybmFs
IG9mIHN1cmdpY2FsIHBhdGhvbG9neTwvYWJici0xPjwvYWx0LXBlcmlvZGljYWw+PHBhZ2VzPjgy
MC05PC9wYWdlcz48dm9sdW1lPjE3PC92b2x1bWU+PG51bWJlcj44PC9udW1iZXI+PGVkaXRpb24+
MTk5My8wOC8wMTwvZWRpdGlvbj48a2V5d29yZHM+PGtleXdvcmQ+QWRlbm9tYS8qZ2VuZXRpY3Mv
KnBhdGhvbG9neTwva2V5d29yZD48a2V5d29yZD5DZWxsIE51Y2xldXMvdWx0cmFzdHJ1Y3R1cmU8
L2tleXdvcmQ+PGtleXdvcmQ+RE5BLCBOZW9wbGFzbS8qZ2VuZXRpY3M8L2tleXdvcmQ+PGtleXdv
cmQ+Rmlicm9zaXMvcGF0aG9sb2d5PC9rZXl3b3JkPjxrZXl3b3JkPkZsb3cgQ3l0b21ldHJ5PC9r
ZXl3b3JkPjxrZXl3b3JkPkh1bWFuczwva2V5d29yZD48a2V5d29yZD5NaXRvc2lzPC9rZXl3b3Jk
PjxrZXl3b3JkPk5lY3Jvc2lzL3BhdGhvbG9neTwva2V5d29yZD48a2V5d29yZD5QYXJhdGh5cm9p
ZCBOZW9wbGFzbXMvKmdlbmV0aWNzLypwYXRob2xvZ3k8L2tleXdvcmQ+PC9rZXl3b3Jkcz48ZGF0
ZXM+PHllYXI+MTk5MzwveWVhcj48cHViLWRhdGVzPjxkYXRlPkF1ZzwvZGF0ZT48L3B1Yi1kYXRl
cz48L2RhdGVzPjxpc2JuPjAxNDctNTE4NSAoUHJpbnQpJiN4RDswMTQ3LTUxODU8L2lzYm4+PGFj
Y2Vzc2lvbi1udW0+ODMzODE5MjwvYWNjZXNzaW9uLW51bT48dXJscz48L3VybHM+PHJlbW90ZS1k
YXRhYmFzZS1wcm92aWRlcj5OTE08L3JlbW90ZS1kYXRhYmFzZS1wcm92aWRlcj48bGFuZ3VhZ2U+
ZW5nPC9sYW5ndWFnZT48L3JlY29yZD48L0NpdGU+PENpdGU+PEF1dGhvcj5ZaXA8L0F1dGhvcj48
WWVhcj4yMDA4PC9ZZWFyPjxSZWNOdW0+Mjg8L1JlY051bT48cmVjb3JkPjxyZWMtbnVtYmVyPjI4
PC9yZWMtbnVtYmVyPjxmb3JlaWduLWtleXM+PGtleSBhcHA9IkVOIiBkYi1pZD0iOXZ3djIwcHd2
MjJ3NXZlZnhkMnBwZjlmMGQ1cmR0MGVwYXZyIiB0aW1lc3RhbXA9IjAiPjI4PC9rZXk+PC9mb3Jl
aWduLWtleXM+PHJlZi10eXBlIG5hbWU9IkpvdXJuYWwgQXJ0aWNsZSI+MTc8L3JlZi10eXBlPjxj
b250cmlidXRvcnM+PGF1dGhvcnM+PGF1dGhvcj5ZaXAsIEwuPC9hdXRob3I+PGF1dGhvcj5TZWV0
aGFsYSwgUi4gUi48L2F1dGhvcj48YXV0aG9yPk5pa2lmb3JvdmEsIE0uIE4uPC9hdXRob3I+PGF1
dGhvcj5OaWtpZm9yb3YsIFkuIEUuPC9hdXRob3I+PGF1dGhvcj5PZ2lsdmllLCBKLiBCLjwvYXV0
aG9yPjxhdXRob3I+Q2FydHksIFMuIEUuPC9hdXRob3I+PGF1dGhvcj5ZaW0sIEouIEguPC9hdXRo
b3I+PC9hdXRob3JzPjwvY29udHJpYnV0b3JzPjxhdXRoLWFkZHJlc3M+RGl2aXNpb24gb2YgRW5k
b2NyaW5lIFN1cmdlcnksIFVuaXZlcnNpdHkgb2YgUGl0dHNidXJnaCBTY2hvb2wgb2YgTWVkaWNp
bmUsIFBpdHRzYnVyZ2gsIFBBLCBVU0EuPC9hdXRoLWFkZHJlc3M+PHRpdGxlcz48dGl0bGU+TG9z
cyBvZiBoZXRlcm96eWdvc2l0eSBvZiBzZWxlY3RlZCB0dW1vciBzdXBwcmVzc29yIGdlbmVzIGlu
IHBhcmF0aHlyb2lkIGNhcmNpbm9tYTwvdGl0bGU+PHNlY29uZGFyeS10aXRsZT5TdXJnZXJ5PC9z
ZWNvbmRhcnktdGl0bGU+PGFsdC10aXRsZT5TdXJnZXJ5PC9hbHQtdGl0bGU+PC90aXRsZXM+PHBh
Z2VzPjk0OS01NTsgZGlzY3Vzc2lvbiA5NTQtNTwvcGFnZXM+PHZvbHVtZT4xNDQ8L3ZvbHVtZT48
bnVtYmVyPjY8L251bWJlcj48ZWRpdGlvbj4yMDA4LzEyLzAyPC9lZGl0aW9uPjxrZXl3b3Jkcz48
a2V5d29yZD4qR2VuZXMsIFR1bW9yIFN1cHByZXNzb3I8L2tleXdvcmQ+PGtleXdvcmQ+SHVtYW5z
PC9rZXl3b3JkPjxrZXl3b3JkPkh5cGVycGFyYXRoeXJvaWRpc20sIFByaW1hcnkvKnN1cmdlcnk8
L2tleXdvcmQ+PGtleXdvcmQ+Kkxvc3Mgb2YgSGV0ZXJvenlnb3NpdHk8L2tleXdvcmQ+PGtleXdv
cmQ+TWlkZGxlIEFnZWQ8L2tleXdvcmQ+PGtleXdvcmQ+UGFyYXRoeXJvaWQgTmVvcGxhc21zLypn
ZW5ldGljcy8qcGF0aG9sb2d5PC9rZXl3b3JkPjxrZXl3b3JkPlR1bW9yIFN1cHByZXNzb3IgUHJv
dGVpbnMvZ2VuZXRpY3M8L2tleXdvcmQ+PC9rZXl3b3Jkcz48ZGF0ZXM+PHllYXI+MjAwODwveWVh
cj48cHViLWRhdGVzPjxkYXRlPkRlYzwvZGF0ZT48L3B1Yi1kYXRlcz48L2RhdGVzPjxpc2JuPjAw
MzktNjA2MDwvaXNibj48YWNjZXNzaW9uLW51bT4xOTA0MTAwMjwvYWNjZXNzaW9uLW51bT48dXJs
cz48L3VybHM+PGVsZWN0cm9uaWMtcmVzb3VyY2UtbnVtPjEwLjEwMTYvai5zdXJnLjIwMDguMDgu
MDMwPC9lbGVjdHJvbmljLXJlc291cmNlLW51bT48cmVtb3RlLWRhdGFiYXNlLXByb3ZpZGVyPk5M
TTwvcmVtb3RlLWRhdGFiYXNlLXByb3ZpZGVyPjxsYW5ndWFnZT5lbmc8L2xhbmd1YWdlPjwvcmVj
b3JkPjwvQ2l0ZT48Q2l0ZT48QXV0aG9yPldhbmc8L0F1dGhvcj48WWVhcj4yMDEyPC9ZZWFyPjxS
ZWNOdW0+MzI8L1JlY051bT48cmVjb3JkPjxyZWMtbnVtYmVyPjMyPC9yZWMtbnVtYmVyPjxmb3Jl
aWduLWtleXM+PGtleSBhcHA9IkVOIiBkYi1pZD0iOXZ3djIwcHd2MjJ3NXZlZnhkMnBwZjlmMGQ1
cmR0MGVwYXZyIiB0aW1lc3RhbXA9IjAiPjMyPC9rZXk+PC9mb3JlaWduLWtleXM+PHJlZi10eXBl
IG5hbWU9IkpvdXJuYWwgQXJ0aWNsZSI+MTc8L3JlZi10eXBlPjxjb250cmlidXRvcnM+PGF1dGhv
cnM+PGF1dGhvcj5XYW5nLCBPLjwvYXV0aG9yPjxhdXRob3I+V2FuZywgQy48L2F1dGhvcj48YXV0
aG9yPk5pZSwgTS48L2F1dGhvcj48YXV0aG9yPkN1aSwgUS48L2F1dGhvcj48YXV0aG9yPkd1YW4s
IEguPC9hdXRob3I+PGF1dGhvcj5KaWFuZywgWS48L2F1dGhvcj48YXV0aG9yPkxpLCBNLjwvYXV0
aG9yPjxhdXRob3I+WGlhLCBXLjwvYXV0aG9yPjxhdXRob3I+TWVuZywgWC48L2F1dGhvcj48YXV0
aG9yPlhpbmcsIFguPC9hdXRob3I+PC9hdXRob3JzPjwvY29udHJpYnV0b3JzPjxhdXRoLWFkZHJl
c3M+S2V5IGxhYm9yYXRvcnkgb2YgRW5kb2NyaW5vbG9neSwgTWluaXN0cnkgb2YgSGVhbHRoOyBE
ZXBhcnRtZW50IG9mIEVuZG9jcmlub2xvZ3ksIFBla2luZyBVbmlvbiBNZWRpY2FsIENvbGxlZ2Ug
SG9zcGl0YWwsIFBla2luZyBVbmlvbiBNZWRpY2FsIENvbGxlZ2UsIENoaW5lc2UgQWNhZGVteSBv
ZiBNZWRpY2FsIFNjaWVuY2VzLCBCZWlqaW5nLCBQZW9wbGUmYXBvcztzIFJlcHVibGljIG9mIENo
aW5hLjwvYXV0aC1hZGRyZXNzPjx0aXRsZXM+PHRpdGxlPk5vdmVsIEhSUFQyL0NEQzczIGdlbmUg
bXV0YXRpb25zIGFuZCBsb3NzIG9mIGV4cHJlc3Npb24gb2YgcGFyYWZpYnJvbWluIGluIENoaW5l
c2UgcGF0aWVudHMgd2l0aCBjbGluaWNhbGx5IHNwb3JhZGljIHBhcmF0aHlyb2lkIGNhcmNpbm9t
YXM8L3RpdGxlPjxzZWNvbmRhcnktdGl0bGU+UExvUyBPbmU8L3NlY29uZGFyeS10aXRsZT48YWx0
LXRpdGxlPlBsb1Mgb25lPC9hbHQtdGl0bGU+PC90aXRsZXM+PHBhZ2VzPmU0NTU2NzwvcGFnZXM+
PHZvbHVtZT43PC92b2x1bWU+PG51bWJlcj45PC9udW1iZXI+PGVkaXRpb24+MjAxMi8xMC8wMzwv
ZWRpdGlvbj48a2V5d29yZHM+PGtleXdvcmQ+QWR1bHQ8L2tleXdvcmQ+PGtleXdvcmQ+QWdlZDwv
a2V5d29yZD48a2V5d29yZD5Bc2lhbiBDb250aW5lbnRhbCBBbmNlc3RyeSBHcm91cC8qZ2VuZXRp
Y3M8L2tleXdvcmQ+PGtleXdvcmQ+QmFzZSBTZXF1ZW5jZTwva2V5d29yZD48a2V5d29yZD5DaGlu
YTwva2V5d29yZD48a2V5d29yZD5GZW1hbGU8L2tleXdvcmQ+PGtleXdvcmQ+KkdlbmUgRXhwcmVz
c2lvbiBSZWd1bGF0aW9uLCBOZW9wbGFzdGljPC9rZXl3b3JkPjxrZXl3b3JkPkh1bWFuczwva2V5
d29yZD48a2V5d29yZD5NYWxlPC9rZXl3b3JkPjxrZXl3b3JkPk1pZGRsZSBBZ2VkPC9rZXl3b3Jk
PjxrZXl3b3JkPk1vbGVjdWxhciBTZXF1ZW5jZSBEYXRhPC9rZXl3b3JkPjxrZXl3b3JkPipNdXRh
dGlvbjwva2V5d29yZD48a2V5d29yZD5QYXJhdGh5cm9pZCBOZW9wbGFzbXMvZGlhZ25vc2lzLypn
ZW5ldGljcy9tZXRhYm9saXNtPC9rZXl3b3JkPjxrZXl3b3JkPlR1bW9yIFN1cHByZXNzb3IgUHJv
dGVpbnMvKmdlbmV0aWNzL21ldGFib2xpc208L2tleXdvcmQ+PGtleXdvcmQ+WW91bmcgQWR1bHQ8
L2tleXdvcmQ+PC9rZXl3b3Jkcz48ZGF0ZXM+PHllYXI+MjAxMjwveWVhcj48L2RhdGVzPjxpc2Ju
PjE5MzItNjIwMzwvaXNibj48YWNjZXNzaW9uLW51bT4yMzAyOTEwNDwvYWNjZXNzaW9uLW51bT48
dXJscz48L3VybHM+PGN1c3RvbTI+UE1DMzQ0NzgwNTwvY3VzdG9tMj48ZWxlY3Ryb25pYy1yZXNv
dXJjZS1udW0+MTAuMTM3MS9qb3VybmFsLnBvbmUuMDA0NTU2NzwvZWxlY3Ryb25pYy1yZXNvdXJj
ZS1udW0+PHJlbW90ZS1kYXRhYmFzZS1wcm92aWRlcj5OTE08L3JlbW90ZS1kYXRhYmFzZS1wcm92
aWRlcj48bGFuZ3VhZ2U+ZW5nPC9sYW5ndWFnZT48L3JlY29yZD48L0NpdGU+PENpdGU+PEF1dGhv
cj5HdWFybmllcmk8L0F1dGhvcj48WWVhcj4yMDEyPC9ZZWFyPjxSZWNOdW0+MzM8L1JlY051bT48
cmVjb3JkPjxyZWMtbnVtYmVyPjMzPC9yZWMtbnVtYmVyPjxmb3JlaWduLWtleXM+PGtleSBhcHA9
IkVOIiBkYi1pZD0iOXZ3djIwcHd2MjJ3NXZlZnhkMnBwZjlmMGQ1cmR0MGVwYXZyIiB0aW1lc3Rh
bXA9IjAiPjMzPC9rZXk+PC9mb3JlaWduLWtleXM+PHJlZi10eXBlIG5hbWU9IkpvdXJuYWwgQXJ0
aWNsZSI+MTc8L3JlZi10eXBlPjxjb250cmlidXRvcnM+PGF1dGhvcnM+PGF1dGhvcj5HdWFybmll
cmksIFYuPC9hdXRob3I+PGF1dGhvcj5CYXR0aXN0YSwgQy48L2F1dGhvcj48YXV0aG9yPk11c2Nh
cmVsbGEsIEwuIEEuPC9hdXRob3I+PGF1dGhvcj5CaXNjZWdsaWEsIE0uPC9hdXRob3I+PGF1dGhv
cj5kZSBNYXJ0aW5vLCBELjwvYXV0aG9yPjxhdXRob3I+QmFvcmRhLCBGLjwvYXV0aG9yPjxhdXRo
b3I+TWFpZWxsbywgRS48L2F1dGhvcj48YXV0aG9yPkQmYXBvcztBZ3J1bWEsIEwuPC9hdXRob3I+
PGF1dGhvcj5DaGlvZGluaSwgSS48L2F1dGhvcj48YXV0aG9yPkNsZW1lbnRlLCBDLjwvYXV0aG9y
PjxhdXRob3I+TWluaXNvbGEsIFMuPC9hdXRob3I+PGF1dGhvcj5Sb21hZ25vbGksIEUuPC9hdXRo
b3I+PGF1dGhvcj5Db3JiZXR0YSwgUy48L2F1dGhvcj48YXV0aG9yPlZpdGksIFIuPC9hdXRob3I+
PGF1dGhvcj5FbGxlci1WYWluaWNoZXIsIEMuPC9hdXRob3I+PGF1dGhvcj5TcGFkYSwgQS48L2F1
dGhvcj48YXV0aG9yPklhY29iZWxsaXMsIE0uPC9hdXRob3I+PGF1dGhvcj5NYWxhdm9sdGEsIE4u
PC9hdXRob3I+PGF1dGhvcj5DYXJlbGxhLCBNLjwvYXV0aG9yPjxhdXRob3I+Q2FuYWZmLCBMLjwv
YXV0aG9yPjxhdXRob3I+SGVuZHksIEcuIE4uPC9hdXRob3I+PGF1dGhvcj5Db2xlLCBELiBFLjwv
YXV0aG9yPjxhdXRob3I+U2NpbGxpdGFuaSwgQS48L2F1dGhvcj48L2F1dGhvcnM+PC9jb250cmli
dXRvcnM+PGF1dGgtYWRkcmVzcz5HZW5ldGljcyBVbml0LCBPc3BlZGFsZSAmcXVvdDtDYXNhIFNv
bGxpZXZvIGRlbGxhIFNvZmZlcmVuemEmcXVvdDssIElzdGl0dXRvIGRpIFJpY292ZXJvIGUgQ3Vy
YSBhIENhcmF0dGVyZSBTY2llbnRpZmljbywgU2FuIEdpb3Zhbm5pIFJvdG9uZG8sIEZvZ2dpYSwg
SXRhbHkuPC9hdXRoLWFkZHJlc3M+PHRpdGxlcz48dGl0bGU+Q0RDNzMgbXV0YXRpb25zIGFuZCBw
YXJhZmlicm9taW4gaW1tdW5vaGlzdG9jaGVtaXN0cnkgaW4gcGFyYXRoeXJvaWQgdHVtb3JzOiBj
bGluaWNhbCBjb3JyZWxhdGlvbnMgaW4gYSBzaW5nbGUtY2VudHJlIHBhdGllbnQgY29ob3J0PC90
aXRsZT48c2Vjb25kYXJ5LXRpdGxlPkNlbGwgT25jb2wgKERvcmRyKTwvc2Vjb25kYXJ5LXRpdGxl
PjxhbHQtdGl0bGU+Q2VsbHVsYXIgb25jb2xvZ3kgKERvcmRyZWNodCk8L2FsdC10aXRsZT48L3Rp
dGxlcz48cGFnZXM+NDExLTIyPC9wYWdlcz48dm9sdW1lPjM1PC92b2x1bWU+PG51bWJlcj42PC9u
dW1iZXI+PGVkaXRpb24+MjAxMi8wOS8xOTwvZWRpdGlvbj48a2V5d29yZHM+PGtleXdvcmQ+QWRl
bm9tYS8qZ2VuZXRpY3M8L2tleXdvcmQ+PGtleXdvcmQ+QWR1bHQ8L2tleXdvcmQ+PGtleXdvcmQ+
QWdlZDwva2V5d29yZD48a2V5d29yZD5BZ2VkLCA4MCBhbmQgb3Zlcjwva2V5d29yZD48a2V5d29y
ZD5DYXJjaW5vbWEvKmdlbmV0aWNzL21ldGFib2xpc20vcGF0aG9sb2d5PC9rZXl3b3JkPjxrZXl3
b3JkPkNvaG9ydCBTdHVkaWVzPC9rZXl3b3JkPjxrZXl3b3JkPkZlbWFsZTwva2V5d29yZD48a2V5
d29yZD5IdW1hbnM8L2tleXdvcmQ+PGtleXdvcmQ+SW1tdW5vaGlzdG9jaGVtaXN0cnk8L2tleXdv
cmQ+PGtleXdvcmQ+TWFsZTwva2V5d29yZD48a2V5d29yZD5NaWRkbGUgQWdlZDwva2V5d29yZD48
a2V5d29yZD4qTXV0YXRpb248L2tleXdvcmQ+PGtleXdvcmQ+UGFyYXRoeXJvaWQgTmVvcGxhc21z
LypnZW5ldGljcy9tZXRhYm9saXNtL3BhdGhvbG9neTwva2V5d29yZD48a2V5d29yZD5QZWRpZ3Jl
ZTwva2V5d29yZD48a2V5d29yZD5Qb2x5bWVyYXNlIENoYWluIFJlYWN0aW9uPC9rZXl3b3JkPjxr
ZXl3b3JkPlR1bW9yIFN1cHByZXNzb3IgUHJvdGVpbnMvKmdlbmV0aWNzLyptZXRhYm9saXNtPC9r
ZXl3b3JkPjxrZXl3b3JkPllvdW5nIEFkdWx0PC9rZXl3b3JkPjwva2V5d29yZHM+PGRhdGVzPjx5
ZWFyPjIwMTI8L3llYXI+PHB1Yi1kYXRlcz48ZGF0ZT5EZWM8L2RhdGU+PC9wdWItZGF0ZXM+PC9k
YXRlcz48aXNibj4yMjExLTM0Mjg8L2lzYm4+PGFjY2Vzc2lvbi1udW0+MjI5ODcxMTc8L2FjY2Vz
c2lvbi1udW0+PHVybHM+PC91cmxzPjxlbGVjdHJvbmljLXJlc291cmNlLW51bT4xMC4xMDA3L3Mx
MzQwMi0wMTItMDEwMC14PC9lbGVjdHJvbmljLXJlc291cmNlLW51bT48cmVtb3RlLWRhdGFiYXNl
LXByb3ZpZGVyPk5MTTwvcmVtb3RlLWRhdGFiYXNlLXByb3ZpZGVyPjxsYW5ndWFnZT5lbmc8L2xh
bmd1YWdlPjwvcmVjb3JkPjwvQ2l0ZT48Q2l0ZT48QXV0aG9yPkdpbGw8L0F1dGhvcj48WWVhcj4y
MDE5PC9ZZWFyPjxSZWNOdW0+NDY8L1JlY051bT48cmVjb3JkPjxyZWMtbnVtYmVyPjQ2PC9yZWMt
bnVtYmVyPjxmb3JlaWduLWtleXM+PGtleSBhcHA9IkVOIiBkYi1pZD0iOXZ3djIwcHd2MjJ3NXZl
ZnhkMnBwZjlmMGQ1cmR0MGVwYXZyIiB0aW1lc3RhbXA9IjAiPjQ2PC9rZXk+PC9mb3JlaWduLWtl
eXM+PHJlZi10eXBlIG5hbWU9IkpvdXJuYWwgQXJ0aWNsZSI+MTc8L3JlZi10eXBlPjxjb250cmli
dXRvcnM+PGF1dGhvcnM+PGF1dGhvcj5HaWxsLCBBLiBKLjwvYXV0aG9yPjxhdXRob3I+TGltLCBH
LjwvYXV0aG9yPjxhdXRob3I+Q2hldW5nLCBWLiBLLiBZLjwvYXV0aG9yPjxhdXRob3I+QW5kcmlj
aSwgSi48L2F1dGhvcj48YXV0aG9yPlBlcnJ5LUtlZW5lLCBKLiBMLjwvYXV0aG9yPjxhdXRob3I+
UGFpaywgSi48L2F1dGhvcj48YXV0aG9yPlNpb3NvbiwgTC48L2F1dGhvcj48YXV0aG9yPkNsYXJr
c29uLCBBLjwvYXV0aG9yPjxhdXRob3I+U2hlZW4sIEEuPC9hdXRob3I+PGF1dGhvcj5MdXhmb3Jk
LCBDLjwvYXV0aG9yPjxhdXRob3I+RWxzdG9uLCBNLiBTLjwvYXV0aG9yPjxhdXRob3I+TWV5ZXIt
Um9jaG93LCBHLiBZLjwvYXV0aG9yPjxhdXRob3I+TmFubywgTS4gVC48L2F1dGhvcj48YXV0aG9y
PktydWlqZmYsIFMuPC9hdXRob3I+PGF1dGhvcj5FbmdlbHNtYW4sIEEuIEYuPC9hdXRob3I+PGF1
dGhvcj5TeXdhaywgTS48L2F1dGhvcj48YXV0aG9yPlNpZGh1LCBTLiBCLjwvYXV0aG9yPjxhdXRo
b3I+RGVsYnJpZGdlLCBMLiBXLjwvYXV0aG9yPjxhdXRob3I+Um9iaW5zb24sIEIuIEcuPC9hdXRo
b3I+PGF1dGhvcj5NYXJzaCwgRC4gSi48L2F1dGhvcj48YXV0aG9yPlRvb24sIEMuIFcuPC9hdXRo
b3I+PGF1dGhvcj5DaG91LCBBLjwvYXV0aG9yPjxhdXRob3I+Q2xpZnRvbi1CbGlnaCwgUi4gSi48
L2F1dGhvcj48L2F1dGhvcnM+PC9jb250cmlidXRvcnM+PGF1dGgtYWRkcmVzcz5DYW5jZXIgRGlh
Z25vc2lzIGFuZCBQYXRob2xvZ3kgR3JvdXAsIEtvbGxpbmcgSW5zdGl0dXRlIG9mIE1lZGljYWwg
UmVzZWFyY2guJiN4RDtOU1cgSGVhbHRoIFBhdGhvbG9neSwgRGVwYXJ0bWVudCBvZiBBbmF0b21p
Y2FsIFBhdGhvbG9neSwgUm95YWwgTm9ydGggU2hvcmUgSG9zcGl0YWwuJiN4RDtTeWRuZXkgTWVk
aWNhbCBTY2hvb2wsIFVuaXZlcnNpdHkgb2YgU3lkbmV5LCBTeWRuZXkuJiN4RDtDYW5jZXIgR2Vu
ZXRpY3MuJiN4RDtEZXBhcnRtZW50IG9mIEFuYXRvbWljYWwgUGF0aG9sb2d5LCBQYXRob2xvZ3kg
UXVlZW5zbGFuZCwgQnJpc2JhbmUuJiN4RDtEZXBhcnRtZW50cyBvZiBFbmRvY3Jpbm9sb2d5LiYj
eEQ7RmFjdWx0eSBvZiBNZWRpY2luZSBhbmQgSGVhbHRoIFNjaWVuY2VzLCBVbml2ZXJzaXR5IG9m
IEF1Y2tsYW5kLCBXYWlrYXRvIENsaW5pY2FsIENhbXB1cywgSGFtaWx0b24sIE5ldyBaZWFsYW5k
LiYjeEQ7U3VyZ2VyeSwgV2Fpa2F0byBIb3NwaXRhbC4mI3hEO0RlcGFydG1lbnQgb2YgU3VyZ2Vy
eSwgUm95YWwgQnJpc2JhbmUgYW5kIFdvbWVuJmFwb3M7cyBIb3NwaXRhbCwgSGVyc3RvbiwgUUxE
LCBBdXN0cmFsaWEuJiN4RDtEZXBhcnRtZW50IG9mIFN1cmdpY2FsIE9uY29sb2d5LCBVbml2ZXJz
aXR5IE1lZGljYWwgQ2VudGVyIEdyb25pbmdlbiwgVW5pdmVyc2l0eSBvZiBHcm9uaW5nZW4sIEdy
b25pbmdlbiwgVGhlIE5ldGhlcmxhbmRzLiYjeEQ7VW5pdmVyc2l0eSBvZiBTeWRuZXkgRW5kb2Ny
aW5lIFN1cmdpY2FsIFVuaXQsIFJveWFsIE5vcnRoIFNob3JlIEhvc3BpdGFsLCBTdCBMZW9uYXJk
cy4mI3hEO0RlcGFydG1lbnQgb2YgRW5kb2NyaW5vbG9neSwgUm95YWwgTm9ydGggU2hvcmUgSG9z
cGl0YWwuJiN4RDtIb3Jtb25lcyBhbmQgQ2FuY2VyIEdyb3VwLCBLb2xsaW5nIEluc3RpdHV0ZSBv
ZiBNZWRpY2FsIFJlc2VhcmNoLiYjeEQ7SGlzdG9wYXRoIFBhdGhvbG9neSwgTWFjcXVhcmllIFBh
cmsuJiN4RDtEZXBhcnRtZW50IG9mIEFuYXRvbWljYWwgUGF0aG9sb2d5LCBTWURQQVRILCBTdCBW
aW5jZW50JmFwb3M7cyBIb3NwaXRhbC4mI3hEO1RoZSBLaW5naG9ybiBDYW5jZXIgQ2VudHJlIGFu
ZCBHYXJ2YW4gSW5zdGl0dXRlIG9mIE1lZGljYWwgUmVzZWFyY2gsIERhcmxpbmdodXJzdCwgTlNX
LjwvYXV0aC1hZGRyZXNzPjx0aXRsZXM+PHRpdGxlPlBhcmFmaWJyb21pbi1kZWZpY2llbnQgKEhQ
VC1KVCBUeXBlLCBDREM3MyBNdXRhdGVkKSBQYXJhdGh5cm9pZCBUdW1vcnMgRGVtb25zdHJhdGUg
RGlzdGluY3RpdmUgTW9ycGhvbG9naWMgRmVhdHVy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M1LTQ2PC9wYWdlcz48dm9sdW1lPjQzPC92
b2x1bWU+PG51bWJlcj4xPC9udW1iZXI+PGVkaXRpb24+MjAxOC8wMS8xMzwvZWRpdGlvbj48ZGF0
ZXM+PHllYXI+MjAxOTwveWVhcj48cHViLWRhdGVzPjxkYXRlPkphbjwvZGF0ZT48L3B1Yi1kYXRl
cz48L2RhdGVzPjxpc2JuPjAxNDctNTE4NTwvaXNibj48YWNjZXNzaW9uLW51bT4yOTMyNDQ2OTwv
YWNjZXNzaW9uLW51bT48dXJscz48L3VybHM+PGN1c3RvbTI+UE1DNjI5Njg0NjwvY3VzdG9tMj48
ZWxlY3Ryb25pYy1yZXNvdXJjZS1udW0+MTAuMTA5Ny9wYXMuMDAwMDAwMDAwMDAwMTAxNzwvZWxl
Y3Ryb25pYy1yZXNvdXJjZS1udW0+PHJlbW90ZS1kYXRhYmFzZS1wcm92aWRlcj5OTE08L3JlbW90
ZS1kYXRhYmFzZS1wcm92aWRlcj48bGFuZ3VhZ2U+ZW5nPC9sYW5ndWFnZT48L3JlY29yZD48L0Np
dGU+PC9FbmROb3RlPgB=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HaWxsPC9BdXRob3I+PFllYXI+MjAxNDwvWWVhcj48UmVj
TnVtPjc8L1JlY051bT48RGlzcGxheVRleHQ+PHN0eWxlIGZhY2U9InN1cGVyc2NyaXB0Ij4yLTc8
L3N0eWxlPjwvRGlzcGxheVRleHQ+PHJlY29yZD48cmVjLW51bWJlcj43PC9yZWMtbnVtYmVyPjxm
b3JlaWduLWtleXM+PGtleSBhcHA9IkVOIiBkYi1pZD0iOXZ3djIwcHd2MjJ3NXZlZnhkMnBwZjlm
MGQ1cmR0MGVwYXZyIiB0aW1lc3RhbXA9IjAiPjc8L2tleT48L2ZvcmVpZ24ta2V5cz48cmVmLXR5
cGUgbmFtZT0iSm91cm5hbCBBcnRpY2xlIj4xNzwvcmVmLXR5cGU+PGNvbnRyaWJ1dG9ycz48YXV0
aG9ycz48YXV0aG9yPkdpbGwsIEEuIEouPC9hdXRob3I+PC9hdXRob3JzPjwvY29udHJpYnV0b3Jz
PjxhdXRoLWFkZHJlc3M+RGVwYXJ0bWVudCBvZiBBbmF0b21pY2FsIFBhdGhvbG9neSwgUm95YWwg
Tm9ydGggU2hvcmUgSG9zcGl0YWwsIFBhY2lmaWMgSGlnaHdheSwgU3QgTGVvbmFyZHMsIFN5ZG5l
eSwgTlNXLCAyMDY1LCBBdXN0cmFsaWEsIGFmZmdpbGxAbWVkLnVzeWQuZWR1LmF1LjwvYXV0aC1h
ZGRyZXNzPjx0aXRsZXM+PHRpdGxlPlVuZGVyc3RhbmRpbmcgdGhlIGdlbmV0aWMgYmFzaXMgb2Yg
cGFyYXRoeXJvaWQgY2FyY2lub21hPC90aXRsZT48c2Vjb25kYXJ5LXRpdGxlPkVuZG9jciBQYXRo
b2w8L3NlY29uZGFyeS10aXRsZT48YWx0LXRpdGxlPkVuZG9jcmluZSBwYXRob2xvZ3k8L2FsdC10
aXRsZT48L3RpdGxlcz48cGFnZXM+MzAtNDwvcGFnZXM+PHZvbHVtZT4yNTwvdm9sdW1lPjxudW1i
ZXI+MTwvbnVtYmVyPjxlZGl0aW9uPjIwMTQvMDEvMTA8L2VkaXRpb24+PGtleXdvcmRzPjxrZXl3
b3JkPkh1bWFuczwva2V5d29yZD48a2V5d29yZD5QYXJhdGh5cm9pZCBOZW9wbGFzbXMvKmRpYWdu
b3Npcy8qZ2VuZXRpY3M8L2tleXdvcmQ+PGtleXdvcmQ+VHVtb3IgU3VwcHJlc3NvciBQcm90ZWlu
cy9nZW5ldGljczwva2V5d29yZD48L2tleXdvcmRzPjxkYXRlcz48eWVhcj4yMDE0PC95ZWFyPjxw
dWItZGF0ZXM+PGRhdGU+TWFyPC9kYXRlPjwvcHViLWRhdGVzPjwvZGF0ZXM+PGlzYm4+MTA0Ni0z
OTc2PC9pc2JuPjxhY2Nlc3Npb24tbnVtPjI0NDAyNzM2PC9hY2Nlc3Npb24tbnVtPjx1cmxzPjwv
dXJscz48ZWxlY3Ryb25pYy1yZXNvdXJjZS1udW0+MTAuMTAwNy9zMTIwMjItMDEzLTkyOTQtMzwv
ZWxlY3Ryb25pYy1yZXNvdXJjZS1udW0+PHJlbW90ZS1kYXRhYmFzZS1wcm92aWRlcj5OTE08L3Jl
bW90ZS1kYXRhYmFzZS1wcm92aWRlcj48bGFuZ3VhZ2U+ZW5nPC9sYW5ndWFnZT48L3JlY29yZD48
L0NpdGU+PENpdGU+PEF1dGhvcj5Cb25kZXNvbjwvQXV0aG9yPjxZZWFyPjE5OTM8L1llYXI+PFJl
Y051bT4xODwvUmVjTnVtPjxyZWNvcmQ+PHJlYy1udW1iZXI+MTg8L3JlYy1udW1iZXI+PGZvcmVp
Z24ta2V5cz48a2V5IGFwcD0iRU4iIGRiLWlkPSI5dnd2MjBwd3YyMnc1dmVmeGQycHBmOWYwZDVy
ZHQwZXBhdnIiIHRpbWVzdGFtcD0iMCI+MTg8L2tleT48L2ZvcmVpZ24ta2V5cz48cmVmLXR5cGUg
bmFtZT0iSm91cm5hbCBBcnRpY2xlIj4xNzwvcmVmLXR5cGU+PGNvbnRyaWJ1dG9ycz48YXV0aG9y
cz48YXV0aG9yPkJvbmRlc29uLCBMLjwvYXV0aG9yPjxhdXRob3I+U2FuZGVsaW4sIEsuPC9hdXRo
b3I+PGF1dGhvcj5HcmltZWxpdXMsIEwuPC9hdXRob3I+PC9hdXRob3JzPjwvY29udHJpYnV0b3Jz
PjxhdXRoLWFkZHJlc3M+RGVwYXJ0bWVudCBvZiBDeXRvbG9neSwgTWFsbW8gR2VuZXJhbCBIb3Nw
aXRhbCwgU3dlZGVuLjwvYXV0aC1hZGRyZXNzPjx0aXRsZXM+PHRpdGxlPkhpc3RvcGF0aG9sb2dp
Y2FsIHZhcmlhYmxlcyBhbmQgRE5BIGN5dG9tZXRyeSBpbiBwYXJhdGh5cm9pZCBjYXJjaW5vbWE8
L3RpdGxlPjxzZWNvbmRhcnktdGl0bGU+QW0gSiBTdXJnIFBhdGhvbDwvc2Vjb25kYXJ5LXRpdGxl
PjxhbHQtdGl0bGU+VGhlIEFtZXJpY2FuIGpvdXJuYWwgb2Ygc3VyZ2ljYWwgcGF0aG9sb2d5PC9h
bHQtdGl0bGU+PC90aXRsZXM+PHBlcmlvZGljYWw+PGZ1bGwtdGl0bGU+QW0gSiBTdXJnIFBhdGhv
bDwvZnVsbC10aXRsZT48YWJici0xPlRoZSBBbWVyaWNhbiBqb3VybmFsIG9mIHN1cmdpY2FsIHBh
dGhvbG9neTwvYWJici0xPjwvcGVyaW9kaWNhbD48YWx0LXBlcmlvZGljYWw+PGZ1bGwtdGl0bGU+
QW0gSiBTdXJnIFBhdGhvbDwvZnVsbC10aXRsZT48YWJici0xPlRoZSBBbWVyaWNhbiBqb3VybmFs
IG9mIHN1cmdpY2FsIHBhdGhvbG9neTwvYWJici0xPjwvYWx0LXBlcmlvZGljYWw+PHBhZ2VzPjgy
MC05PC9wYWdlcz48dm9sdW1lPjE3PC92b2x1bWU+PG51bWJlcj44PC9udW1iZXI+PGVkaXRpb24+
MTk5My8wOC8wMTwvZWRpdGlvbj48a2V5d29yZHM+PGtleXdvcmQ+QWRlbm9tYS8qZ2VuZXRpY3Mv
KnBhdGhvbG9neTwva2V5d29yZD48a2V5d29yZD5DZWxsIE51Y2xldXMvdWx0cmFzdHJ1Y3R1cmU8
L2tleXdvcmQ+PGtleXdvcmQ+RE5BLCBOZW9wbGFzbS8qZ2VuZXRpY3M8L2tleXdvcmQ+PGtleXdv
cmQ+Rmlicm9zaXMvcGF0aG9sb2d5PC9rZXl3b3JkPjxrZXl3b3JkPkZsb3cgQ3l0b21ldHJ5PC9r
ZXl3b3JkPjxrZXl3b3JkPkh1bWFuczwva2V5d29yZD48a2V5d29yZD5NaXRvc2lzPC9rZXl3b3Jk
PjxrZXl3b3JkPk5lY3Jvc2lzL3BhdGhvbG9neTwva2V5d29yZD48a2V5d29yZD5QYXJhdGh5cm9p
ZCBOZW9wbGFzbXMvKmdlbmV0aWNzLypwYXRob2xvZ3k8L2tleXdvcmQ+PC9rZXl3b3Jkcz48ZGF0
ZXM+PHllYXI+MTk5MzwveWVhcj48cHViLWRhdGVzPjxkYXRlPkF1ZzwvZGF0ZT48L3B1Yi1kYXRl
cz48L2RhdGVzPjxpc2JuPjAxNDctNTE4NSAoUHJpbnQpJiN4RDswMTQ3LTUxODU8L2lzYm4+PGFj
Y2Vzc2lvbi1udW0+ODMzODE5MjwvYWNjZXNzaW9uLW51bT48dXJscz48L3VybHM+PHJlbW90ZS1k
YXRhYmFzZS1wcm92aWRlcj5OTE08L3JlbW90ZS1kYXRhYmFzZS1wcm92aWRlcj48bGFuZ3VhZ2U+
ZW5nPC9sYW5ndWFnZT48L3JlY29yZD48L0NpdGU+PENpdGU+PEF1dGhvcj5ZaXA8L0F1dGhvcj48
WWVhcj4yMDA4PC9ZZWFyPjxSZWNOdW0+Mjg8L1JlY051bT48cmVjb3JkPjxyZWMtbnVtYmVyPjI4
PC9yZWMtbnVtYmVyPjxmb3JlaWduLWtleXM+PGtleSBhcHA9IkVOIiBkYi1pZD0iOXZ3djIwcHd2
MjJ3NXZlZnhkMnBwZjlmMGQ1cmR0MGVwYXZyIiB0aW1lc3RhbXA9IjAiPjI4PC9rZXk+PC9mb3Jl
aWduLWtleXM+PHJlZi10eXBlIG5hbWU9IkpvdXJuYWwgQXJ0aWNsZSI+MTc8L3JlZi10eXBlPjxj
b250cmlidXRvcnM+PGF1dGhvcnM+PGF1dGhvcj5ZaXAsIEwuPC9hdXRob3I+PGF1dGhvcj5TZWV0
aGFsYSwgUi4gUi48L2F1dGhvcj48YXV0aG9yPk5pa2lmb3JvdmEsIE0uIE4uPC9hdXRob3I+PGF1
dGhvcj5OaWtpZm9yb3YsIFkuIEUuPC9hdXRob3I+PGF1dGhvcj5PZ2lsdmllLCBKLiBCLjwvYXV0
aG9yPjxhdXRob3I+Q2FydHksIFMuIEUuPC9hdXRob3I+PGF1dGhvcj5ZaW0sIEouIEguPC9hdXRo
b3I+PC9hdXRob3JzPjwvY29udHJpYnV0b3JzPjxhdXRoLWFkZHJlc3M+RGl2aXNpb24gb2YgRW5k
b2NyaW5lIFN1cmdlcnksIFVuaXZlcnNpdHkgb2YgUGl0dHNidXJnaCBTY2hvb2wgb2YgTWVkaWNp
bmUsIFBpdHRzYnVyZ2gsIFBBLCBVU0EuPC9hdXRoLWFkZHJlc3M+PHRpdGxlcz48dGl0bGU+TG9z
cyBvZiBoZXRlcm96eWdvc2l0eSBvZiBzZWxlY3RlZCB0dW1vciBzdXBwcmVzc29yIGdlbmVzIGlu
IHBhcmF0aHlyb2lkIGNhcmNpbm9tYTwvdGl0bGU+PHNlY29uZGFyeS10aXRsZT5TdXJnZXJ5PC9z
ZWNvbmRhcnktdGl0bGU+PGFsdC10aXRsZT5TdXJnZXJ5PC9hbHQtdGl0bGU+PC90aXRsZXM+PHBh
Z2VzPjk0OS01NTsgZGlzY3Vzc2lvbiA5NTQtNTwvcGFnZXM+PHZvbHVtZT4xNDQ8L3ZvbHVtZT48
bnVtYmVyPjY8L251bWJlcj48ZWRpdGlvbj4yMDA4LzEyLzAyPC9lZGl0aW9uPjxrZXl3b3Jkcz48
a2V5d29yZD4qR2VuZXMsIFR1bW9yIFN1cHByZXNzb3I8L2tleXdvcmQ+PGtleXdvcmQ+SHVtYW5z
PC9rZXl3b3JkPjxrZXl3b3JkPkh5cGVycGFyYXRoeXJvaWRpc20sIFByaW1hcnkvKnN1cmdlcnk8
L2tleXdvcmQ+PGtleXdvcmQ+Kkxvc3Mgb2YgSGV0ZXJvenlnb3NpdHk8L2tleXdvcmQ+PGtleXdv
cmQ+TWlkZGxlIEFnZWQ8L2tleXdvcmQ+PGtleXdvcmQ+UGFyYXRoeXJvaWQgTmVvcGxhc21zLypn
ZW5ldGljcy8qcGF0aG9sb2d5PC9rZXl3b3JkPjxrZXl3b3JkPlR1bW9yIFN1cHByZXNzb3IgUHJv
dGVpbnMvZ2VuZXRpY3M8L2tleXdvcmQ+PC9rZXl3b3Jkcz48ZGF0ZXM+PHllYXI+MjAwODwveWVh
cj48cHViLWRhdGVzPjxkYXRlPkRlYzwvZGF0ZT48L3B1Yi1kYXRlcz48L2RhdGVzPjxpc2JuPjAw
MzktNjA2MDwvaXNibj48YWNjZXNzaW9uLW51bT4xOTA0MTAwMjwvYWNjZXNzaW9uLW51bT48dXJs
cz48L3VybHM+PGVsZWN0cm9uaWMtcmVzb3VyY2UtbnVtPjEwLjEwMTYvai5zdXJnLjIwMDguMDgu
MDMwPC9lbGVjdHJvbmljLXJlc291cmNlLW51bT48cmVtb3RlLWRhdGFiYXNlLXByb3ZpZGVyPk5M
TTwvcmVtb3RlLWRhdGFiYXNlLXByb3ZpZGVyPjxsYW5ndWFnZT5lbmc8L2xhbmd1YWdlPjwvcmVj
b3JkPjwvQ2l0ZT48Q2l0ZT48QXV0aG9yPldhbmc8L0F1dGhvcj48WWVhcj4yMDEyPC9ZZWFyPjxS
ZWNOdW0+MzI8L1JlY051bT48cmVjb3JkPjxyZWMtbnVtYmVyPjMyPC9yZWMtbnVtYmVyPjxmb3Jl
aWduLWtleXM+PGtleSBhcHA9IkVOIiBkYi1pZD0iOXZ3djIwcHd2MjJ3NXZlZnhkMnBwZjlmMGQ1
cmR0MGVwYXZyIiB0aW1lc3RhbXA9IjAiPjMyPC9rZXk+PC9mb3JlaWduLWtleXM+PHJlZi10eXBl
IG5hbWU9IkpvdXJuYWwgQXJ0aWNsZSI+MTc8L3JlZi10eXBlPjxjb250cmlidXRvcnM+PGF1dGhv
cnM+PGF1dGhvcj5XYW5nLCBPLjwvYXV0aG9yPjxhdXRob3I+V2FuZywgQy48L2F1dGhvcj48YXV0
aG9yPk5pZSwgTS48L2F1dGhvcj48YXV0aG9yPkN1aSwgUS48L2F1dGhvcj48YXV0aG9yPkd1YW4s
IEguPC9hdXRob3I+PGF1dGhvcj5KaWFuZywgWS48L2F1dGhvcj48YXV0aG9yPkxpLCBNLjwvYXV0
aG9yPjxhdXRob3I+WGlhLCBXLjwvYXV0aG9yPjxhdXRob3I+TWVuZywgWC48L2F1dGhvcj48YXV0
aG9yPlhpbmcsIFguPC9hdXRob3I+PC9hdXRob3JzPjwvY29udHJpYnV0b3JzPjxhdXRoLWFkZHJl
c3M+S2V5IGxhYm9yYXRvcnkgb2YgRW5kb2NyaW5vbG9neSwgTWluaXN0cnkgb2YgSGVhbHRoOyBE
ZXBhcnRtZW50IG9mIEVuZG9jcmlub2xvZ3ksIFBla2luZyBVbmlvbiBNZWRpY2FsIENvbGxlZ2Ug
SG9zcGl0YWwsIFBla2luZyBVbmlvbiBNZWRpY2FsIENvbGxlZ2UsIENoaW5lc2UgQWNhZGVteSBv
ZiBNZWRpY2FsIFNjaWVuY2VzLCBCZWlqaW5nLCBQZW9wbGUmYXBvcztzIFJlcHVibGljIG9mIENo
aW5hLjwvYXV0aC1hZGRyZXNzPjx0aXRsZXM+PHRpdGxlPk5vdmVsIEhSUFQyL0NEQzczIGdlbmUg
bXV0YXRpb25zIGFuZCBsb3NzIG9mIGV4cHJlc3Npb24gb2YgcGFyYWZpYnJvbWluIGluIENoaW5l
c2UgcGF0aWVudHMgd2l0aCBjbGluaWNhbGx5IHNwb3JhZGljIHBhcmF0aHlyb2lkIGNhcmNpbm9t
YXM8L3RpdGxlPjxzZWNvbmRhcnktdGl0bGU+UExvUyBPbmU8L3NlY29uZGFyeS10aXRsZT48YWx0
LXRpdGxlPlBsb1Mgb25lPC9hbHQtdGl0bGU+PC90aXRsZXM+PHBhZ2VzPmU0NTU2NzwvcGFnZXM+
PHZvbHVtZT43PC92b2x1bWU+PG51bWJlcj45PC9udW1iZXI+PGVkaXRpb24+MjAxMi8xMC8wMzwv
ZWRpdGlvbj48a2V5d29yZHM+PGtleXdvcmQ+QWR1bHQ8L2tleXdvcmQ+PGtleXdvcmQ+QWdlZDwv
a2V5d29yZD48a2V5d29yZD5Bc2lhbiBDb250aW5lbnRhbCBBbmNlc3RyeSBHcm91cC8qZ2VuZXRp
Y3M8L2tleXdvcmQ+PGtleXdvcmQ+QmFzZSBTZXF1ZW5jZTwva2V5d29yZD48a2V5d29yZD5DaGlu
YTwva2V5d29yZD48a2V5d29yZD5GZW1hbGU8L2tleXdvcmQ+PGtleXdvcmQ+KkdlbmUgRXhwcmVz
c2lvbiBSZWd1bGF0aW9uLCBOZW9wbGFzdGljPC9rZXl3b3JkPjxrZXl3b3JkPkh1bWFuczwva2V5
d29yZD48a2V5d29yZD5NYWxlPC9rZXl3b3JkPjxrZXl3b3JkPk1pZGRsZSBBZ2VkPC9rZXl3b3Jk
PjxrZXl3b3JkPk1vbGVjdWxhciBTZXF1ZW5jZSBEYXRhPC9rZXl3b3JkPjxrZXl3b3JkPipNdXRh
dGlvbjwva2V5d29yZD48a2V5d29yZD5QYXJhdGh5cm9pZCBOZW9wbGFzbXMvZGlhZ25vc2lzLypn
ZW5ldGljcy9tZXRhYm9saXNtPC9rZXl3b3JkPjxrZXl3b3JkPlR1bW9yIFN1cHByZXNzb3IgUHJv
dGVpbnMvKmdlbmV0aWNzL21ldGFib2xpc208L2tleXdvcmQ+PGtleXdvcmQ+WW91bmcgQWR1bHQ8
L2tleXdvcmQ+PC9rZXl3b3Jkcz48ZGF0ZXM+PHllYXI+MjAxMjwveWVhcj48L2RhdGVzPjxpc2Ju
PjE5MzItNjIwMzwvaXNibj48YWNjZXNzaW9uLW51bT4yMzAyOTEwNDwvYWNjZXNzaW9uLW51bT48
dXJscz48L3VybHM+PGN1c3RvbTI+UE1DMzQ0NzgwNTwvY3VzdG9tMj48ZWxlY3Ryb25pYy1yZXNv
dXJjZS1udW0+MTAuMTM3MS9qb3VybmFsLnBvbmUuMDA0NTU2NzwvZWxlY3Ryb25pYy1yZXNvdXJj
ZS1udW0+PHJlbW90ZS1kYXRhYmFzZS1wcm92aWRlcj5OTE08L3JlbW90ZS1kYXRhYmFzZS1wcm92
aWRlcj48bGFuZ3VhZ2U+ZW5nPC9sYW5ndWFnZT48L3JlY29yZD48L0NpdGU+PENpdGU+PEF1dGhv
cj5HdWFybmllcmk8L0F1dGhvcj48WWVhcj4yMDEyPC9ZZWFyPjxSZWNOdW0+MzM8L1JlY051bT48
cmVjb3JkPjxyZWMtbnVtYmVyPjMzPC9yZWMtbnVtYmVyPjxmb3JlaWduLWtleXM+PGtleSBhcHA9
IkVOIiBkYi1pZD0iOXZ3djIwcHd2MjJ3NXZlZnhkMnBwZjlmMGQ1cmR0MGVwYXZyIiB0aW1lc3Rh
bXA9IjAiPjMzPC9rZXk+PC9mb3JlaWduLWtleXM+PHJlZi10eXBlIG5hbWU9IkpvdXJuYWwgQXJ0
aWNsZSI+MTc8L3JlZi10eXBlPjxjb250cmlidXRvcnM+PGF1dGhvcnM+PGF1dGhvcj5HdWFybmll
cmksIFYuPC9hdXRob3I+PGF1dGhvcj5CYXR0aXN0YSwgQy48L2F1dGhvcj48YXV0aG9yPk11c2Nh
cmVsbGEsIEwuIEEuPC9hdXRob3I+PGF1dGhvcj5CaXNjZWdsaWEsIE0uPC9hdXRob3I+PGF1dGhv
cj5kZSBNYXJ0aW5vLCBELjwvYXV0aG9yPjxhdXRob3I+QmFvcmRhLCBGLjwvYXV0aG9yPjxhdXRo
b3I+TWFpZWxsbywgRS48L2F1dGhvcj48YXV0aG9yPkQmYXBvcztBZ3J1bWEsIEwuPC9hdXRob3I+
PGF1dGhvcj5DaGlvZGluaSwgSS48L2F1dGhvcj48YXV0aG9yPkNsZW1lbnRlLCBDLjwvYXV0aG9y
PjxhdXRob3I+TWluaXNvbGEsIFMuPC9hdXRob3I+PGF1dGhvcj5Sb21hZ25vbGksIEUuPC9hdXRo
b3I+PGF1dGhvcj5Db3JiZXR0YSwgUy48L2F1dGhvcj48YXV0aG9yPlZpdGksIFIuPC9hdXRob3I+
PGF1dGhvcj5FbGxlci1WYWluaWNoZXIsIEMuPC9hdXRob3I+PGF1dGhvcj5TcGFkYSwgQS48L2F1
dGhvcj48YXV0aG9yPklhY29iZWxsaXMsIE0uPC9hdXRob3I+PGF1dGhvcj5NYWxhdm9sdGEsIE4u
PC9hdXRob3I+PGF1dGhvcj5DYXJlbGxhLCBNLjwvYXV0aG9yPjxhdXRob3I+Q2FuYWZmLCBMLjwv
YXV0aG9yPjxhdXRob3I+SGVuZHksIEcuIE4uPC9hdXRob3I+PGF1dGhvcj5Db2xlLCBELiBFLjwv
YXV0aG9yPjxhdXRob3I+U2NpbGxpdGFuaSwgQS48L2F1dGhvcj48L2F1dGhvcnM+PC9jb250cmli
dXRvcnM+PGF1dGgtYWRkcmVzcz5HZW5ldGljcyBVbml0LCBPc3BlZGFsZSAmcXVvdDtDYXNhIFNv
bGxpZXZvIGRlbGxhIFNvZmZlcmVuemEmcXVvdDssIElzdGl0dXRvIGRpIFJpY292ZXJvIGUgQ3Vy
YSBhIENhcmF0dGVyZSBTY2llbnRpZmljbywgU2FuIEdpb3Zhbm5pIFJvdG9uZG8sIEZvZ2dpYSwg
SXRhbHkuPC9hdXRoLWFkZHJlc3M+PHRpdGxlcz48dGl0bGU+Q0RDNzMgbXV0YXRpb25zIGFuZCBw
YXJhZmlicm9taW4gaW1tdW5vaGlzdG9jaGVtaXN0cnkgaW4gcGFyYXRoeXJvaWQgdHVtb3JzOiBj
bGluaWNhbCBjb3JyZWxhdGlvbnMgaW4gYSBzaW5nbGUtY2VudHJlIHBhdGllbnQgY29ob3J0PC90
aXRsZT48c2Vjb25kYXJ5LXRpdGxlPkNlbGwgT25jb2wgKERvcmRyKTwvc2Vjb25kYXJ5LXRpdGxl
PjxhbHQtdGl0bGU+Q2VsbHVsYXIgb25jb2xvZ3kgKERvcmRyZWNodCk8L2FsdC10aXRsZT48L3Rp
dGxlcz48cGFnZXM+NDExLTIyPC9wYWdlcz48dm9sdW1lPjM1PC92b2x1bWU+PG51bWJlcj42PC9u
dW1iZXI+PGVkaXRpb24+MjAxMi8wOS8xOTwvZWRpdGlvbj48a2V5d29yZHM+PGtleXdvcmQ+QWRl
bm9tYS8qZ2VuZXRpY3M8L2tleXdvcmQ+PGtleXdvcmQ+QWR1bHQ8L2tleXdvcmQ+PGtleXdvcmQ+
QWdlZDwva2V5d29yZD48a2V5d29yZD5BZ2VkLCA4MCBhbmQgb3Zlcjwva2V5d29yZD48a2V5d29y
ZD5DYXJjaW5vbWEvKmdlbmV0aWNzL21ldGFib2xpc20vcGF0aG9sb2d5PC9rZXl3b3JkPjxrZXl3
b3JkPkNvaG9ydCBTdHVkaWVzPC9rZXl3b3JkPjxrZXl3b3JkPkZlbWFsZTwva2V5d29yZD48a2V5
d29yZD5IdW1hbnM8L2tleXdvcmQ+PGtleXdvcmQ+SW1tdW5vaGlzdG9jaGVtaXN0cnk8L2tleXdv
cmQ+PGtleXdvcmQ+TWFsZTwva2V5d29yZD48a2V5d29yZD5NaWRkbGUgQWdlZDwva2V5d29yZD48
a2V5d29yZD4qTXV0YXRpb248L2tleXdvcmQ+PGtleXdvcmQ+UGFyYXRoeXJvaWQgTmVvcGxhc21z
LypnZW5ldGljcy9tZXRhYm9saXNtL3BhdGhvbG9neTwva2V5d29yZD48a2V5d29yZD5QZWRpZ3Jl
ZTwva2V5d29yZD48a2V5d29yZD5Qb2x5bWVyYXNlIENoYWluIFJlYWN0aW9uPC9rZXl3b3JkPjxr
ZXl3b3JkPlR1bW9yIFN1cHByZXNzb3IgUHJvdGVpbnMvKmdlbmV0aWNzLyptZXRhYm9saXNtPC9r
ZXl3b3JkPjxrZXl3b3JkPllvdW5nIEFkdWx0PC9rZXl3b3JkPjwva2V5d29yZHM+PGRhdGVzPjx5
ZWFyPjIwMTI8L3llYXI+PHB1Yi1kYXRlcz48ZGF0ZT5EZWM8L2RhdGU+PC9wdWItZGF0ZXM+PC9k
YXRlcz48aXNibj4yMjExLTM0Mjg8L2lzYm4+PGFjY2Vzc2lvbi1udW0+MjI5ODcxMTc8L2FjY2Vz
c2lvbi1udW0+PHVybHM+PC91cmxzPjxlbGVjdHJvbmljLXJlc291cmNlLW51bT4xMC4xMDA3L3Mx
MzQwMi0wMTItMDEwMC14PC9lbGVjdHJvbmljLXJlc291cmNlLW51bT48cmVtb3RlLWRhdGFiYXNl
LXByb3ZpZGVyPk5MTTwvcmVtb3RlLWRhdGFiYXNlLXByb3ZpZGVyPjxsYW5ndWFnZT5lbmc8L2xh
bmd1YWdlPjwvcmVjb3JkPjwvQ2l0ZT48Q2l0ZT48QXV0aG9yPkdpbGw8L0F1dGhvcj48WWVhcj4y
MDE5PC9ZZWFyPjxSZWNOdW0+NDY8L1JlY051bT48cmVjb3JkPjxyZWMtbnVtYmVyPjQ2PC9yZWMt
bnVtYmVyPjxmb3JlaWduLWtleXM+PGtleSBhcHA9IkVOIiBkYi1pZD0iOXZ3djIwcHd2MjJ3NXZl
ZnhkMnBwZjlmMGQ1cmR0MGVwYXZyIiB0aW1lc3RhbXA9IjAiPjQ2PC9rZXk+PC9mb3JlaWduLWtl
eXM+PHJlZi10eXBlIG5hbWU9IkpvdXJuYWwgQXJ0aWNsZSI+MTc8L3JlZi10eXBlPjxjb250cmli
dXRvcnM+PGF1dGhvcnM+PGF1dGhvcj5HaWxsLCBBLiBKLjwvYXV0aG9yPjxhdXRob3I+TGltLCBH
LjwvYXV0aG9yPjxhdXRob3I+Q2hldW5nLCBWLiBLLiBZLjwvYXV0aG9yPjxhdXRob3I+QW5kcmlj
aSwgSi48L2F1dGhvcj48YXV0aG9yPlBlcnJ5LUtlZW5lLCBKLiBMLjwvYXV0aG9yPjxhdXRob3I+
UGFpaywgSi48L2F1dGhvcj48YXV0aG9yPlNpb3NvbiwgTC48L2F1dGhvcj48YXV0aG9yPkNsYXJr
c29uLCBBLjwvYXV0aG9yPjxhdXRob3I+U2hlZW4sIEEuPC9hdXRob3I+PGF1dGhvcj5MdXhmb3Jk
LCBDLjwvYXV0aG9yPjxhdXRob3I+RWxzdG9uLCBNLiBTLjwvYXV0aG9yPjxhdXRob3I+TWV5ZXIt
Um9jaG93LCBHLiBZLjwvYXV0aG9yPjxhdXRob3I+TmFubywgTS4gVC48L2F1dGhvcj48YXV0aG9y
PktydWlqZmYsIFMuPC9hdXRob3I+PGF1dGhvcj5FbmdlbHNtYW4sIEEuIEYuPC9hdXRob3I+PGF1
dGhvcj5TeXdhaywgTS48L2F1dGhvcj48YXV0aG9yPlNpZGh1LCBTLiBCLjwvYXV0aG9yPjxhdXRo
b3I+RGVsYnJpZGdlLCBMLiBXLjwvYXV0aG9yPjxhdXRob3I+Um9iaW5zb24sIEIuIEcuPC9hdXRo
b3I+PGF1dGhvcj5NYXJzaCwgRC4gSi48L2F1dGhvcj48YXV0aG9yPlRvb24sIEMuIFcuPC9hdXRo
b3I+PGF1dGhvcj5DaG91LCBBLjwvYXV0aG9yPjxhdXRob3I+Q2xpZnRvbi1CbGlnaCwgUi4gSi48
L2F1dGhvcj48L2F1dGhvcnM+PC9jb250cmlidXRvcnM+PGF1dGgtYWRkcmVzcz5DYW5jZXIgRGlh
Z25vc2lzIGFuZCBQYXRob2xvZ3kgR3JvdXAsIEtvbGxpbmcgSW5zdGl0dXRlIG9mIE1lZGljYWwg
UmVzZWFyY2guJiN4RDtOU1cgSGVhbHRoIFBhdGhvbG9neSwgRGVwYXJ0bWVudCBvZiBBbmF0b21p
Y2FsIFBhdGhvbG9neSwgUm95YWwgTm9ydGggU2hvcmUgSG9zcGl0YWwuJiN4RDtTeWRuZXkgTWVk
aWNhbCBTY2hvb2wsIFVuaXZlcnNpdHkgb2YgU3lkbmV5LCBTeWRuZXkuJiN4RDtDYW5jZXIgR2Vu
ZXRpY3MuJiN4RDtEZXBhcnRtZW50IG9mIEFuYXRvbWljYWwgUGF0aG9sb2d5LCBQYXRob2xvZ3kg
UXVlZW5zbGFuZCwgQnJpc2JhbmUuJiN4RDtEZXBhcnRtZW50cyBvZiBFbmRvY3Jpbm9sb2d5LiYj
eEQ7RmFjdWx0eSBvZiBNZWRpY2luZSBhbmQgSGVhbHRoIFNjaWVuY2VzLCBVbml2ZXJzaXR5IG9m
IEF1Y2tsYW5kLCBXYWlrYXRvIENsaW5pY2FsIENhbXB1cywgSGFtaWx0b24sIE5ldyBaZWFsYW5k
LiYjeEQ7U3VyZ2VyeSwgV2Fpa2F0byBIb3NwaXRhbC4mI3hEO0RlcGFydG1lbnQgb2YgU3VyZ2Vy
eSwgUm95YWwgQnJpc2JhbmUgYW5kIFdvbWVuJmFwb3M7cyBIb3NwaXRhbCwgSGVyc3RvbiwgUUxE
LCBBdXN0cmFsaWEuJiN4RDtEZXBhcnRtZW50IG9mIFN1cmdpY2FsIE9uY29sb2d5LCBVbml2ZXJz
aXR5IE1lZGljYWwgQ2VudGVyIEdyb25pbmdlbiwgVW5pdmVyc2l0eSBvZiBHcm9uaW5nZW4sIEdy
b25pbmdlbiwgVGhlIE5ldGhlcmxhbmRzLiYjeEQ7VW5pdmVyc2l0eSBvZiBTeWRuZXkgRW5kb2Ny
aW5lIFN1cmdpY2FsIFVuaXQsIFJveWFsIE5vcnRoIFNob3JlIEhvc3BpdGFsLCBTdCBMZW9uYXJk
cy4mI3hEO0RlcGFydG1lbnQgb2YgRW5kb2NyaW5vbG9neSwgUm95YWwgTm9ydGggU2hvcmUgSG9z
cGl0YWwuJiN4RDtIb3Jtb25lcyBhbmQgQ2FuY2VyIEdyb3VwLCBLb2xsaW5nIEluc3RpdHV0ZSBv
ZiBNZWRpY2FsIFJlc2VhcmNoLiYjeEQ7SGlzdG9wYXRoIFBhdGhvbG9neSwgTWFjcXVhcmllIFBh
cmsuJiN4RDtEZXBhcnRtZW50IG9mIEFuYXRvbWljYWwgUGF0aG9sb2d5LCBTWURQQVRILCBTdCBW
aW5jZW50JmFwb3M7cyBIb3NwaXRhbC4mI3hEO1RoZSBLaW5naG9ybiBDYW5jZXIgQ2VudHJlIGFu
ZCBHYXJ2YW4gSW5zdGl0dXRlIG9mIE1lZGljYWwgUmVzZWFyY2gsIERhcmxpbmdodXJzdCwgTlNX
LjwvYXV0aC1hZGRyZXNzPjx0aXRsZXM+PHRpdGxlPlBhcmFmaWJyb21pbi1kZWZpY2llbnQgKEhQ
VC1KVCBUeXBlLCBDREM3MyBNdXRhdGVkKSBQYXJhdGh5cm9pZCBUdW1vcnMgRGVtb25zdHJhdGUg
RGlzdGluY3RpdmUgTW9ycGhvbG9naWMgRmVhdHVy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M1LTQ2PC9wYWdlcz48dm9sdW1lPjQzPC92
b2x1bWU+PG51bWJlcj4xPC9udW1iZXI+PGVkaXRpb24+MjAxOC8wMS8xMzwvZWRpdGlvbj48ZGF0
ZXM+PHllYXI+MjAxOTwveWVhcj48cHViLWRhdGVzPjxkYXRlPkphbjwvZGF0ZT48L3B1Yi1kYXRl
cz48L2RhdGVzPjxpc2JuPjAxNDctNTE4NTwvaXNibj48YWNjZXNzaW9uLW51bT4yOTMyNDQ2OTwv
YWNjZXNzaW9uLW51bT48dXJscz48L3VybHM+PGN1c3RvbTI+UE1DNjI5Njg0NjwvY3VzdG9tMj48
ZWxlY3Ryb25pYy1yZXNvdXJjZS1udW0+MTAuMTA5Ny9wYXMuMDAwMDAwMDAwMDAwMTAxNzwvZWxl
Y3Ryb25pYy1yZXNvdXJjZS1udW0+PHJlbW90ZS1kYXRhYmFzZS1wcm92aWRlcj5OTE08L3JlbW90
ZS1kYXRhYmFzZS1wcm92aWRlcj48bGFuZ3VhZ2U+ZW5nPC9sYW5ndWFnZT48L3JlY29yZD48L0Np
dGU+PC9FbmROb3RlPgB=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2-7</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Somatic only double hit mutation/inactivation also occur frequently in parathyroid carcinomas not associated with HPT-JT.</w: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zwv
c3R5bGU+PC9EaXNwbGF5VGV4dD48cmVjb3JkPjxyZWMtbnVtYmVyPjQ2PC9yZWMtbnVtYmVyPjxm
b3JlaWduLWtleXM+PGtleSBhcHA9IkVOIiBkYi1pZD0iOXZ3djIwcHd2MjJ3NXZlZnhkMnBwZjlm
MGQ1cmR0MGVwYXZyIiB0aW1lc3RhbXA9IjAiPjQ2PC9rZXk+PC9mb3JlaWduLWtleXM+PHJlZi10
eXBlIG5hbWU9IkpvdXJuYWwgQXJ0aWNsZSI+MTc8L3JlZi10eXBlPjxjb250cmlidXRvcnM+PGF1
dGhvcnM+PGF1dGhvcj5HaWxsLCBBLiBKLjwvYXV0aG9yPjxhdXRob3I+TGltLCBHLjwvYXV0aG9y
PjxhdXRob3I+Q2hldW5nLCBWLiBLLiBZLjwvYXV0aG9yPjxhdXRob3I+QW5kcmljaSwgSi48L2F1
dGhvcj48YXV0aG9yPlBlcnJ5LUtlZW5lLCBKLiBMLjwvYXV0aG9yPjxhdXRob3I+UGFpaywgSi48
L2F1dGhvcj48YXV0aG9yPlNpb3NvbiwgTC48L2F1dGhvcj48YXV0aG9yPkNsYXJrc29uLCBBLjwv
YXV0aG9yPjxhdXRob3I+U2hlZW4sIEEuPC9hdXRob3I+PGF1dGhvcj5MdXhmb3JkLCBDLjwvYXV0
aG9yPjxhdXRob3I+RWxzdG9uLCBNLiBTLjwvYXV0aG9yPjxhdXRob3I+TWV5ZXItUm9jaG93LCBH
LiBZLjwvYXV0aG9yPjxhdXRob3I+TmFubywgTS4gVC48L2F1dGhvcj48YXV0aG9yPktydWlqZmYs
IFMuPC9hdXRob3I+PGF1dGhvcj5FbmdlbHNtYW4sIEEuIEYuPC9hdXRob3I+PGF1dGhvcj5TeXdh
aywgTS48L2F1dGhvcj48YXV0aG9yPlNpZGh1LCBTLiBCLjwvYXV0aG9yPjxhdXRob3I+RGVsYnJp
ZGdlLCBMLiBXLjwvYXV0aG9yPjxhdXRob3I+Um9iaW5zb24sIEIuIEcuPC9hdXRob3I+PGF1dGhv
cj5NYXJzaCwgRC4gSi48L2F1dGhvcj48YXV0aG9yPlRvb24sIEMuIFcuPC9hdXRob3I+PGF1dGhv
cj5DaG91LCBBLjwvYXV0aG9yPjxhdXRob3I+Q2xpZnRvbi1CbGlnaCwgUi4gSi48L2F1dGhvcj48
L2F1dGhvcnM+PC9jb250cmlidXRvcnM+PGF1dGgtYWRkcmVzcz5DYW5jZXIgRGlhZ25vc2lzIGFu
ZCBQYXRob2xvZ3kgR3JvdXAsIEtvbGxpbmcgSW5zdGl0dXRlIG9mIE1lZGljYWwgUmVzZWFyY2gu
JiN4RDtOU1cgSGVhbHRoIFBhdGhvbG9neSwgRGVwYXJ0bWVudCBvZiBBbmF0b21pY2FsIFBhdGhv
bG9neSwgUm95YWwgTm9ydGggU2hvcmUgSG9zcGl0YWwuJiN4RDtTeWRuZXkgTWVkaWNhbCBTY2hv
b2wsIFVuaXZlcnNpdHkgb2YgU3lkbmV5LCBTeWRuZXkuJiN4RDtDYW5jZXIgR2VuZXRpY3MuJiN4
RDtEZXBhcnRtZW50IG9mIEFuYXRvbWljYWwgUGF0aG9sb2d5LCBQYXRob2xvZ3kgUXVlZW5zbGFu
ZCwgQnJpc2JhbmUuJiN4RDtEZXBhcnRtZW50cyBvZiBFbmRvY3Jpbm9sb2d5LiYjeEQ7RmFjdWx0
eSBvZiBNZWRpY2luZSBhbmQgSGVhbHRoIFNjaWVuY2VzLCBVbml2ZXJzaXR5IG9mIEF1Y2tsYW5k
LCBXYWlrYXRvIENsaW5pY2FsIENhbXB1cywgSGFtaWx0b24sIE5ldyBaZWFsYW5kLiYjeEQ7U3Vy
Z2VyeSwgV2Fpa2F0byBIb3NwaXRhbC4mI3hEO0RlcGFydG1lbnQgb2YgU3VyZ2VyeSwgUm95YWwg
QnJpc2JhbmUgYW5kIFdvbWVuJmFwb3M7cyBIb3NwaXRhbCwgSGVyc3RvbiwgUUxELCBBdXN0cmFs
aWEuJiN4RDtEZXBhcnRtZW50IG9mIFN1cmdpY2FsIE9uY29sb2d5LCBVbml2ZXJzaXR5IE1lZGlj
YWwgQ2VudGVyIEdyb25pbmdlbiwgVW5pdmVyc2l0eSBvZiBHcm9uaW5nZW4sIEdyb25pbmdlbiwg
VGhlIE5ldGhlcmxhbmRzLiYjeEQ7VW5pdmVyc2l0eSBvZiBTeWRuZXkgRW5kb2NyaW5lIFN1cmdp
Y2FsIFVuaXQsIFJveWFsIE5vcnRoIFNob3JlIEhvc3BpdGFsLCBTdCBMZW9uYXJkcy4mI3hEO0Rl
cGFydG1lbnQgb2YgRW5kb2NyaW5vbG9neSwgUm95YWwgTm9ydGggU2hvcmUgSG9zcGl0YWwuJiN4
RDtIb3Jtb25lcyBhbmQgQ2FuY2VyIEdyb3VwLCBLb2xsaW5nIEluc3RpdHV0ZSBvZiBNZWRpY2Fs
IFJlc2VhcmNoLiYjeEQ7SGlzdG9wYXRoIFBhdGhvbG9neSwgTWFjcXVhcmllIFBhcmsuJiN4RDtE
ZXBhcnRtZW50IG9mIEFuYXRvbWljYWwgUGF0aG9sb2d5LCBTWURQQVRILCBTdCBWaW5jZW50JmFw
b3M7cyBIb3NwaXRhbC4mI3hEO1RoZSBLaW5naG9ybiBDYW5jZXIgQ2VudHJlIGFuZCBHYXJ2YW4g
SW5zdGl0dXRlIG9mIE1lZGljYWwgUmVzZWFyY2gsIERhcmxpbmdodXJzdCwgTlNXLjwvYXV0aC1h
ZGRyZXNzPjx0aXRsZXM+PHRpdGxlPlBhcmFmaWJyb21pbi1kZWZpY2llbnQgKEhQVC1KVCBUeXBl
LCBDREM3MyBNdXRhdGVkKSBQYXJhdGh5cm9pZCBUdW1vcnMgRGVtb25zdHJhdGUgRGlzdGluY3Rp
dmUgTW9ycGhvbG9naWMgRmVhdHVy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M1LTQ2PC9wYWdlcz48dm9sdW1lPjQzPC92b2x1bWU+PG51
bWJlcj4xPC9udW1iZXI+PGVkaXRpb24+MjAxOC8wMS8xMzwvZWRpdGlvbj48ZGF0ZXM+PHllYXI+
MjAxOTwveWVhcj48cHViLWRhdGVzPjxkYXRlPkphbjwvZGF0ZT48L3B1Yi1kYXRlcz48L2RhdGVz
Pjxpc2JuPjAxNDctNTE4NTwvaXNibj48YWNjZXNzaW9uLW51bT4yOTMyNDQ2OTwvYWNjZXNzaW9u
LW51bT48dXJscz48L3VybHM+PGN1c3RvbTI+UE1DNjI5Njg0NjwvY3VzdG9tMj48ZWxlY3Ryb25p
Yy1yZXNvdXJjZS1udW0+MTAuMTA5Ny9wYXMuMDAwMDAwMDAwMDAwMTAxNzwvZWxlY3Ryb25pYy1y
ZXNvdXJjZS1udW0+PHJlbW90ZS1kYXRhYmFzZS1wcm92aWRlcj5OTE08L3JlbW90ZS1kYXRhYmFz
ZS1wcm92aWRlcj48bGFuZ3VhZ2U+ZW5nPC9sYW5ndWFnZT48L3JlY29yZD48L0NpdGU+PC9FbmRO
b3RlPn==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zwv
c3R5bGU+PC9EaXNwbGF5VGV4dD48cmVjb3JkPjxyZWMtbnVtYmVyPjQ2PC9yZWMtbnVtYmVyPjxm
b3JlaWduLWtleXM+PGtleSBhcHA9IkVOIiBkYi1pZD0iOXZ3djIwcHd2MjJ3NXZlZnhkMnBwZjlm
MGQ1cmR0MGVwYXZyIiB0aW1lc3RhbXA9IjAiPjQ2PC9rZXk+PC9mb3JlaWduLWtleXM+PHJlZi10
eXBlIG5hbWU9IkpvdXJuYWwgQXJ0aWNsZSI+MTc8L3JlZi10eXBlPjxjb250cmlidXRvcnM+PGF1
dGhvcnM+PGF1dGhvcj5HaWxsLCBBLiBKLjwvYXV0aG9yPjxhdXRob3I+TGltLCBHLjwvYXV0aG9y
PjxhdXRob3I+Q2hldW5nLCBWLiBLLiBZLjwvYXV0aG9yPjxhdXRob3I+QW5kcmljaSwgSi48L2F1
dGhvcj48YXV0aG9yPlBlcnJ5LUtlZW5lLCBKLiBMLjwvYXV0aG9yPjxhdXRob3I+UGFpaywgSi48
L2F1dGhvcj48YXV0aG9yPlNpb3NvbiwgTC48L2F1dGhvcj48YXV0aG9yPkNsYXJrc29uLCBBLjwv
YXV0aG9yPjxhdXRob3I+U2hlZW4sIEEuPC9hdXRob3I+PGF1dGhvcj5MdXhmb3JkLCBDLjwvYXV0
aG9yPjxhdXRob3I+RWxzdG9uLCBNLiBTLjwvYXV0aG9yPjxhdXRob3I+TWV5ZXItUm9jaG93LCBH
LiBZLjwvYXV0aG9yPjxhdXRob3I+TmFubywgTS4gVC48L2F1dGhvcj48YXV0aG9yPktydWlqZmYs
IFMuPC9hdXRob3I+PGF1dGhvcj5FbmdlbHNtYW4sIEEuIEYuPC9hdXRob3I+PGF1dGhvcj5TeXdh
aywgTS48L2F1dGhvcj48YXV0aG9yPlNpZGh1LCBTLiBCLjwvYXV0aG9yPjxhdXRob3I+RGVsYnJp
ZGdlLCBMLiBXLjwvYXV0aG9yPjxhdXRob3I+Um9iaW5zb24sIEIuIEcuPC9hdXRob3I+PGF1dGhv
cj5NYXJzaCwgRC4gSi48L2F1dGhvcj48YXV0aG9yPlRvb24sIEMuIFcuPC9hdXRob3I+PGF1dGhv
cj5DaG91LCBBLjwvYXV0aG9yPjxhdXRob3I+Q2xpZnRvbi1CbGlnaCwgUi4gSi48L2F1dGhvcj48
L2F1dGhvcnM+PC9jb250cmlidXRvcnM+PGF1dGgtYWRkcmVzcz5DYW5jZXIgRGlhZ25vc2lzIGFu
ZCBQYXRob2xvZ3kgR3JvdXAsIEtvbGxpbmcgSW5zdGl0dXRlIG9mIE1lZGljYWwgUmVzZWFyY2gu
JiN4RDtOU1cgSGVhbHRoIFBhdGhvbG9neSwgRGVwYXJ0bWVudCBvZiBBbmF0b21pY2FsIFBhdGhv
bG9neSwgUm95YWwgTm9ydGggU2hvcmUgSG9zcGl0YWwuJiN4RDtTeWRuZXkgTWVkaWNhbCBTY2hv
b2wsIFVuaXZlcnNpdHkgb2YgU3lkbmV5LCBTeWRuZXkuJiN4RDtDYW5jZXIgR2VuZXRpY3MuJiN4
RDtEZXBhcnRtZW50IG9mIEFuYXRvbWljYWwgUGF0aG9sb2d5LCBQYXRob2xvZ3kgUXVlZW5zbGFu
ZCwgQnJpc2JhbmUuJiN4RDtEZXBhcnRtZW50cyBvZiBFbmRvY3Jpbm9sb2d5LiYjeEQ7RmFjdWx0
eSBvZiBNZWRpY2luZSBhbmQgSGVhbHRoIFNjaWVuY2VzLCBVbml2ZXJzaXR5IG9mIEF1Y2tsYW5k
LCBXYWlrYXRvIENsaW5pY2FsIENhbXB1cywgSGFtaWx0b24sIE5ldyBaZWFsYW5kLiYjeEQ7U3Vy
Z2VyeSwgV2Fpa2F0byBIb3NwaXRhbC4mI3hEO0RlcGFydG1lbnQgb2YgU3VyZ2VyeSwgUm95YWwg
QnJpc2JhbmUgYW5kIFdvbWVuJmFwb3M7cyBIb3NwaXRhbCwgSGVyc3RvbiwgUUxELCBBdXN0cmFs
aWEuJiN4RDtEZXBhcnRtZW50IG9mIFN1cmdpY2FsIE9uY29sb2d5LCBVbml2ZXJzaXR5IE1lZGlj
YWwgQ2VudGVyIEdyb25pbmdlbiwgVW5pdmVyc2l0eSBvZiBHcm9uaW5nZW4sIEdyb25pbmdlbiwg
VGhlIE5ldGhlcmxhbmRzLiYjeEQ7VW5pdmVyc2l0eSBvZiBTeWRuZXkgRW5kb2NyaW5lIFN1cmdp
Y2FsIFVuaXQsIFJveWFsIE5vcnRoIFNob3JlIEhvc3BpdGFsLCBTdCBMZW9uYXJkcy4mI3hEO0Rl
cGFydG1lbnQgb2YgRW5kb2NyaW5vbG9neSwgUm95YWwgTm9ydGggU2hvcmUgSG9zcGl0YWwuJiN4
RDtIb3Jtb25lcyBhbmQgQ2FuY2VyIEdyb3VwLCBLb2xsaW5nIEluc3RpdHV0ZSBvZiBNZWRpY2Fs
IFJlc2VhcmNoLiYjeEQ7SGlzdG9wYXRoIFBhdGhvbG9neSwgTWFjcXVhcmllIFBhcmsuJiN4RDtE
ZXBhcnRtZW50IG9mIEFuYXRvbWljYWwgUGF0aG9sb2d5LCBTWURQQVRILCBTdCBWaW5jZW50JmFw
b3M7cyBIb3NwaXRhbC4mI3hEO1RoZSBLaW5naG9ybiBDYW5jZXIgQ2VudHJlIGFuZCBHYXJ2YW4g
SW5zdGl0dXRlIG9mIE1lZGljYWwgUmVzZWFyY2gsIERhcmxpbmdodXJzdCwgTlNXLjwvYXV0aC1h
ZGRyZXNzPjx0aXRsZXM+PHRpdGxlPlBhcmFmaWJyb21pbi1kZWZpY2llbnQgKEhQVC1KVCBUeXBl
LCBDREM3MyBNdXRhdGVkKSBQYXJhdGh5cm9pZCBUdW1vcnMgRGVtb25zdHJhdGUgRGlzdGluY3Rp
dmUgTW9ycGhvbG9naWMgRmVhdHVy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M1LTQ2PC9wYWdlcz48dm9sdW1lPjQzPC92b2x1bWU+PG51
bWJlcj4xPC9udW1iZXI+PGVkaXRpb24+MjAxOC8wMS8xMzwvZWRpdGlvbj48ZGF0ZXM+PHllYXI+
MjAxOTwveWVhcj48cHViLWRhdGVzPjxkYXRlPkphbjwvZGF0ZT48L3B1Yi1kYXRlcz48L2RhdGVz
Pjxpc2JuPjAxNDctNTE4NTwvaXNibj48YWNjZXNzaW9uLW51bT4yOTMyNDQ2OTwvYWNjZXNzaW9u
LW51bT48dXJscz48L3VybHM+PGN1c3RvbTI+UE1DNjI5Njg0NjwvY3VzdG9tMj48ZWxlY3Ryb25p
Yy1yZXNvdXJjZS1udW0+MTAuMTA5Ny9wYXMuMDAwMDAwMDAwMDAwMTAxNzwvZWxlY3Ryb25pYy1y
ZXNvdXJjZS1udW0+PHJlbW90ZS1kYXRhYmFzZS1wcm92aWRlcj5OTE08L3JlbW90ZS1kYXRhYmFz
ZS1wcm92aWRlcj48bGFuZ3VhZ2U+ZW5nPC9sYW5ndWFnZT48L3JlY29yZD48L0NpdGU+PC9FbmRO
b3RlPn==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7</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Immunohistochemistry for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is not widely available and may be technically difficult to perform and interpret.</w:t>
            </w:r>
            <w:r w:rsidRPr="004F6F4F">
              <w:rPr>
                <w:rFonts w:ascii="Calibri" w:eastAsia="Calibri" w:hAnsi="Calibri" w:cs="Times New Roman"/>
                <w:sz w:val="16"/>
                <w:szCs w:val="16"/>
              </w:rPr>
              <w:fldChar w:fldCharType="begin"/>
            </w:r>
            <w:r w:rsidRPr="004F6F4F">
              <w:rPr>
                <w:rFonts w:ascii="Calibri" w:eastAsia="Calibri" w:hAnsi="Calibri" w:cs="Times New Roman"/>
                <w:sz w:val="16"/>
                <w:szCs w:val="16"/>
              </w:rPr>
              <w:instrText xml:space="preserve"> ADDIN EN.CITE &lt;EndNote&gt;&lt;Cite&gt;&lt;Author&gt;Gill&lt;/Author&gt;&lt;Year&gt;2014&lt;/Year&gt;&lt;RecNum&gt;7&lt;/RecNum&gt;&lt;DisplayText&gt;&lt;style face="superscript"&gt;2&lt;/style&gt;&lt;/DisplayText&gt;&lt;record&gt;&lt;rec-number&gt;7&lt;/rec-number&gt;&lt;foreign-keys&gt;&lt;key app="EN" db-id="9vwv20pwv22w5vefxd2ppf9f0d5rdt0epavr" timestamp="0"&gt;7&lt;/key&gt;&lt;/foreign-keys&gt;&lt;ref-type name="Journal Article"&gt;17&lt;/ref-type&gt;&lt;contributors&gt;&lt;authors&gt;&lt;author&gt;Gill, A. J.&lt;/author&gt;&lt;/authors&gt;&lt;/contributors&gt;&lt;auth-address&gt;Department of Anatomical Pathology, Royal North Shore Hospital, Pacific Highway, St Leonards, Sydney, NSW, 2065, Australia, affgill@med.usyd.edu.au.&lt;/auth-address&gt;&lt;titles&gt;&lt;title&gt;Understanding the genetic basis of parathyroid carcinoma&lt;/title&gt;&lt;secondary-title&gt;Endocr Pathol&lt;/secondary-title&gt;&lt;alt-title&gt;Endocrine pathology&lt;/alt-title&gt;&lt;/titles&gt;&lt;pages&gt;30-4&lt;/pages&gt;&lt;volume&gt;25&lt;/volume&gt;&lt;number&gt;1&lt;/number&gt;&lt;edition&gt;2014/01/10&lt;/edition&gt;&lt;keywords&gt;&lt;keyword&gt;Humans&lt;/keyword&gt;&lt;keyword&gt;Parathyroid Neoplasms/*diagnosis/*genetics&lt;/keyword&gt;&lt;keyword&gt;Tumor Suppressor Proteins/genetics&lt;/keyword&gt;&lt;/keywords&gt;&lt;dates&gt;&lt;year&gt;2014&lt;/year&gt;&lt;pub-dates&gt;&lt;date&gt;Mar&lt;/date&gt;&lt;/pub-dates&gt;&lt;/dates&gt;&lt;isbn&gt;1046-3976&lt;/isbn&gt;&lt;accession-num&gt;24402736&lt;/accession-num&gt;&lt;urls&gt;&lt;/urls&gt;&lt;electronic-resource-num&gt;10.1007/s12022-013-9294-3&lt;/electronic-resource-num&gt;&lt;remote-database-provider&gt;NLM&lt;/remote-database-provider&gt;&lt;language&gt;eng&lt;/language&gt;&lt;/record&gt;&lt;/Cite&gt;&lt;/EndNote&gt;</w:instrText>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2</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Immunohistochemical evaluation of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shows nuclear staining in normal parathyroid </w:t>
            </w:r>
            <w:r w:rsidRPr="004F6F4F">
              <w:rPr>
                <w:rFonts w:ascii="Calibri" w:eastAsia="Calibri" w:hAnsi="Calibri" w:cs="Times New Roman"/>
                <w:sz w:val="16"/>
                <w:szCs w:val="16"/>
              </w:rPr>
              <w:lastRenderedPageBreak/>
              <w:t xml:space="preserve">cells and most benign parathyroid tumours. Loss of nuclear expression of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occurs in most but not all tumours associated with biallelic </w:t>
            </w:r>
            <w:r w:rsidRPr="004F6F4F">
              <w:rPr>
                <w:rFonts w:ascii="Calibri" w:eastAsia="Calibri" w:hAnsi="Calibri" w:cs="Times New Roman"/>
                <w:i/>
                <w:sz w:val="16"/>
                <w:szCs w:val="16"/>
              </w:rPr>
              <w:t>CDC73</w:t>
            </w:r>
            <w:r w:rsidRPr="004F6F4F">
              <w:rPr>
                <w:rFonts w:ascii="Calibri" w:eastAsia="Calibri" w:hAnsi="Calibri" w:cs="Times New Roman"/>
                <w:sz w:val="16"/>
                <w:szCs w:val="16"/>
              </w:rPr>
              <w:t xml:space="preserve"> mutation/ deletion.</w: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y0x
MDwvc3R5bGU+PC9EaXNwbGF5VGV4dD48cmVjb3JkPjxyZWMtbnVtYmVyPjQ2PC9yZWMtbnVtYmVy
Pjxmb3JlaWduLWtleXM+PGtleSBhcHA9IkVOIiBkYi1pZD0iOXZ3djIwcHd2MjJ3NXZlZnhkMnBw
ZjlmMGQ1cmR0MGVwYXZyIiB0aW1lc3RhbXA9IjAiPjQ2PC9rZXk+PC9mb3JlaWduLWtleXM+PHJl
Zi10eXBlIG5hbWU9IkpvdXJuYWwgQXJ0aWNsZSI+MTc8L3JlZi10eXBlPjxjb250cmlidXRvcnM+
PGF1dGhvcnM+PGF1dGhvcj5HaWxsLCBBLiBKLjwvYXV0aG9yPjxhdXRob3I+TGltLCBHLjwvYXV0
aG9yPjxhdXRob3I+Q2hldW5nLCBWLiBLLiBZLjwvYXV0aG9yPjxhdXRob3I+QW5kcmljaSwgSi48
L2F1dGhvcj48YXV0aG9yPlBlcnJ5LUtlZW5lLCBKLiBMLjwvYXV0aG9yPjxhdXRob3I+UGFpaywg
Si48L2F1dGhvcj48YXV0aG9yPlNpb3NvbiwgTC48L2F1dGhvcj48YXV0aG9yPkNsYXJrc29uLCBB
LjwvYXV0aG9yPjxhdXRob3I+U2hlZW4sIEEuPC9hdXRob3I+PGF1dGhvcj5MdXhmb3JkLCBDLjwv
YXV0aG9yPjxhdXRob3I+RWxzdG9uLCBNLiBTLjwvYXV0aG9yPjxhdXRob3I+TWV5ZXItUm9jaG93
LCBHLiBZLjwvYXV0aG9yPjxhdXRob3I+TmFubywgTS4gVC48L2F1dGhvcj48YXV0aG9yPktydWlq
ZmYsIFMuPC9hdXRob3I+PGF1dGhvcj5FbmdlbHNtYW4sIEEuIEYuPC9hdXRob3I+PGF1dGhvcj5T
eXdhaywgTS48L2F1dGhvcj48YXV0aG9yPlNpZGh1LCBTLiBCLjwvYXV0aG9yPjxhdXRob3I+RGVs
YnJpZGdlLCBMLiBXLjwvYXV0aG9yPjxhdXRob3I+Um9iaW5zb24sIEIuIEcuPC9hdXRob3I+PGF1
dGhvcj5NYXJzaCwgRC4gSi48L2F1dGhvcj48YXV0aG9yPlRvb24sIEMuIFcuPC9hdXRob3I+PGF1
dGhvcj5DaG91LCBBLjwvYXV0aG9yPjxhdXRob3I+Q2xpZnRvbi1CbGlnaCwgUi4gSi48L2F1dGhv
cj48L2F1dGhvcnM+PC9jb250cmlidXRvcnM+PGF1dGgtYWRkcmVzcz5DYW5jZXIgRGlhZ25vc2lz
IGFuZCBQYXRob2xvZ3kgR3JvdXAsIEtvbGxpbmcgSW5zdGl0dXRlIG9mIE1lZGljYWwgUmVzZWFy
Y2guJiN4RDtOU1cgSGVhbHRoIFBhdGhvbG9neSwgRGVwYXJ0bWVudCBvZiBBbmF0b21pY2FsIFBh
dGhvbG9neSwgUm95YWwgTm9ydGggU2hvcmUgSG9zcGl0YWwuJiN4RDtTeWRuZXkgTWVkaWNhbCBT
Y2hvb2wsIFVuaXZlcnNpdHkgb2YgU3lkbmV5LCBTeWRuZXkuJiN4RDtDYW5jZXIgR2VuZXRpY3Mu
JiN4RDtEZXBhcnRtZW50IG9mIEFuYXRvbWljYWwgUGF0aG9sb2d5LCBQYXRob2xvZ3kgUXVlZW5z
bGFuZCwgQnJpc2JhbmUuJiN4RDtEZXBhcnRtZW50cyBvZiBFbmRvY3Jpbm9sb2d5LiYjeEQ7RmFj
dWx0eSBvZiBNZWRpY2luZSBhbmQgSGVhbHRoIFNjaWVuY2VzLCBVbml2ZXJzaXR5IG9mIEF1Y2ts
YW5kLCBXYWlrYXRvIENsaW5pY2FsIENhbXB1cywgSGFtaWx0b24sIE5ldyBaZWFsYW5kLiYjeEQ7
U3VyZ2VyeSwgV2Fpa2F0byBIb3NwaXRhbC4mI3hEO0RlcGFydG1lbnQgb2YgU3VyZ2VyeSwgUm95
YWwgQnJpc2JhbmUgYW5kIFdvbWVuJmFwb3M7cyBIb3NwaXRhbCwgSGVyc3RvbiwgUUxELCBBdXN0
cmFsaWEuJiN4RDtEZXBhcnRtZW50IG9mIFN1cmdpY2FsIE9uY29sb2d5LCBVbml2ZXJzaXR5IE1l
ZGljYWwgQ2VudGVyIEdyb25pbmdlbiwgVW5pdmVyc2l0eSBvZiBHcm9uaW5nZW4sIEdyb25pbmdl
biwgVGhlIE5ldGhlcmxhbmRzLiYjeEQ7VW5pdmVyc2l0eSBvZiBTeWRuZXkgRW5kb2NyaW5lIFN1
cmdpY2FsIFVuaXQsIFJveWFsIE5vcnRoIFNob3JlIEhvc3BpdGFsLCBTdCBMZW9uYXJkcy4mI3hE
O0RlcGFydG1lbnQgb2YgRW5kb2NyaW5vbG9neSwgUm95YWwgTm9ydGggU2hvcmUgSG9zcGl0YWwu
JiN4RDtIb3Jtb25lcyBhbmQgQ2FuY2VyIEdyb3VwLCBLb2xsaW5nIEluc3RpdHV0ZSBvZiBNZWRp
Y2FsIFJlc2VhcmNoLiYjeEQ7SGlzdG9wYXRoIFBhdGhvbG9neSwgTWFjcXVhcmllIFBhcmsuJiN4
RDtEZXBhcnRtZW50IG9mIEFuYXRvbWljYWwgUGF0aG9sb2d5LCBTWURQQVRILCBTdCBWaW5jZW50
JmFwb3M7cyBIb3NwaXRhbC4mI3hEO1RoZSBLaW5naG9ybiBDYW5jZXIgQ2VudHJlIGFuZCBHYXJ2
YW4gSW5zdGl0dXRlIG9mIE1lZGljYWwgUmVzZWFyY2gsIERhcmxpbmdodXJzdCwgTlNXLjwvYXV0
aC1hZGRyZXNzPjx0aXRsZXM+PHRpdGxlPlBhcmFmaWJyb21pbi1kZWZpY2llbnQgKEhQVC1KVCBU
eXBlLCBDREM3MyBNdXRhdGVkKSBQYXJhdGh5cm9pZCBUdW1vcnMgRGVtb25zdHJhdGUgRGlzdGlu
Y3RpdmUgTW9ycGhvbG9naWMgRmVhdHVyZ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M1LTQ2PC9wYWdlcz48dm9sdW1lPjQzPC92b2x1bWU+
PG51bWJlcj4xPC9udW1iZXI+PGVkaXRpb24+MjAxOC8wMS8xMzwvZWRpdGlvbj48ZGF0ZXM+PHll
YXI+MjAxOTwveWVhcj48cHViLWRhdGVzPjxkYXRlPkphbjwvZGF0ZT48L3B1Yi1kYXRlcz48L2Rh
dGVzPjxpc2JuPjAxNDctNTE4NTwvaXNibj48YWNjZXNzaW9uLW51bT4yOTMyNDQ2OTwvYWNjZXNz
aW9uLW51bT48dXJscz48L3VybHM+PGN1c3RvbTI+UE1DNjI5Njg0NjwvY3VzdG9tMj48ZWxlY3Ry
b25pYy1yZXNvdXJjZS1udW0+MTAuMTA5Ny9wYXMuMDAwMDAwMDAwMDAwMTAxNzwvZWxlY3Ryb25p
Yy1yZXNvdXJjZS1udW0+PHJlbW90ZS1kYXRhYmFzZS1wcm92aWRlcj5OTE08L3JlbW90ZS1kYXRh
YmFzZS1wcm92aWRlcj48bGFuZ3VhZ2U+ZW5nPC9sYW5ndWFnZT48L3JlY29yZD48L0NpdGU+PENp
dGU+PEF1dGhvcj5LaW08L0F1dGhvcj48WWVhcj4yMDEyPC9ZZWFyPjxSZWNOdW0+Mzc8L1JlY051
bT48cmVjb3JkPjxyZWMtbnVtYmVyPjM3PC9yZWMtbnVtYmVyPjxmb3JlaWduLWtleXM+PGtleSBh
cHA9IkVOIiBkYi1pZD0iOXZ3djIwcHd2MjJ3NXZlZnhkMnBwZjlmMGQ1cmR0MGVwYXZyIiB0aW1l
c3RhbXA9IjAiPjM3PC9rZXk+PC9mb3JlaWduLWtleXM+PHJlZi10eXBlIG5hbWU9IkpvdXJuYWwg
QXJ0aWNsZSI+MTc8L3JlZi10eXBlPjxjb250cmlidXRvcnM+PGF1dGhvcnM+PGF1dGhvcj5LaW0s
IEguIEsuPC9hdXRob3I+PGF1dGhvcj5PaCwgWS4gTC48L2F1dGhvcj48YXV0aG9yPktpbSwgUy4g
SC48L2F1dGhvcj48YXV0aG9yPkxlZSwgRC4gWS48L2F1dGhvcj48YXV0aG9yPkthbmcsIEguIEMu
PC9hdXRob3I+PGF1dGhvcj5MZWUsIEouIEkuPC9hdXRob3I+PGF1dGhvcj5KYW5nLCBILiBXLjwv
YXV0aG9yPjxhdXRob3I+SHVyLCBLLiBZLjwvYXV0aG9yPjxhdXRob3I+S2ltLCBKLiBILjwvYXV0
aG9yPjxhdXRob3I+TWluLCBZLiBLLjwvYXV0aG9yPjxhdXRob3I+Q2h1bmcsIEouIEguPC9hdXRo
b3I+PGF1dGhvcj5LaW0sIFMuIFcuPC9hdXRob3I+PC9hdXRob3JzPjwvY29udHJpYnV0b3JzPjxh
dXRoLWFkZHJlc3M+RGl2aXNpb24gb2YgRW5kb2NyaW5vbG9neSBhbmQgTWV0YWJvbGlzbSwgRGVw
YXJ0bWVudCBvZiBNZWRpY2luZSwgU2Ftc3VuZyBNZWRpY2FsIENlbnRlciwgU3VuZ2t5dW5rd2Fu
IFVuaXZlcnNpdHkgU2Nob29sIG9mIE1lZGljaW5lLjwvYXV0aC1hZGRyZXNzPjx0aXRsZXM+PHRp
dGxlPlBhcmFmaWJyb21pbiBpbW11bm9oaXN0b2NoZW1pY2FsIHN0YWluaW5nIHRvIGRpZmZlcmVu
dGlhdGUgcGFyYXRoeXJvaWQgY2FyY2lub21hIGZyb20gcGFyYXRoeXJvaWQgYWRlbm9tYTwvdGl0
bGU+PHNlY29uZGFyeS10aXRsZT5IZWFkIE5lY2s8L3NlY29uZGFyeS10aXRsZT48YWx0LXRpdGxl
PkhlYWQgJmFtcDsgbmVjazwvYWx0LXRpdGxlPjwvdGl0bGVzPjxwYWdlcz4yMDEtNjwvcGFnZXM+
PHZvbHVtZT4zNDwvdm9sdW1lPjxudW1iZXI+MjwvbnVtYmVyPjxlZGl0aW9uPjIwMTEvMDcvMDE8
L2VkaXRpb24+PGtleXdvcmRzPjxrZXl3b3JkPkFkZW5vbWEvKmRpYWdub3Npcy9tZXRhYm9saXNt
PC9rZXl3b3JkPjxrZXl3b3JkPkFkdWx0PC9rZXl3b3JkPjxrZXl3b3JkPkFnZWQ8L2tleXdvcmQ+
PGtleXdvcmQ+Q2hpbGQ8L2tleXdvcmQ+PGtleXdvcmQ+RE5BIE11dGF0aW9uYWwgQW5hbHlzaXM8
L2tleXdvcmQ+PGtleXdvcmQ+RGlhZ25vc2lzLCBEaWZmZXJlbnRpYWw8L2tleXdvcmQ+PGtleXdv
cmQ+RmVtYWxlPC9rZXl3b3JkPjxrZXl3b3JkPkh1bWFuczwva2V5d29yZD48a2V5d29yZD5IeXBl
cnBhcmF0aHlyb2lkaXNtPC9rZXl3b3JkPjxrZXl3b3JkPkltbXVub2hpc3RvY2hlbWlzdHJ5PC9r
ZXl3b3JkPjxrZXl3b3JkPk1hbGU8L2tleXdvcmQ+PGtleXdvcmQ+TWlkZGxlIEFnZWQ8L2tleXdv
cmQ+PGtleXdvcmQ+UGFyYXRoeXJvaWQgTmVvcGxhc21zLypkaWFnbm9zaXMvZ2VuZXRpY3MvbWV0
YWJvbGlzbTwva2V5d29yZD48a2V5d29yZD5UdW1vciBTdXBwcmVzc29yIFByb3RlaW5zL2dlbmV0
aWNzLyptZXRhYm9saXNtPC9rZXl3b3JkPjwva2V5d29yZHM+PGRhdGVzPjx5ZWFyPjIwMTI8L3ll
YXI+PHB1Yi1kYXRlcz48ZGF0ZT5GZWI8L2RhdGU+PC9wdWItZGF0ZXM+PC9kYXRlcz48aXNibj4x
MDQzLTMwNzQ8L2lzYm4+PGFjY2Vzc2lvbi1udW0+MjE3MTc1MTk8L2FjY2Vzc2lvbi1udW0+PHVy
bHM+PC91cmxzPjxlbGVjdHJvbmljLXJlc291cmNlLW51bT4xMC4xMDAyL2hlZC4yMTcxNjwvZWxl
Y3Ryb25pYy1yZXNvdXJjZS1udW0+PHJlbW90ZS1kYXRhYmFzZS1wcm92aWRlcj5OTE08L3JlbW90
ZS1kYXRhYmFzZS1wcm92aWRlcj48bGFuZ3VhZ2U+ZW5nPC9sYW5ndWFnZT48L3JlY29yZD48L0Np
dGU+PENpdGU+PEF1dGhvcj5MaW08L0F1dGhvcj48WWVhcj4yMDExPC9ZZWFyPjxSZWNOdW0+Mzg8
L1JlY051bT48cmVjb3JkPjxyZWMtbnVtYmVyPjM4PC9yZWMtbnVtYmVyPjxmb3JlaWduLWtleXM+
PGtleSBhcHA9IkVOIiBkYi1pZD0iOXZ3djIwcHd2MjJ3NXZlZnhkMnBwZjlmMGQ1cmR0MGVwYXZy
IiB0aW1lc3RhbXA9IjAiPjM4PC9rZXk+PC9mb3JlaWduLWtleXM+PHJlZi10eXBlIG5hbWU9Ikpv
dXJuYWwgQXJ0aWNsZSI+MTc8L3JlZi10eXBlPjxjb250cmlidXRvcnM+PGF1dGhvcnM+PGF1dGhv
cj5MaW0sIFMuPC9hdXRob3I+PGF1dGhvcj5FbHN0b24sIE0uIFMuPC9hdXRob3I+PGF1dGhvcj5H
aWxsLCBBLiBKLjwvYXV0aG9yPjxhdXRob3I+TWFyc2gsIEQuIEouPC9hdXRob3I+PGF1dGhvcj5D
b25hZ2xlbiwgSi4gVi48L2F1dGhvcj48L2F1dGhvcnM+PC9jb250cmlidXRvcnM+PGF1dGgtYWRk
cmVzcz5EZXBhcnRtZW50IG9mIEVuZG9jcmlub2xvZ3ksIFdhaWthdG8gSG9zcGl0YWwsIEhhbWls
dG9uLCBOZXcgWmVhbGFuZC4gc2FyaW5hbGltQGhvdG1haWwuY29tPC9hdXRoLWFkZHJlc3M+PHRp
dGxlcz48dGl0bGU+TWV0YXN0YXRpYyBwYXJhdGh5cm9pZCBjYXJjaW5vbWEgaW5pdGlhbGx5IG1p
c2RpYWdub3NlZCBhcyBwYXJhdGh5cm9pZCBhZGVub21hOiB0aGUgcm9sZSBvZiBwYXJhZmlicm9t
aW4gaW4gaW5jcmVhc2luZyBkaWFnbm9zdGljIGFjY3VyYWN5PC90aXRsZT48c2Vjb25kYXJ5LXRp
dGxlPkludGVybiBNZWQgSjwvc2Vjb25kYXJ5LXRpdGxlPjxhbHQtdGl0bGU+SW50ZXJuYWwgbWVk
aWNpbmUgam91cm5hbDwvYWx0LXRpdGxlPjwvdGl0bGVzPjxwYWdlcz42OTUtOTwvcGFnZXM+PHZv
bHVtZT40MTwvdm9sdW1lPjxudW1iZXI+OTwvbnVtYmVyPjxlZGl0aW9uPjIwMTEvMDkvMDk8L2Vk
aXRpb24+PGtleXdvcmRzPjxrZXl3b3JkPkFkZW5vbWEvYmxvb2QvKmRpYWdub3Npczwva2V5d29y
ZD48a2V5d29yZD5BZHVsdDwva2V5d29yZD48a2V5d29yZD5CaW9tYXJrZXJzLCBUdW1vci9ibG9v
ZC8qcGh5c2lvbG9neTwva2V5d29yZD48a2V5d29yZD4qRGlhZ25vc3RpYyBFcnJvcnM8L2tleXdv
cmQ+PGtleXdvcmQ+RmVtYWxlPC9rZXl3b3JkPjxrZXl3b3JkPkh1bWFuczwva2V5d29yZD48a2V5
d29yZD5QYXJhdGh5cm9pZCBOZW9wbGFzbXMvYmxvb2QvKmRpYWdub3Npcy9zZWNvbmRhcnk8L2tl
eXdvcmQ+PGtleXdvcmQ+VHVtb3IgU3VwcHJlc3NvciBQcm90ZWlucy9ibG9vZC8qcGh5c2lvbG9n
eTwva2V5d29yZD48L2tleXdvcmRzPjxkYXRlcz48eWVhcj4yMDExPC95ZWFyPjxwdWItZGF0ZXM+
PGRhdGU+U2VwPC9kYXRlPjwvcHViLWRhdGVzPjwvZGF0ZXM+PGlzYm4+MTQ0NC0wOTAzPC9pc2Ju
PjxhY2Nlc3Npb24tbnVtPjIxODk5NjgzPC9hY2Nlc3Npb24tbnVtPjx1cmxzPjwvdXJscz48ZWxl
Y3Ryb25pYy1yZXNvdXJjZS1udW0+MTAuMTExMS9qLjE0NDUtNTk5NC4yMDExLjAyNTQ1Lng8L2Vs
ZWN0cm9uaWMtcmVzb3VyY2UtbnVtPjxyZW1vdGUtZGF0YWJhc2UtcHJvdmlkZXI+TkxNPC9yZW1v
dGUtZGF0YWJhc2UtcHJvdmlkZXI+PGxhbmd1YWdlPmVuZzwvbGFuZ3VhZ2U+PC9yZWNvcmQ+PC9D
aXRlPjxDaXRlPjxBdXRob3I+RmVybmFuZGV6LVJhbnZpZXI8L0F1dGhvcj48WWVhcj4yMDA5PC9Z
ZWFyPjxSZWNOdW0+Mzk8L1JlY051bT48cmVjb3JkPjxyZWMtbnVtYmVyPjM5PC9yZWMtbnVtYmVy
Pjxmb3JlaWduLWtleXM+PGtleSBhcHA9IkVOIiBkYi1pZD0iOXZ3djIwcHd2MjJ3NXZlZnhkMnBw
ZjlmMGQ1cmR0MGVwYXZyIiB0aW1lc3RhbXA9IjAiPjM5PC9rZXk+PC9mb3JlaWduLWtleXM+PHJl
Zi10eXBlIG5hbWU9IkpvdXJuYWwgQXJ0aWNsZSI+MTc8L3JlZi10eXBlPjxjb250cmlidXRvcnM+
PGF1dGhvcnM+PGF1dGhvcj5GZXJuYW5kZXotUmFudmllciwgRy4gRy48L2F1dGhvcj48YXV0aG9y
PktoYW5hZnNoYXIsIEUuPC9hdXRob3I+PGF1dGhvcj5UYWNoYSwgRC48L2F1dGhvcj48YXV0aG9y
PldvbmcsIE0uPC9hdXRob3I+PGF1dGhvcj5LZWJlYmV3LCBFLjwvYXV0aG9yPjxhdXRob3I+RHVo
LCBRLiBZLjwvYXV0aG9yPjxhdXRob3I+Q2xhcmssIE8uIEguPC9hdXRob3I+PC9hdXRob3JzPjwv
Y29udHJpYnV0b3JzPjxhdXRoLWFkZHJlc3M+RGVwYXJ0bWVudCBvZiBTdXJnZXJ5LCBVbml2ZXJz
aXR5IG9mIENhbGlmb3JuaWEgYXQgU2FuIEZyYW5jaXNjbywgU2FuIEZyYW5jaXNjbywgQ2FsaWZv
cm5pYSA5NDE0My0xNjc0LCBVU0EuPC9hdXRoLWFkZHJlc3M+PHRpdGxlcz48dGl0bGU+RGVmaW5p
bmcgYSBtb2xlY3VsYXIgcGhlbm90eXBlIGZvciBiZW5pZ24gYW5kIG1hbGlnbmFudCBwYXJhdGh5
cm9pZCB0dW1vc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MzNC00NDwvcGFnZXM+
PHZvbHVtZT4xMTU8L3ZvbHVtZT48bnVtYmVyPjI8L251bWJlcj48ZWRpdGlvbj4yMDA4LzEyLzI1
PC9lZGl0aW9uPjxrZXl3b3Jkcz48a2V5d29yZD5BZGVub21hL2RpYWdub3Npczwva2V5d29yZD48
a2V5d29yZD5CaW9tYXJrZXJzLCBUdW1vci8qYW5hbHlzaXM8L2tleXdvcmQ+PGtleXdvcmQ+Q2Fy
Y2lub21hL2RpYWdub3Npczwva2V5d29yZD48a2V5d29yZD5GZW1hbGU8L2tleXdvcmQ+PGtleXdv
cmQ+R2FsZWN0aW4gMy9hbmFseXNpczwva2V5d29yZD48a2V5d29yZD5IdW1hbnM8L2tleXdvcmQ+
PGtleXdvcmQ+SW1tdW5vaGlzdG9jaGVtaXN0cnk8L2tleXdvcmQ+PGtleXdvcmQ+S2ktNjcgQW50
aWdlbi9hbmFseXNpczwva2V5d29yZD48a2V5d29yZD5NYWxlPC9rZXl3b3JkPjxrZXl3b3JkPk1p
ZGRsZSBBZ2VkPC9rZXl3b3JkPjxrZXl3b3JkPlBhcmF0aHlyb2lkIERpc2Vhc2VzL2RpYWdub3Np
czwva2V5d29yZD48a2V5d29yZD5QYXJhdGh5cm9pZCBOZW9wbGFzbXMvKmRpYWdub3Npczwva2V5
d29yZD48a2V5d29yZD5QaGVub3R5cGU8L2tleXdvcmQ+PGtleXdvcmQ+VGlzc3VlIEFycmF5IEFu
YWx5c2lzPC9rZXl3b3JkPjxrZXl3b3JkPlR1bW9yIFN1cHByZXNzb3IgUHJvdGVpbnMvYW5hbHlz
aXM8L2tleXdvcmQ+PC9rZXl3b3Jkcz48ZGF0ZXM+PHllYXI+MjAwOTwveWVhcj48cHViLWRhdGVz
PjxkYXRlPkphbiAxNTwvZGF0ZT48L3B1Yi1kYXRlcz48L2RhdGVzPjxpc2JuPjAwMDgtNTQzWCAo
UHJpbnQpJiN4RDswMDA4LTU0M3g8L2lzYm4+PGFjY2Vzc2lvbi1udW0+MTkxMDc3NzA8L2FjY2Vz
c2lvbi1udW0+PHVybHM+PC91cmxzPjxlbGVjdHJvbmljLXJlc291cmNlLW51bT4xMC4xMDAyL2Nu
Y3IuMjQwMzc8L2VsZWN0cm9uaWMtcmVzb3VyY2UtbnVtPjxyZW1vdGUtZGF0YWJhc2UtcHJvdmlk
ZXI+TkxNPC9yZW1vdGUtZGF0YWJhc2UtcHJvdmlkZXI+PGxhbmd1YWdlPmVuZzwvbGFuZ3VhZ2U+
PC9yZWNvcmQ+PC9DaXRlPjwvRW5kTm90ZT4A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y0x
MDwvc3R5bGU+PC9EaXNwbGF5VGV4dD48cmVjb3JkPjxyZWMtbnVtYmVyPjQ2PC9yZWMtbnVtYmVy
Pjxmb3JlaWduLWtleXM+PGtleSBhcHA9IkVOIiBkYi1pZD0iOXZ3djIwcHd2MjJ3NXZlZnhkMnBw
ZjlmMGQ1cmR0MGVwYXZyIiB0aW1lc3RhbXA9IjAiPjQ2PC9rZXk+PC9mb3JlaWduLWtleXM+PHJl
Zi10eXBlIG5hbWU9IkpvdXJuYWwgQXJ0aWNsZSI+MTc8L3JlZi10eXBlPjxjb250cmlidXRvcnM+
PGF1dGhvcnM+PGF1dGhvcj5HaWxsLCBBLiBKLjwvYXV0aG9yPjxhdXRob3I+TGltLCBHLjwvYXV0
aG9yPjxhdXRob3I+Q2hldW5nLCBWLiBLLiBZLjwvYXV0aG9yPjxhdXRob3I+QW5kcmljaSwgSi48
L2F1dGhvcj48YXV0aG9yPlBlcnJ5LUtlZW5lLCBKLiBMLjwvYXV0aG9yPjxhdXRob3I+UGFpaywg
Si48L2F1dGhvcj48YXV0aG9yPlNpb3NvbiwgTC48L2F1dGhvcj48YXV0aG9yPkNsYXJrc29uLCBB
LjwvYXV0aG9yPjxhdXRob3I+U2hlZW4sIEEuPC9hdXRob3I+PGF1dGhvcj5MdXhmb3JkLCBDLjwv
YXV0aG9yPjxhdXRob3I+RWxzdG9uLCBNLiBTLjwvYXV0aG9yPjxhdXRob3I+TWV5ZXItUm9jaG93
LCBHLiBZLjwvYXV0aG9yPjxhdXRob3I+TmFubywgTS4gVC48L2F1dGhvcj48YXV0aG9yPktydWlq
ZmYsIFMuPC9hdXRob3I+PGF1dGhvcj5FbmdlbHNtYW4sIEEuIEYuPC9hdXRob3I+PGF1dGhvcj5T
eXdhaywgTS48L2F1dGhvcj48YXV0aG9yPlNpZGh1LCBTLiBCLjwvYXV0aG9yPjxhdXRob3I+RGVs
YnJpZGdlLCBMLiBXLjwvYXV0aG9yPjxhdXRob3I+Um9iaW5zb24sIEIuIEcuPC9hdXRob3I+PGF1
dGhvcj5NYXJzaCwgRC4gSi48L2F1dGhvcj48YXV0aG9yPlRvb24sIEMuIFcuPC9hdXRob3I+PGF1
dGhvcj5DaG91LCBBLjwvYXV0aG9yPjxhdXRob3I+Q2xpZnRvbi1CbGlnaCwgUi4gSi48L2F1dGhv
cj48L2F1dGhvcnM+PC9jb250cmlidXRvcnM+PGF1dGgtYWRkcmVzcz5DYW5jZXIgRGlhZ25vc2lz
IGFuZCBQYXRob2xvZ3kgR3JvdXAsIEtvbGxpbmcgSW5zdGl0dXRlIG9mIE1lZGljYWwgUmVzZWFy
Y2guJiN4RDtOU1cgSGVhbHRoIFBhdGhvbG9neSwgRGVwYXJ0bWVudCBvZiBBbmF0b21pY2FsIFBh
dGhvbG9neSwgUm95YWwgTm9ydGggU2hvcmUgSG9zcGl0YWwuJiN4RDtTeWRuZXkgTWVkaWNhbCBT
Y2hvb2wsIFVuaXZlcnNpdHkgb2YgU3lkbmV5LCBTeWRuZXkuJiN4RDtDYW5jZXIgR2VuZXRpY3Mu
JiN4RDtEZXBhcnRtZW50IG9mIEFuYXRvbWljYWwgUGF0aG9sb2d5LCBQYXRob2xvZ3kgUXVlZW5z
bGFuZCwgQnJpc2JhbmUuJiN4RDtEZXBhcnRtZW50cyBvZiBFbmRvY3Jpbm9sb2d5LiYjeEQ7RmFj
dWx0eSBvZiBNZWRpY2luZSBhbmQgSGVhbHRoIFNjaWVuY2VzLCBVbml2ZXJzaXR5IG9mIEF1Y2ts
YW5kLCBXYWlrYXRvIENsaW5pY2FsIENhbXB1cywgSGFtaWx0b24sIE5ldyBaZWFsYW5kLiYjeEQ7
U3VyZ2VyeSwgV2Fpa2F0byBIb3NwaXRhbC4mI3hEO0RlcGFydG1lbnQgb2YgU3VyZ2VyeSwgUm95
YWwgQnJpc2JhbmUgYW5kIFdvbWVuJmFwb3M7cyBIb3NwaXRhbCwgSGVyc3RvbiwgUUxELCBBdXN0
cmFsaWEuJiN4RDtEZXBhcnRtZW50IG9mIFN1cmdpY2FsIE9uY29sb2d5LCBVbml2ZXJzaXR5IE1l
ZGljYWwgQ2VudGVyIEdyb25pbmdlbiwgVW5pdmVyc2l0eSBvZiBHcm9uaW5nZW4sIEdyb25pbmdl
biwgVGhlIE5ldGhlcmxhbmRzLiYjeEQ7VW5pdmVyc2l0eSBvZiBTeWRuZXkgRW5kb2NyaW5lIFN1
cmdpY2FsIFVuaXQsIFJveWFsIE5vcnRoIFNob3JlIEhvc3BpdGFsLCBTdCBMZW9uYXJkcy4mI3hE
O0RlcGFydG1lbnQgb2YgRW5kb2NyaW5vbG9neSwgUm95YWwgTm9ydGggU2hvcmUgSG9zcGl0YWwu
JiN4RDtIb3Jtb25lcyBhbmQgQ2FuY2VyIEdyb3VwLCBLb2xsaW5nIEluc3RpdHV0ZSBvZiBNZWRp
Y2FsIFJlc2VhcmNoLiYjeEQ7SGlzdG9wYXRoIFBhdGhvbG9neSwgTWFjcXVhcmllIFBhcmsuJiN4
RDtEZXBhcnRtZW50IG9mIEFuYXRvbWljYWwgUGF0aG9sb2d5LCBTWURQQVRILCBTdCBWaW5jZW50
JmFwb3M7cyBIb3NwaXRhbC4mI3hEO1RoZSBLaW5naG9ybiBDYW5jZXIgQ2VudHJlIGFuZCBHYXJ2
YW4gSW5zdGl0dXRlIG9mIE1lZGljYWwgUmVzZWFyY2gsIERhcmxpbmdodXJzdCwgTlNXLjwvYXV0
aC1hZGRyZXNzPjx0aXRsZXM+PHRpdGxlPlBhcmFmaWJyb21pbi1kZWZpY2llbnQgKEhQVC1KVCBU
eXBlLCBDREM3MyBNdXRhdGVkKSBQYXJhdGh5cm9pZCBUdW1vcnMgRGVtb25zdHJhdGUgRGlzdGlu
Y3RpdmUgTW9ycGhvbG9naWMgRmVhdHVyZ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M1LTQ2PC9wYWdlcz48dm9sdW1lPjQzPC92b2x1bWU+
PG51bWJlcj4xPC9udW1iZXI+PGVkaXRpb24+MjAxOC8wMS8xMzwvZWRpdGlvbj48ZGF0ZXM+PHll
YXI+MjAxOTwveWVhcj48cHViLWRhdGVzPjxkYXRlPkphbjwvZGF0ZT48L3B1Yi1kYXRlcz48L2Rh
dGVzPjxpc2JuPjAxNDctNTE4NTwvaXNibj48YWNjZXNzaW9uLW51bT4yOTMyNDQ2OTwvYWNjZXNz
aW9uLW51bT48dXJscz48L3VybHM+PGN1c3RvbTI+UE1DNjI5Njg0NjwvY3VzdG9tMj48ZWxlY3Ry
b25pYy1yZXNvdXJjZS1udW0+MTAuMTA5Ny9wYXMuMDAwMDAwMDAwMDAwMTAxNzwvZWxlY3Ryb25p
Yy1yZXNvdXJjZS1udW0+PHJlbW90ZS1kYXRhYmFzZS1wcm92aWRlcj5OTE08L3JlbW90ZS1kYXRh
YmFzZS1wcm92aWRlcj48bGFuZ3VhZ2U+ZW5nPC9sYW5ndWFnZT48L3JlY29yZD48L0NpdGU+PENp
dGU+PEF1dGhvcj5LaW08L0F1dGhvcj48WWVhcj4yMDEyPC9ZZWFyPjxSZWNOdW0+Mzc8L1JlY051
bT48cmVjb3JkPjxyZWMtbnVtYmVyPjM3PC9yZWMtbnVtYmVyPjxmb3JlaWduLWtleXM+PGtleSBh
cHA9IkVOIiBkYi1pZD0iOXZ3djIwcHd2MjJ3NXZlZnhkMnBwZjlmMGQ1cmR0MGVwYXZyIiB0aW1l
c3RhbXA9IjAiPjM3PC9rZXk+PC9mb3JlaWduLWtleXM+PHJlZi10eXBlIG5hbWU9IkpvdXJuYWwg
QXJ0aWNsZSI+MTc8L3JlZi10eXBlPjxjb250cmlidXRvcnM+PGF1dGhvcnM+PGF1dGhvcj5LaW0s
IEguIEsuPC9hdXRob3I+PGF1dGhvcj5PaCwgWS4gTC48L2F1dGhvcj48YXV0aG9yPktpbSwgUy4g
SC48L2F1dGhvcj48YXV0aG9yPkxlZSwgRC4gWS48L2F1dGhvcj48YXV0aG9yPkthbmcsIEguIEMu
PC9hdXRob3I+PGF1dGhvcj5MZWUsIEouIEkuPC9hdXRob3I+PGF1dGhvcj5KYW5nLCBILiBXLjwv
YXV0aG9yPjxhdXRob3I+SHVyLCBLLiBZLjwvYXV0aG9yPjxhdXRob3I+S2ltLCBKLiBILjwvYXV0
aG9yPjxhdXRob3I+TWluLCBZLiBLLjwvYXV0aG9yPjxhdXRob3I+Q2h1bmcsIEouIEguPC9hdXRo
b3I+PGF1dGhvcj5LaW0sIFMuIFcuPC9hdXRob3I+PC9hdXRob3JzPjwvY29udHJpYnV0b3JzPjxh
dXRoLWFkZHJlc3M+RGl2aXNpb24gb2YgRW5kb2NyaW5vbG9neSBhbmQgTWV0YWJvbGlzbSwgRGVw
YXJ0bWVudCBvZiBNZWRpY2luZSwgU2Ftc3VuZyBNZWRpY2FsIENlbnRlciwgU3VuZ2t5dW5rd2Fu
IFVuaXZlcnNpdHkgU2Nob29sIG9mIE1lZGljaW5lLjwvYXV0aC1hZGRyZXNzPjx0aXRsZXM+PHRp
dGxlPlBhcmFmaWJyb21pbiBpbW11bm9oaXN0b2NoZW1pY2FsIHN0YWluaW5nIHRvIGRpZmZlcmVu
dGlhdGUgcGFyYXRoeXJvaWQgY2FyY2lub21hIGZyb20gcGFyYXRoeXJvaWQgYWRlbm9tYTwvdGl0
bGU+PHNlY29uZGFyeS10aXRsZT5IZWFkIE5lY2s8L3NlY29uZGFyeS10aXRsZT48YWx0LXRpdGxl
PkhlYWQgJmFtcDsgbmVjazwvYWx0LXRpdGxlPjwvdGl0bGVzPjxwYWdlcz4yMDEtNjwvcGFnZXM+
PHZvbHVtZT4zNDwvdm9sdW1lPjxudW1iZXI+MjwvbnVtYmVyPjxlZGl0aW9uPjIwMTEvMDcvMDE8
L2VkaXRpb24+PGtleXdvcmRzPjxrZXl3b3JkPkFkZW5vbWEvKmRpYWdub3Npcy9tZXRhYm9saXNt
PC9rZXl3b3JkPjxrZXl3b3JkPkFkdWx0PC9rZXl3b3JkPjxrZXl3b3JkPkFnZWQ8L2tleXdvcmQ+
PGtleXdvcmQ+Q2hpbGQ8L2tleXdvcmQ+PGtleXdvcmQ+RE5BIE11dGF0aW9uYWwgQW5hbHlzaXM8
L2tleXdvcmQ+PGtleXdvcmQ+RGlhZ25vc2lzLCBEaWZmZXJlbnRpYWw8L2tleXdvcmQ+PGtleXdv
cmQ+RmVtYWxlPC9rZXl3b3JkPjxrZXl3b3JkPkh1bWFuczwva2V5d29yZD48a2V5d29yZD5IeXBl
cnBhcmF0aHlyb2lkaXNtPC9rZXl3b3JkPjxrZXl3b3JkPkltbXVub2hpc3RvY2hlbWlzdHJ5PC9r
ZXl3b3JkPjxrZXl3b3JkPk1hbGU8L2tleXdvcmQ+PGtleXdvcmQ+TWlkZGxlIEFnZWQ8L2tleXdv
cmQ+PGtleXdvcmQ+UGFyYXRoeXJvaWQgTmVvcGxhc21zLypkaWFnbm9zaXMvZ2VuZXRpY3MvbWV0
YWJvbGlzbTwva2V5d29yZD48a2V5d29yZD5UdW1vciBTdXBwcmVzc29yIFByb3RlaW5zL2dlbmV0
aWNzLyptZXRhYm9saXNtPC9rZXl3b3JkPjwva2V5d29yZHM+PGRhdGVzPjx5ZWFyPjIwMTI8L3ll
YXI+PHB1Yi1kYXRlcz48ZGF0ZT5GZWI8L2RhdGU+PC9wdWItZGF0ZXM+PC9kYXRlcz48aXNibj4x
MDQzLTMwNzQ8L2lzYm4+PGFjY2Vzc2lvbi1udW0+MjE3MTc1MTk8L2FjY2Vzc2lvbi1udW0+PHVy
bHM+PC91cmxzPjxlbGVjdHJvbmljLXJlc291cmNlLW51bT4xMC4xMDAyL2hlZC4yMTcxNjwvZWxl
Y3Ryb25pYy1yZXNvdXJjZS1udW0+PHJlbW90ZS1kYXRhYmFzZS1wcm92aWRlcj5OTE08L3JlbW90
ZS1kYXRhYmFzZS1wcm92aWRlcj48bGFuZ3VhZ2U+ZW5nPC9sYW5ndWFnZT48L3JlY29yZD48L0Np
dGU+PENpdGU+PEF1dGhvcj5MaW08L0F1dGhvcj48WWVhcj4yMDExPC9ZZWFyPjxSZWNOdW0+Mzg8
L1JlY051bT48cmVjb3JkPjxyZWMtbnVtYmVyPjM4PC9yZWMtbnVtYmVyPjxmb3JlaWduLWtleXM+
PGtleSBhcHA9IkVOIiBkYi1pZD0iOXZ3djIwcHd2MjJ3NXZlZnhkMnBwZjlmMGQ1cmR0MGVwYXZy
IiB0aW1lc3RhbXA9IjAiPjM4PC9rZXk+PC9mb3JlaWduLWtleXM+PHJlZi10eXBlIG5hbWU9Ikpv
dXJuYWwgQXJ0aWNsZSI+MTc8L3JlZi10eXBlPjxjb250cmlidXRvcnM+PGF1dGhvcnM+PGF1dGhv
cj5MaW0sIFMuPC9hdXRob3I+PGF1dGhvcj5FbHN0b24sIE0uIFMuPC9hdXRob3I+PGF1dGhvcj5H
aWxsLCBBLiBKLjwvYXV0aG9yPjxhdXRob3I+TWFyc2gsIEQuIEouPC9hdXRob3I+PGF1dGhvcj5D
b25hZ2xlbiwgSi4gVi48L2F1dGhvcj48L2F1dGhvcnM+PC9jb250cmlidXRvcnM+PGF1dGgtYWRk
cmVzcz5EZXBhcnRtZW50IG9mIEVuZG9jcmlub2xvZ3ksIFdhaWthdG8gSG9zcGl0YWwsIEhhbWls
dG9uLCBOZXcgWmVhbGFuZC4gc2FyaW5hbGltQGhvdG1haWwuY29tPC9hdXRoLWFkZHJlc3M+PHRp
dGxlcz48dGl0bGU+TWV0YXN0YXRpYyBwYXJhdGh5cm9pZCBjYXJjaW5vbWEgaW5pdGlhbGx5IG1p
c2RpYWdub3NlZCBhcyBwYXJhdGh5cm9pZCBhZGVub21hOiB0aGUgcm9sZSBvZiBwYXJhZmlicm9t
aW4gaW4gaW5jcmVhc2luZyBkaWFnbm9zdGljIGFjY3VyYWN5PC90aXRsZT48c2Vjb25kYXJ5LXRp
dGxlPkludGVybiBNZWQgSjwvc2Vjb25kYXJ5LXRpdGxlPjxhbHQtdGl0bGU+SW50ZXJuYWwgbWVk
aWNpbmUgam91cm5hbDwvYWx0LXRpdGxlPjwvdGl0bGVzPjxwYWdlcz42OTUtOTwvcGFnZXM+PHZv
bHVtZT40MTwvdm9sdW1lPjxudW1iZXI+OTwvbnVtYmVyPjxlZGl0aW9uPjIwMTEvMDkvMDk8L2Vk
aXRpb24+PGtleXdvcmRzPjxrZXl3b3JkPkFkZW5vbWEvYmxvb2QvKmRpYWdub3Npczwva2V5d29y
ZD48a2V5d29yZD5BZHVsdDwva2V5d29yZD48a2V5d29yZD5CaW9tYXJrZXJzLCBUdW1vci9ibG9v
ZC8qcGh5c2lvbG9neTwva2V5d29yZD48a2V5d29yZD4qRGlhZ25vc3RpYyBFcnJvcnM8L2tleXdv
cmQ+PGtleXdvcmQ+RmVtYWxlPC9rZXl3b3JkPjxrZXl3b3JkPkh1bWFuczwva2V5d29yZD48a2V5
d29yZD5QYXJhdGh5cm9pZCBOZW9wbGFzbXMvYmxvb2QvKmRpYWdub3Npcy9zZWNvbmRhcnk8L2tl
eXdvcmQ+PGtleXdvcmQ+VHVtb3IgU3VwcHJlc3NvciBQcm90ZWlucy9ibG9vZC8qcGh5c2lvbG9n
eTwva2V5d29yZD48L2tleXdvcmRzPjxkYXRlcz48eWVhcj4yMDExPC95ZWFyPjxwdWItZGF0ZXM+
PGRhdGU+U2VwPC9kYXRlPjwvcHViLWRhdGVzPjwvZGF0ZXM+PGlzYm4+MTQ0NC0wOTAzPC9pc2Ju
PjxhY2Nlc3Npb24tbnVtPjIxODk5NjgzPC9hY2Nlc3Npb24tbnVtPjx1cmxzPjwvdXJscz48ZWxl
Y3Ryb25pYy1yZXNvdXJjZS1udW0+MTAuMTExMS9qLjE0NDUtNTk5NC4yMDExLjAyNTQ1Lng8L2Vs
ZWN0cm9uaWMtcmVzb3VyY2UtbnVtPjxyZW1vdGUtZGF0YWJhc2UtcHJvdmlkZXI+TkxNPC9yZW1v
dGUtZGF0YWJhc2UtcHJvdmlkZXI+PGxhbmd1YWdlPmVuZzwvbGFuZ3VhZ2U+PC9yZWNvcmQ+PC9D
aXRlPjxDaXRlPjxBdXRob3I+RmVybmFuZGV6LVJhbnZpZXI8L0F1dGhvcj48WWVhcj4yMDA5PC9Z
ZWFyPjxSZWNOdW0+Mzk8L1JlY051bT48cmVjb3JkPjxyZWMtbnVtYmVyPjM5PC9yZWMtbnVtYmVy
Pjxmb3JlaWduLWtleXM+PGtleSBhcHA9IkVOIiBkYi1pZD0iOXZ3djIwcHd2MjJ3NXZlZnhkMnBw
ZjlmMGQ1cmR0MGVwYXZyIiB0aW1lc3RhbXA9IjAiPjM5PC9rZXk+PC9mb3JlaWduLWtleXM+PHJl
Zi10eXBlIG5hbWU9IkpvdXJuYWwgQXJ0aWNsZSI+MTc8L3JlZi10eXBlPjxjb250cmlidXRvcnM+
PGF1dGhvcnM+PGF1dGhvcj5GZXJuYW5kZXotUmFudmllciwgRy4gRy48L2F1dGhvcj48YXV0aG9y
PktoYW5hZnNoYXIsIEUuPC9hdXRob3I+PGF1dGhvcj5UYWNoYSwgRC48L2F1dGhvcj48YXV0aG9y
PldvbmcsIE0uPC9hdXRob3I+PGF1dGhvcj5LZWJlYmV3LCBFLjwvYXV0aG9yPjxhdXRob3I+RHVo
LCBRLiBZLjwvYXV0aG9yPjxhdXRob3I+Q2xhcmssIE8uIEguPC9hdXRob3I+PC9hdXRob3JzPjwv
Y29udHJpYnV0b3JzPjxhdXRoLWFkZHJlc3M+RGVwYXJ0bWVudCBvZiBTdXJnZXJ5LCBVbml2ZXJz
aXR5IG9mIENhbGlmb3JuaWEgYXQgU2FuIEZyYW5jaXNjbywgU2FuIEZyYW5jaXNjbywgQ2FsaWZv
cm5pYSA5NDE0My0xNjc0LCBVU0EuPC9hdXRoLWFkZHJlc3M+PHRpdGxlcz48dGl0bGU+RGVmaW5p
bmcgYSBtb2xlY3VsYXIgcGhlbm90eXBlIGZvciBiZW5pZ24gYW5kIG1hbGlnbmFudCBwYXJhdGh5
cm9pZCB0dW1vcn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MzNC00NDwvcGFnZXM+
PHZvbHVtZT4xMTU8L3ZvbHVtZT48bnVtYmVyPjI8L251bWJlcj48ZWRpdGlvbj4yMDA4LzEyLzI1
PC9lZGl0aW9uPjxrZXl3b3Jkcz48a2V5d29yZD5BZGVub21hL2RpYWdub3Npczwva2V5d29yZD48
a2V5d29yZD5CaW9tYXJrZXJzLCBUdW1vci8qYW5hbHlzaXM8L2tleXdvcmQ+PGtleXdvcmQ+Q2Fy
Y2lub21hL2RpYWdub3Npczwva2V5d29yZD48a2V5d29yZD5GZW1hbGU8L2tleXdvcmQ+PGtleXdv
cmQ+R2FsZWN0aW4gMy9hbmFseXNpczwva2V5d29yZD48a2V5d29yZD5IdW1hbnM8L2tleXdvcmQ+
PGtleXdvcmQ+SW1tdW5vaGlzdG9jaGVtaXN0cnk8L2tleXdvcmQ+PGtleXdvcmQ+S2ktNjcgQW50
aWdlbi9hbmFseXNpczwva2V5d29yZD48a2V5d29yZD5NYWxlPC9rZXl3b3JkPjxrZXl3b3JkPk1p
ZGRsZSBBZ2VkPC9rZXl3b3JkPjxrZXl3b3JkPlBhcmF0aHlyb2lkIERpc2Vhc2VzL2RpYWdub3Np
czwva2V5d29yZD48a2V5d29yZD5QYXJhdGh5cm9pZCBOZW9wbGFzbXMvKmRpYWdub3Npczwva2V5
d29yZD48a2V5d29yZD5QaGVub3R5cGU8L2tleXdvcmQ+PGtleXdvcmQ+VGlzc3VlIEFycmF5IEFu
YWx5c2lzPC9rZXl3b3JkPjxrZXl3b3JkPlR1bW9yIFN1cHByZXNzb3IgUHJvdGVpbnMvYW5hbHlz
aXM8L2tleXdvcmQ+PC9rZXl3b3Jkcz48ZGF0ZXM+PHllYXI+MjAwOTwveWVhcj48cHViLWRhdGVz
PjxkYXRlPkphbiAxNTwvZGF0ZT48L3B1Yi1kYXRlcz48L2RhdGVzPjxpc2JuPjAwMDgtNTQzWCAo
UHJpbnQpJiN4RDswMDA4LTU0M3g8L2lzYm4+PGFjY2Vzc2lvbi1udW0+MTkxMDc3NzA8L2FjY2Vz
c2lvbi1udW0+PHVybHM+PC91cmxzPjxlbGVjdHJvbmljLXJlc291cmNlLW51bT4xMC4xMDAyL2Nu
Y3IuMjQwMzc8L2VsZWN0cm9uaWMtcmVzb3VyY2UtbnVtPjxyZW1vdGUtZGF0YWJhc2UtcHJvdmlk
ZXI+TkxNPC9yZW1vdGUtZGF0YWJhc2UtcHJvdmlkZXI+PGxhbmd1YWdlPmVuZzwvbGFuZ3VhZ2U+
PC9yZWNvcmQ+PC9DaXRlPjwvRW5kTm90ZT4A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7-10</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Loss of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expression is not completely sensitive for </w:t>
            </w:r>
            <w:r w:rsidRPr="004F6F4F">
              <w:rPr>
                <w:rFonts w:ascii="Calibri" w:eastAsia="Calibri" w:hAnsi="Calibri" w:cs="Times New Roman"/>
                <w:i/>
                <w:sz w:val="16"/>
                <w:szCs w:val="16"/>
              </w:rPr>
              <w:t>CDC73</w:t>
            </w:r>
            <w:r w:rsidRPr="004F6F4F">
              <w:rPr>
                <w:rFonts w:ascii="Calibri" w:eastAsia="Calibri" w:hAnsi="Calibri" w:cs="Times New Roman"/>
                <w:sz w:val="16"/>
                <w:szCs w:val="16"/>
              </w:rPr>
              <w:t xml:space="preserve"> mutation but may be used to triage genetic testing for HPT-JT syndrome in patients with atypical parathyroid neoplasms and parathyroid carcinoma.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loss may be associated with a higher likelihood of recurrence in parathyroid carcinoma.</w: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Miw3
LTksMTEtMTM8L3N0eWxlPjwvRGlzcGxheVRleHQ+PHJlY29yZD48cmVjLW51bWJlcj40NjwvcmVj
LW51bWJlcj48Zm9yZWlnbi1rZXlzPjxrZXkgYXBwPSJFTiIgZGItaWQ9Ijl2d3YyMHB3djIydzV2
ZWZ4ZDJwcGY5ZjBkNXJkdDBlcGF2ciIgdGltZXN0YW1wPSIwIj40Njwva2V5PjwvZm9yZWlnbi1r
ZXlzPjxyZWYtdHlwZSBuYW1lPSJKb3VybmFsIEFydGljbGUiPjE3PC9yZWYtdHlwZT48Y29udHJp
YnV0b3JzPjxhdXRob3JzPjxhdXRob3I+R2lsbCwgQS4gSi48L2F1dGhvcj48YXV0aG9yPkxpbSwg
Ry48L2F1dGhvcj48YXV0aG9yPkNoZXVuZywgVi4gSy4gWS48L2F1dGhvcj48YXV0aG9yPkFuZHJp
Y2ksIEouPC9hdXRob3I+PGF1dGhvcj5QZXJyeS1LZWVuZSwgSi4gTC48L2F1dGhvcj48YXV0aG9y
PlBhaWssIEouPC9hdXRob3I+PGF1dGhvcj5TaW9zb24sIEwuPC9hdXRob3I+PGF1dGhvcj5DbGFy
a3NvbiwgQS48L2F1dGhvcj48YXV0aG9yPlNoZWVuLCBBLjwvYXV0aG9yPjxhdXRob3I+THV4Zm9y
ZCwgQy48L2F1dGhvcj48YXV0aG9yPkVsc3RvbiwgTS4gUy48L2F1dGhvcj48YXV0aG9yPk1leWVy
LVJvY2hvdywgRy4gWS48L2F1dGhvcj48YXV0aG9yPk5hbm8sIE0uIFQuPC9hdXRob3I+PGF1dGhv
cj5LcnVpamZmLCBTLjwvYXV0aG9yPjxhdXRob3I+RW5nZWxzbWFuLCBBLiBGLjwvYXV0aG9yPjxh
dXRob3I+U3l3YWssIE0uPC9hdXRob3I+PGF1dGhvcj5TaWRodSwgUy4gQi48L2F1dGhvcj48YXV0
aG9yPkRlbGJyaWRnZSwgTC4gVy48L2F1dGhvcj48YXV0aG9yPlJvYmluc29uLCBCLiBHLjwvYXV0
aG9yPjxhdXRob3I+TWFyc2gsIEQuIEouPC9hdXRob3I+PGF1dGhvcj5Ub29uLCBDLiBXLjwvYXV0
aG9yPjxhdXRob3I+Q2hvdSwgQS48L2F1dGhvcj48YXV0aG9yPkNsaWZ0b24tQmxpZ2gsIFIuIEou
PC9hdXRob3I+PC9hdXRob3JzPjwvY29udHJpYnV0b3JzPjxhdXRoLWFkZHJlc3M+Q2FuY2VyIERp
YWdub3NpcyBhbmQgUGF0aG9sb2d5IEdyb3VwLCBLb2xsaW5nIEluc3RpdHV0ZSBvZiBNZWRpY2Fs
IFJlc2VhcmNoLiYjeEQ7TlNXIEhlYWx0aCBQYXRob2xvZ3ksIERlcGFydG1lbnQgb2YgQW5hdG9t
aWNhbCBQYXRob2xvZ3ksIFJveWFsIE5vcnRoIFNob3JlIEhvc3BpdGFsLiYjeEQ7U3lkbmV5IE1l
ZGljYWwgU2Nob29sLCBVbml2ZXJzaXR5IG9mIFN5ZG5leSwgU3lkbmV5LiYjeEQ7Q2FuY2VyIEdl
bmV0aWNzLiYjeEQ7RGVwYXJ0bWVudCBvZiBBbmF0b21pY2FsIFBhdGhvbG9neSwgUGF0aG9sb2d5
IFF1ZWVuc2xhbmQsIEJyaXNiYW5lLiYjeEQ7RGVwYXJ0bWVudHMgb2YgRW5kb2NyaW5vbG9neS4m
I3hEO0ZhY3VsdHkgb2YgTWVkaWNpbmUgYW5kIEhlYWx0aCBTY2llbmNlcywgVW5pdmVyc2l0eSBv
ZiBBdWNrbGFuZCwgV2Fpa2F0byBDbGluaWNhbCBDYW1wdXMsIEhhbWlsdG9uLCBOZXcgWmVhbGFu
ZC4mI3hEO1N1cmdlcnksIFdhaWthdG8gSG9zcGl0YWwuJiN4RDtEZXBhcnRtZW50IG9mIFN1cmdl
cnksIFJveWFsIEJyaXNiYW5lIGFuZCBXb21lbiZhcG9zO3MgSG9zcGl0YWwsIEhlcnN0b24sIFFM
RCwgQXVzdHJhbGlhLiYjeEQ7RGVwYXJ0bWVudCBvZiBTdXJnaWNhbCBPbmNvbG9neSwgVW5pdmVy
c2l0eSBNZWRpY2FsIENlbnRlciBHcm9uaW5nZW4sIFVuaXZlcnNpdHkgb2YgR3JvbmluZ2VuLCBH
cm9uaW5nZW4sIFRoZSBOZXRoZXJsYW5kcy4mI3hEO1VuaXZlcnNpdHkgb2YgU3lkbmV5IEVuZG9j
cmluZSBTdXJnaWNhbCBVbml0LCBSb3lhbCBOb3J0aCBTaG9yZSBIb3NwaXRhbCwgU3QgTGVvbmFy
ZHMuJiN4RDtEZXBhcnRtZW50IG9mIEVuZG9jcmlub2xvZ3ksIFJveWFsIE5vcnRoIFNob3JlIEhv
c3BpdGFsLiYjeEQ7SG9ybW9uZXMgYW5kIENhbmNlciBHcm91cCwgS29sbGluZyBJbnN0aXR1dGUg
b2YgTWVkaWNhbCBSZXNlYXJjaC4mI3hEO0hpc3RvcGF0aCBQYXRob2xvZ3ksIE1hY3F1YXJpZSBQ
YXJrLiYjeEQ7RGVwYXJ0bWVudCBvZiBBbmF0b21pY2FsIFBhdGhvbG9neSwgU1lEUEFUSCwgU3Qg
VmluY2VudCZhcG9zO3MgSG9zcGl0YWwuJiN4RDtUaGUgS2luZ2hvcm4gQ2FuY2VyIENlbnRyZSBh
bmQgR2FydmFuIEluc3RpdHV0ZSBvZiBNZWRpY2FsIFJlc2VhcmNoLCBEYXJsaW5naHVyc3QsIE5T
Vy48L2F1dGgtYWRkcmVzcz48dGl0bGVzPjx0aXRsZT5QYXJhZmlicm9taW4tZGVmaWNpZW50IChI
UFQtSlQgVHlwZSwgQ0RDNzMgTXV0YXRlZCkgUGFyYXRoeXJvaWQgVHVtb3JzIERlbW9uc3RyYXRl
IERpc3RpbmN0aXZlIE1vcnBob2xvZ2ljIEZlYXR1cm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zNS00NjwvcGFnZXM+PHZvbHVtZT40Mzwv
dm9sdW1lPjxudW1iZXI+MTwvbnVtYmVyPjxlZGl0aW9uPjIwMTgvMDEvMTM8L2VkaXRpb24+PGRh
dGVzPjx5ZWFyPjIwMTk8L3llYXI+PHB1Yi1kYXRlcz48ZGF0ZT5KYW48L2RhdGU+PC9wdWItZGF0
ZXM+PC9kYXRlcz48aXNibj4wMTQ3LTUxODU8L2lzYm4+PGFjY2Vzc2lvbi1udW0+MjkzMjQ0Njk8
L2FjY2Vzc2lvbi1udW0+PHVybHM+PC91cmxzPjxjdXN0b20yPlBNQzYyOTY4NDY8L2N1c3RvbTI+
PGVsZWN0cm9uaWMtcmVzb3VyY2UtbnVtPjEwLjEwOTcvcGFzLjAwMDAwMDAwMDAwMDEwMTc8L2Vs
ZWN0cm9uaWMtcmVzb3VyY2UtbnVtPjxyZW1vdGUtZGF0YWJhc2UtcHJvdmlkZXI+TkxNPC9yZW1v
dGUtZGF0YWJhc2UtcHJvdmlkZXI+PGxhbmd1YWdlPmVuZzwvbGFuZ3VhZ2U+PC9yZWNvcmQ+PC9D
aXRlPjxDaXRlPjxBdXRob3I+R2lsbDwvQXV0aG9yPjxZZWFyPjIwMTQ8L1llYXI+PFJlY051bT43
PC9SZWNOdW0+PHJlY29yZD48cmVjLW51bWJlcj43PC9yZWMtbnVtYmVyPjxmb3JlaWduLWtleXM+
PGtleSBhcHA9IkVOIiBkYi1pZD0iOXZ3djIwcHd2MjJ3NXZlZnhkMnBwZjlmMGQ1cmR0MGVwYXZy
IiB0aW1lc3RhbXA9IjAiPjc8L2tleT48L2ZvcmVpZ24ta2V5cz48cmVmLXR5cGUgbmFtZT0iSm91
cm5hbCBBcnRpY2xlIj4xNzwvcmVmLXR5cGU+PGNvbnRyaWJ1dG9ycz48YXV0aG9ycz48YXV0aG9y
PkdpbGwsIEEuIEouPC9hdXRob3I+PC9hdXRob3JzPjwvY29udHJpYnV0b3JzPjxhdXRoLWFkZHJl
c3M+RGVwYXJ0bWVudCBvZiBBbmF0b21pY2FsIFBhdGhvbG9neSwgUm95YWwgTm9ydGggU2hvcmUg
SG9zcGl0YWwsIFBhY2lmaWMgSGlnaHdheSwgU3QgTGVvbmFyZHMsIFN5ZG5leSwgTlNXLCAyMDY1
LCBBdXN0cmFsaWEsIGFmZmdpbGxAbWVkLnVzeWQuZWR1LmF1LjwvYXV0aC1hZGRyZXNzPjx0aXRs
ZXM+PHRpdGxlPlVuZGVyc3RhbmRpbmcgdGhlIGdlbmV0aWMgYmFzaXMgb2YgcGFyYXRoeXJvaWQg
Y2FyY2lub21hPC90aXRsZT48c2Vjb25kYXJ5LXRpdGxlPkVuZG9jciBQYXRob2w8L3NlY29uZGFy
eS10aXRsZT48YWx0LXRpdGxlPkVuZG9jcmluZSBwYXRob2xvZ3k8L2FsdC10aXRsZT48L3RpdGxl
cz48cGFnZXM+MzAtNDwvcGFnZXM+PHZvbHVtZT4yNTwvdm9sdW1lPjxudW1iZXI+MTwvbnVtYmVy
PjxlZGl0aW9uPjIwMTQvMDEvMTA8L2VkaXRpb24+PGtleXdvcmRzPjxrZXl3b3JkPkh1bWFuczwv
a2V5d29yZD48a2V5d29yZD5QYXJhdGh5cm9pZCBOZW9wbGFzbXMvKmRpYWdub3Npcy8qZ2VuZXRp
Y3M8L2tleXdvcmQ+PGtleXdvcmQ+VHVtb3IgU3VwcHJlc3NvciBQcm90ZWlucy9nZW5ldGljczwv
a2V5d29yZD48L2tleXdvcmRzPjxkYXRlcz48eWVhcj4yMDE0PC95ZWFyPjxwdWItZGF0ZXM+PGRh
dGU+TWFyPC9kYXRlPjwvcHViLWRhdGVzPjwvZGF0ZXM+PGlzYm4+MTA0Ni0zOTc2PC9pc2JuPjxh
Y2Nlc3Npb24tbnVtPjI0NDAyNzM2PC9hY2Nlc3Npb24tbnVtPjx1cmxzPjwvdXJscz48ZWxlY3Ry
b25pYy1yZXNvdXJjZS1udW0+MTAuMTAwNy9zMTIwMjItMDEzLTkyOTQtMzwvZWxlY3Ryb25pYy1y
ZXNvdXJjZS1udW0+PHJlbW90ZS1kYXRhYmFzZS1wcm92aWRlcj5OTE08L3JlbW90ZS1kYXRhYmFz
ZS1wcm92aWRlcj48bGFuZ3VhZ2U+ZW5nPC9sYW5ndWFnZT48L3JlY29yZD48L0NpdGU+PENpdGU+
PEF1dGhvcj5HaWxsPC9BdXRob3I+PFllYXI+MjAwNjwvWWVhcj48UmVjTnVtPjM0PC9SZWNOdW0+
PHJlY29yZD48cmVjLW51bWJlcj4zNDwvcmVjLW51bWJlcj48Zm9yZWlnbi1rZXlzPjxrZXkgYXBw
PSJFTiIgZGItaWQ9Ijl2d3YyMHB3djIydzV2ZWZ4ZDJwcGY5ZjBkNXJkdDBlcGF2ciIgdGltZXN0
YW1wPSIwIj4zNDwva2V5PjwvZm9yZWlnbi1rZXlzPjxyZWYtdHlwZSBuYW1lPSJKb3VybmFsIEFy
dGljbGUiPjE3PC9yZWYtdHlwZT48Y29udHJpYnV0b3JzPjxhdXRob3JzPjxhdXRob3I+R2lsbCwg
QS4gSi48L2F1dGhvcj48YXV0aG9yPkNsYXJrc29uLCBBLjwvYXV0aG9yPjxhdXRob3I+R2ltbSwg
Ty48L2F1dGhvcj48YXV0aG9yPktlaWwsIEouPC9hdXRob3I+PGF1dGhvcj5EcmFsbGUsIEguPC9h
dXRob3I+PGF1dGhvcj5Ib3dlbGwsIFYuIE0uPC9hdXRob3I+PGF1dGhvcj5NYXJzaCwgRC4gSi48
L2F1dGhvcj48L2F1dGhvcnM+PC9jb250cmlidXRvcnM+PGF1dGgtYWRkcmVzcz5EZXBhcnRtZW50
IG9mIEFuYXRvbWljYWwgUGF0aG9sb2d5LCBSb3lhbCBOb3J0aCBTaG9yZSBIb3NwaXRhbCwgU3lk
bmV5LCBBdXN0cmFsaWEuIGFmZmdpbGxAZnJvZ2d5LmNvbS5hdTwvYXV0aC1hZGRyZXNzPjx0aXRs
ZXM+PHRpdGxlPkxvc3Mgb2YgbnVjbGVhciBleHByZXNzaW9uIG9mIHBhcmFmaWJyb21pbiBkaXN0
aW5ndWlzaGVzIHBhcmF0aHlyb2lkIGNhcmNpbm9tYXMgYW5kIGh5cGVycGFyYXRoeXJvaWRpc20t
amF3IHR1bW9yIChIUFQtSlQpIHN5bmRyb21lLXJlbGF0ZWQgYWRlbm9tYXMgZnJvbSBzcG9yYWRp
YyBwYXJhdGh5cm9pZCBhZGVub21hcyBhbmQgaHlwZXJwbGFzaWF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TQwLTk8L3BhZ2VzPjx2b2x1
bWU+MzA8L3ZvbHVtZT48bnVtYmVyPjk8L251bWJlcj48ZWRpdGlvbj4yMDA2LzA4LzI2PC9lZGl0
aW9uPjxrZXl3b3Jkcz48a2V5d29yZD5CaW9tYXJrZXJzLCBUdW1vci8qYW5hbHlzaXM8L2tleXdv
cmQ+PGtleXdvcmQ+Q2FyY2lub21hLypkaWFnbm9zaXM8L2tleXdvcmQ+PGtleXdvcmQ+Q2VsbCBO
dWNsZXVzL2NoZW1pc3RyeTwva2V5d29yZD48a2V5d29yZD5IdW1hbnM8L2tleXdvcmQ+PGtleXdv
cmQ+SHlwZXJwYXJhdGh5cm9pZGlzbS8qY29tcGxpY2F0aW9uczwva2V5d29yZD48a2V5d29yZD5I
eXBlcnBsYXNpYTwva2V5d29yZD48a2V5d29yZD5JbW11bm9oaXN0b2NoZW1pc3RyeTwva2V5d29y
ZD48a2V5d29yZD5KYXcgTmVvcGxhc21zLypjb21wbGljYXRpb25zPC9rZXl3b3JkPjxrZXl3b3Jk
Pk11bHRpcGxlIEVuZG9jcmluZSBOZW9wbGFzaWEvY2hlbWlzdHJ5PC9rZXl3b3JkPjxrZXl3b3Jk
PlBhcmF0aHlyb2lkIEdsYW5kcy8qcGF0aG9sb2d5PC9rZXl3b3JkPjxrZXl3b3JkPlBhcmF0aHly
b2lkIE5lb3BsYXNtcy8qZGlhZ25vc2lzPC9rZXl3b3JkPjxrZXl3b3JkPlN5bmRyb21lPC9rZXl3
b3JkPjxrZXl3b3JkPlR1bW9yIFN1cHByZXNzb3IgUHJvdGVpbnMvKmFuYWx5c2lzPC9rZXl3b3Jk
Pjwva2V5d29yZHM+PGRhdGVzPjx5ZWFyPjIwMDY8L3llYXI+PHB1Yi1kYXRlcz48ZGF0ZT5TZXA8
L2RhdGU+PC9wdWItZGF0ZXM+PC9kYXRlcz48aXNibj4wMTQ3LTUxODUgKFByaW50KSYjeEQ7MDE0
Ny01MTg1PC9pc2JuPjxhY2Nlc3Npb24tbnVtPjE2OTMxOTU5PC9hY2Nlc3Npb24tbnVtPjx1cmxz
PjwvdXJscz48ZWxlY3Ryb25pYy1yZXNvdXJjZS1udW0+MTAuMTA5Ny8wMS5wYXMuMDAwMDIwOTgy
Ny4zOTQ3Ny40ZjwvZWxlY3Ryb25pYy1yZXNvdXJjZS1udW0+PHJlbW90ZS1kYXRhYmFzZS1wcm92
aWRlcj5OTE08L3JlbW90ZS1kYXRhYmFzZS1wcm92aWRlcj48bGFuZ3VhZ2U+ZW5nPC9sYW5ndWFn
ZT48L3JlY29yZD48L0NpdGU+PENpdGU+PEF1dGhvcj5Ib3dlbGw8L0F1dGhvcj48WWVhcj4yMDA5
PC9ZZWFyPjxSZWNOdW0+MzU8L1JlY051bT48cmVjb3JkPjxyZWMtbnVtYmVyPjM1PC9yZWMtbnVt
YmVyPjxmb3JlaWduLWtleXM+PGtleSBhcHA9IkVOIiBkYi1pZD0iOXZ3djIwcHd2MjJ3NXZlZnhk
MnBwZjlmMGQ1cmR0MGVwYXZyIiB0aW1lc3RhbXA9IjAiPjM1PC9rZXk+PC9mb3JlaWduLWtleXM+
PHJlZi10eXBlIG5hbWU9IkpvdXJuYWwgQXJ0aWNsZSI+MTc8L3JlZi10eXBlPjxjb250cmlidXRv
cnM+PGF1dGhvcnM+PGF1dGhvcj5Ib3dlbGwsIFYuIE0uPC9hdXRob3I+PGF1dGhvcj5HaWxsLCBB
LjwvYXV0aG9yPjxhdXRob3I+Q2xhcmtzb24sIEEuPC9hdXRob3I+PGF1dGhvcj5OZWxzb24sIEEu
IEUuPC9hdXRob3I+PGF1dGhvcj5EdW5uZSwgUi48L2F1dGhvcj48YXV0aG9yPkRlbGJyaWRnZSwg
TC4gVy48L2F1dGhvcj48YXV0aG9yPlJvYmluc29uLCBCLiBHLjwvYXV0aG9yPjxhdXRob3I+VGVo
LCBCLiBULjwvYXV0aG9yPjxhdXRob3I+R2ltbSwgTy48L2F1dGhvcj48YXV0aG9yPk1hcnNoLCBE
LiBKLjwvYXV0aG9yPjwvYXV0aG9ycz48L2NvbnRyaWJ1dG9ycz48YXV0aC1hZGRyZXNzPktvbGxp
bmcgSW5zdGl0dXRlIG9mIE1lZGljYWwgUmVzZWFyY2gsIFVuaXZlcnNpdHkgb2YgU3lkbmV5LCBS
b3lhbCBOb3J0aCBTaG9yZSBIb3NwaXRhbCwgU3QuIExlb25hcmRzLCBOZXcgU291dGggV2FsZXMg
MjA2NSwgQXVzdHJhbGlhLjwvYXV0aC1hZGRyZXNzPjx0aXRsZXM+PHRpdGxlPkFjY3VyYWN5IG9m
IGNvbWJpbmVkIHByb3RlaW4gZ2VuZSBwcm9kdWN0IDkuNSBhbmQgcGFyYWZpYnJvbWluIG1hcmtl
cnMgZm9yIGltbXVub2hpc3RvY2hlbWljYWwgZGlhZ25vc2lzIG9mIHBhcmF0aHlyb2lkIGNhcmNp
bm9tYTwvdGl0bGU+PHNlY29uZGFyeS10aXRsZT5KIENsaW4gRW5kb2NyaW5vbCBNZXRhYjwvc2Vj
b25kYXJ5LXRpdGxlPjxhbHQtdGl0bGU+VGhlIEpvdXJuYWwgb2YgY2xpbmljYWwgZW5kb2NyaW5v
bG9neSBhbmQgbWV0YWJvbGlzbTwvYWx0LXRpdGxlPjwvdGl0bGVzPjxwYWdlcz40MzQtNDE8L3Bh
Z2VzPjx2b2x1bWU+OTQ8L3ZvbHVtZT48bnVtYmVyPjI8L251bWJlcj48ZWRpdGlvbj4yMDA4LzEx
LzIwPC9lZGl0aW9uPjxrZXl3b3Jkcz48a2V5d29yZD5CaW9tYXJrZXJzLCBUdW1vci9hbmFseXNp
cy9tZXRhYm9saXNtPC9rZXl3b3JkPjxrZXl3b3JkPkNhcmNpbm9tYS8qZGlhZ25vc2lzL2dlbmV0
aWNzL21ldGFib2xpc20vcGF0aG9sb2d5PC9rZXl3b3JkPjxrZXl3b3JkPkdlbmUgRXhwcmVzc2lv
biBSZWd1bGF0aW9uLCBOZW9wbGFzdGljPC9rZXl3b3JkPjxrZXl3b3JkPkh1bWFuczwva2V5d29y
ZD48a2V5d29yZD5JbW11bm9oaXN0b2NoZW1pc3RyeS9tZXRob2RzPC9rZXl3b3JkPjxrZXl3b3Jk
Pk1vZGVscywgQmlvbG9naWNhbDwva2V5d29yZD48a2V5d29yZD5NdXRhdGlvbi9waHlzaW9sb2d5
PC9rZXl3b3JkPjxrZXl3b3JkPk5lb3BsYXNtIFN0YWdpbmc8L2tleXdvcmQ+PGtleXdvcmQ+UGFy
YXRoeXJvaWQgTmVvcGxhc21zLypkaWFnbm9zaXMvZ2VuZXRpY3MvbWV0YWJvbGlzbS9wYXRob2xv
Z3k8L2tleXdvcmQ+PGtleXdvcmQ+U2Vuc2l0aXZpdHkgYW5kIFNwZWNpZmljaXR5PC9rZXl3b3Jk
PjxrZXl3b3JkPlR1bW9yIFN1cHByZXNzb3IgUHJvdGVpbnMvZ2VuZXRpY3MvKm1ldGFib2xpc208
L2tleXdvcmQ+PGtleXdvcmQ+VWJpcXVpdGluIFRoaW9sZXN0ZXJhc2UvYW5hbHlzaXMvZ2VuZXRp
Y3MvKm1ldGFib2xpc208L2tleXdvcmQ+PC9rZXl3b3Jkcz48ZGF0ZXM+PHllYXI+MjAwOTwveWVh
cj48cHViLWRhdGVzPjxkYXRlPkZlYjwvZGF0ZT48L3B1Yi1kYXRlcz48L2RhdGVzPjxpc2JuPjAw
MjEtOTcyWCAoUHJpbnQpJiN4RDswMDIxLTk3Mng8L2lzYm4+PGFjY2Vzc2lvbi1udW0+MTkwMTc3
NTc8L2FjY2Vzc2lvbi1udW0+PHVybHM+PC91cmxzPjxlbGVjdHJvbmljLXJlc291cmNlLW51bT4x
MC4xMjEwL2pjLjIwMDgtMTc0MDwvZWxlY3Ryb25pYy1yZXNvdXJjZS1udW0+PHJlbW90ZS1kYXRh
YmFzZS1wcm92aWRlcj5OTE08L3JlbW90ZS1kYXRhYmFzZS1wcm92aWRlcj48bGFuZ3VhZ2U+ZW5n
PC9sYW5ndWFnZT48L3JlY29yZD48L0NpdGU+PENpdGU+PEF1dGhvcj5LcnVpamZmPC9BdXRob3I+
PFllYXI+MjAxNDwvWWVhcj48UmVjTnVtPjM2PC9SZWNOdW0+PHJlY29yZD48cmVjLW51bWJlcj4z
NjwvcmVjLW51bWJlcj48Zm9yZWlnbi1rZXlzPjxrZXkgYXBwPSJFTiIgZGItaWQ9Ijl2d3YyMHB3
djIydzV2ZWZ4ZDJwcGY5ZjBkNXJkdDBlcGF2ciIgdGltZXN0YW1wPSIwIj4zNjwva2V5PjwvZm9y
ZWlnbi1rZXlzPjxyZWYtdHlwZSBuYW1lPSJKb3VybmFsIEFydGljbGUiPjE3PC9yZWYtdHlwZT48
Y29udHJpYnV0b3JzPjxhdXRob3JzPjxhdXRob3I+S3J1aWpmZiwgUy48L2F1dGhvcj48YXV0aG9y
PlNpZGh1LCBTLiBCLjwvYXV0aG9yPjxhdXRob3I+U3l3YWssIE0uIFMuPC9hdXRob3I+PGF1dGhv
cj5HaWxsLCBBLiBKLjwvYXV0aG9yPjxhdXRob3I+RGVsYnJpZGdlLCBMLiBXLjwvYXV0aG9yPjwv
YXV0aG9ycz48L2NvbnRyaWJ1dG9ycz48YXV0aC1hZGRyZXNzPkVuZG9jcmluZSBTdXJnaWNhbCBV
bml0LCBVbml2ZXJzaXR5IG9mIFN5ZG5leSwgU3lkbmV5LCBOU1csIEF1c3RyYWxpYSwga3J1aWpm
ZnNAZ21haWwuY29tLjwvYXV0aC1hZGRyZXNzPjx0aXRsZXM+PHRpdGxlPk5lZ2F0aXZlIHBhcmFm
aWJyb21pbiBzdGFpbmluZyBwcmVkaWN0cyBtYWxpZ25hbnQgYmVoYXZpb3IgaW4gYXR5cGljYWwg
cGFyYXRoeXJvaWQgYWRlbm9tYXM8L3RpdGxlPjxzZWNvbmRhcnktdGl0bGU+QW5uIFN1cmcgT25j
b2w8L3NlY29uZGFyeS10aXRsZT48YWx0LXRpdGxlPkFubmFscyBvZiBzdXJnaWNhbCBvbmNvbG9n
eTwvYWx0LXRpdGxlPjwvdGl0bGVzPjxwYWdlcz40MjYtMzM8L3BhZ2VzPjx2b2x1bWU+MjE8L3Zv
bHVtZT48bnVtYmVyPjI8L251bWJlcj48ZWRpdGlvbj4yMDEzLzEwLzAyPC9lZGl0aW9uPjxrZXl3
b3Jkcz48a2V5d29yZD5BZG9sZXNjZW50PC9rZXl3b3JkPjxrZXl3b3JkPkFkdWx0PC9rZXl3b3Jk
PjxrZXl3b3JkPkFnZWQ8L2tleXdvcmQ+PGtleXdvcmQ+QmlvbWFya2VycywgVHVtb3IvKm1ldGFi
b2xpc208L2tleXdvcmQ+PGtleXdvcmQ+Q2FsY2l1bS9tZXRhYm9saXNtPC9rZXl3b3JkPjxrZXl3
b3JkPkZlbWFsZTwva2V5d29yZD48a2V5d29yZD5Gb2xsb3ctVXAgU3R1ZGllczwva2V5d29yZD48
a2V5d29yZD5IdW1hbnM8L2tleXdvcmQ+PGtleXdvcmQ+SW1tdW5vZW56eW1lIFRlY2huaXF1ZXM8
L2tleXdvcmQ+PGtleXdvcmQ+TWFsZTwva2V5d29yZD48a2V5d29yZD5NaWRkbGUgQWdlZDwva2V5
d29yZD48a2V5d29yZD5OZW9wbGFzbSBJbnZhc2l2ZW5lc3M8L2tleXdvcmQ+PGtleXdvcmQ+TmVv
cGxhc20gUmVjdXJyZW5jZSwgTG9jYWwvKmRpYWdub3Npcy9tZXRhYm9saXNtL21vcnRhbGl0eTwv
a2V5d29yZD48a2V5d29yZD5OZW9wbGFzbSBTdGFnaW5nPC9rZXl3b3JkPjxrZXl3b3JkPlBhcmF0
aHlyb2lkIEhvcm1vbmUvbWV0YWJvbGlzbTwva2V5d29yZD48a2V5d29yZD5QYXJhdGh5cm9pZCBO
ZW9wbGFzbXMvbWV0YWJvbGlzbS9tb3J0YWxpdHkvKnBhdGhvbG9neTwva2V5d29yZD48a2V5d29y
ZD5Qcm9nbm9zaXM8L2tleXdvcmQ+PGtleXdvcmQ+UHJvc3BlY3RpdmUgU3R1ZGllczwva2V5d29y
ZD48a2V5d29yZD5TdGFpbmluZyBhbmQgTGFiZWxpbmc8L2tleXdvcmQ+PGtleXdvcmQ+U3Vydml2
YWwgUmF0ZTwva2V5d29yZD48a2V5d29yZD5UdW1vciBTdXBwcmVzc29yIFByb3RlaW5zLyptZXRh
Ym9saXNtPC9rZXl3b3JkPjxrZXl3b3JkPllvdW5nIEFkdWx0PC9rZXl3b3JkPjwva2V5d29yZHM+
PGRhdGVzPjx5ZWFyPjIwMTQ8L3llYXI+PHB1Yi1kYXRlcz48ZGF0ZT5GZWI8L2RhdGU+PC9wdWIt
ZGF0ZXM+PC9kYXRlcz48aXNibj4xMDY4LTkyNjU8L2lzYm4+PGFjY2Vzc2lvbi1udW0+MjQwODE4
MDQ8L2FjY2Vzc2lvbi1udW0+PHVybHM+PC91cmxzPjxlbGVjdHJvbmljLXJlc291cmNlLW51bT4x
MC4xMjQ1L3MxMDQzNC0wMTMtMzI4OC04PC9lbGVjdHJvbmljLXJlc291cmNlLW51bT48cmVtb3Rl
LWRhdGFiYXNlLXByb3ZpZGVyPk5MTTwvcmVtb3RlLWRhdGFiYXNlLXByb3ZpZGVyPjxsYW5ndWFn
ZT5lbmc8L2xhbmd1YWdlPjwvcmVjb3JkPjwvQ2l0ZT48Q2l0ZT48QXV0aG9yPktpbTwvQXV0aG9y
PjxZZWFyPjIwMTI8L1llYXI+PFJlY051bT4zNzwvUmVjTnVtPjxyZWNvcmQ+PHJlYy1udW1iZXI+
Mzc8L3JlYy1udW1iZXI+PGZvcmVpZ24ta2V5cz48a2V5IGFwcD0iRU4iIGRiLWlkPSI5dnd2MjBw
d3YyMnc1dmVmeGQycHBmOWYwZDVyZHQwZXBhdnIiIHRpbWVzdGFtcD0iMCI+Mzc8L2tleT48L2Zv
cmVpZ24ta2V5cz48cmVmLXR5cGUgbmFtZT0iSm91cm5hbCBBcnRpY2xlIj4xNzwvcmVmLXR5cGU+
PGNvbnRyaWJ1dG9ycz48YXV0aG9ycz48YXV0aG9yPktpbSwgSC4gSy48L2F1dGhvcj48YXV0aG9y
Pk9oLCBZLiBMLjwvYXV0aG9yPjxhdXRob3I+S2ltLCBTLiBILjwvYXV0aG9yPjxhdXRob3I+TGVl
LCBELiBZLjwvYXV0aG9yPjxhdXRob3I+S2FuZywgSC4gQy48L2F1dGhvcj48YXV0aG9yPkxlZSwg
Si4gSS48L2F1dGhvcj48YXV0aG9yPkphbmcsIEguIFcuPC9hdXRob3I+PGF1dGhvcj5IdXIsIEsu
IFkuPC9hdXRob3I+PGF1dGhvcj5LaW0sIEouIEguPC9hdXRob3I+PGF1dGhvcj5NaW4sIFkuIEsu
PC9hdXRob3I+PGF1dGhvcj5DaHVuZywgSi4gSC48L2F1dGhvcj48YXV0aG9yPktpbSwgUy4gVy48
L2F1dGhvcj48L2F1dGhvcnM+PC9jb250cmlidXRvcnM+PGF1dGgtYWRkcmVzcz5EaXZpc2lvbiBv
ZiBFbmRvY3Jpbm9sb2d5IGFuZCBNZXRhYm9saXNtLCBEZXBhcnRtZW50IG9mIE1lZGljaW5lLCBT
YW1zdW5nIE1lZGljYWwgQ2VudGVyLCBTdW5na3l1bmt3YW4gVW5pdmVyc2l0eSBTY2hvb2wgb2Yg
TWVkaWNpbmUuPC9hdXRoLWFkZHJlc3M+PHRpdGxlcz48dGl0bGU+UGFyYWZpYnJvbWluIGltbXVu
b2hpc3RvY2hlbWljYWwgc3RhaW5pbmcgdG8gZGlmZmVyZW50aWF0ZSBwYXJhdGh5cm9pZCBjYXJj
aW5vbWEgZnJvbSBwYXJhdGh5cm9pZCBhZGVub21hPC90aXRsZT48c2Vjb25kYXJ5LXRpdGxlPkhl
YWQgTmVjazwvc2Vjb25kYXJ5LXRpdGxlPjxhbHQtdGl0bGU+SGVhZCAmYW1wOyBuZWNrPC9hbHQt
dGl0bGU+PC90aXRsZXM+PHBhZ2VzPjIwMS02PC9wYWdlcz48dm9sdW1lPjM0PC92b2x1bWU+PG51
bWJlcj4yPC9udW1iZXI+PGVkaXRpb24+MjAxMS8wNy8wMTwvZWRpdGlvbj48a2V5d29yZHM+PGtl
eXdvcmQ+QWRlbm9tYS8qZGlhZ25vc2lzL21ldGFib2xpc208L2tleXdvcmQ+PGtleXdvcmQ+QWR1
bHQ8L2tleXdvcmQ+PGtleXdvcmQ+QWdlZDwva2V5d29yZD48a2V5d29yZD5DaGlsZDwva2V5d29y
ZD48a2V5d29yZD5ETkEgTXV0YXRpb25hbCBBbmFseXNpczwva2V5d29yZD48a2V5d29yZD5EaWFn
bm9zaXMsIERpZmZlcmVudGlhbDwva2V5d29yZD48a2V5d29yZD5GZW1hbGU8L2tleXdvcmQ+PGtl
eXdvcmQ+SHVtYW5zPC9rZXl3b3JkPjxrZXl3b3JkPkh5cGVycGFyYXRoeXJvaWRpc208L2tleXdv
cmQ+PGtleXdvcmQ+SW1tdW5vaGlzdG9jaGVtaXN0cnk8L2tleXdvcmQ+PGtleXdvcmQ+TWFsZTwv
a2V5d29yZD48a2V5d29yZD5NaWRkbGUgQWdlZDwva2V5d29yZD48a2V5d29yZD5QYXJhdGh5cm9p
ZCBOZW9wbGFzbXMvKmRpYWdub3Npcy9nZW5ldGljcy9tZXRhYm9saXNtPC9rZXl3b3JkPjxrZXl3
b3JkPlR1bW9yIFN1cHByZXNzb3IgUHJvdGVpbnMvZ2VuZXRpY3MvKm1ldGFib2xpc208L2tleXdv
cmQ+PC9rZXl3b3Jkcz48ZGF0ZXM+PHllYXI+MjAxMjwveWVhcj48cHViLWRhdGVzPjxkYXRlPkZl
YjwvZGF0ZT48L3B1Yi1kYXRlcz48L2RhdGVzPjxpc2JuPjEwNDMtMzA3NDwvaXNibj48YWNjZXNz
aW9uLW51bT4yMTcxNzUxOTwvYWNjZXNzaW9uLW51bT48dXJscz48L3VybHM+PGVsZWN0cm9uaWMt
cmVzb3VyY2UtbnVtPjEwLjEwMDIvaGVkLjIxNzE2PC9lbGVjdHJvbmljLXJlc291cmNlLW51bT48
cmVtb3RlLWRhdGFiYXNlLXByb3ZpZGVyPk5MTTwvcmVtb3RlLWRhdGFiYXNlLXByb3ZpZGVyPjxs
YW5ndWFnZT5lbmc8L2xhbmd1YWdlPjwvcmVjb3JkPjwvQ2l0ZT48Q2l0ZT48QXV0aG9yPkxpbTwv
QXV0aG9yPjxZZWFyPjIwMTE8L1llYXI+PFJlY051bT4zODwvUmVjTnVtPjxyZWNvcmQ+PHJlYy1u
dW1iZXI+Mzg8L3JlYy1udW1iZXI+PGZvcmVpZ24ta2V5cz48a2V5IGFwcD0iRU4iIGRiLWlkPSI5
dnd2MjBwd3YyMnc1dmVmeGQycHBmOWYwZDVyZHQwZXBhdnIiIHRpbWVzdGFtcD0iMCI+Mzg8L2tl
eT48L2ZvcmVpZ24ta2V5cz48cmVmLXR5cGUgbmFtZT0iSm91cm5hbCBBcnRpY2xlIj4xNzwvcmVm
LXR5cGU+PGNvbnRyaWJ1dG9ycz48YXV0aG9ycz48YXV0aG9yPkxpbSwgUy48L2F1dGhvcj48YXV0
aG9yPkVsc3RvbiwgTS4gUy48L2F1dGhvcj48YXV0aG9yPkdpbGwsIEEuIEouPC9hdXRob3I+PGF1
dGhvcj5NYXJzaCwgRC4gSi48L2F1dGhvcj48YXV0aG9yPkNvbmFnbGVuLCBKLiBWLjwvYXV0aG9y
PjwvYXV0aG9ycz48L2NvbnRyaWJ1dG9ycz48YXV0aC1hZGRyZXNzPkRlcGFydG1lbnQgb2YgRW5k
b2NyaW5vbG9neSwgV2Fpa2F0byBIb3NwaXRhbCwgSGFtaWx0b24sIE5ldyBaZWFsYW5kLiBzYXJp
bmFsaW1AaG90bWFpbC5jb208L2F1dGgtYWRkcmVzcz48dGl0bGVzPjx0aXRsZT5NZXRhc3RhdGlj
IHBhcmF0aHlyb2lkIGNhcmNpbm9tYSBpbml0aWFsbHkgbWlzZGlhZ25vc2VkIGFzIHBhcmF0aHly
b2lkIGFkZW5vbWE6IHRoZSByb2xlIG9mIHBhcmFmaWJyb21pbiBpbiBpbmNyZWFzaW5nIGRpYWdu
b3N0aWMgYWNjdXJhY3k8L3RpdGxlPjxzZWNvbmRhcnktdGl0bGU+SW50ZXJuIE1lZCBKPC9zZWNv
bmRhcnktdGl0bGU+PGFsdC10aXRsZT5JbnRlcm5hbCBtZWRpY2luZSBqb3VybmFsPC9hbHQtdGl0
bGU+PC90aXRsZXM+PHBhZ2VzPjY5NS05PC9wYWdlcz48dm9sdW1lPjQxPC92b2x1bWU+PG51bWJl
cj45PC9udW1iZXI+PGVkaXRpb24+MjAxMS8wOS8wOTwvZWRpdGlvbj48a2V5d29yZHM+PGtleXdv
cmQ+QWRlbm9tYS9ibG9vZC8qZGlhZ25vc2lzPC9rZXl3b3JkPjxrZXl3b3JkPkFkdWx0PC9rZXl3
b3JkPjxrZXl3b3JkPkJpb21hcmtlcnMsIFR1bW9yL2Jsb29kLypwaHlzaW9sb2d5PC9rZXl3b3Jk
PjxrZXl3b3JkPipEaWFnbm9zdGljIEVycm9yczwva2V5d29yZD48a2V5d29yZD5GZW1hbGU8L2tl
eXdvcmQ+PGtleXdvcmQ+SHVtYW5zPC9rZXl3b3JkPjxrZXl3b3JkPlBhcmF0aHlyb2lkIE5lb3Bs
YXNtcy9ibG9vZC8qZGlhZ25vc2lzL3NlY29uZGFyeTwva2V5d29yZD48a2V5d29yZD5UdW1vciBT
dXBwcmVzc29yIFByb3RlaW5zL2Jsb29kLypwaHlzaW9sb2d5PC9rZXl3b3JkPjwva2V5d29yZHM+
PGRhdGVzPjx5ZWFyPjIwMTE8L3llYXI+PHB1Yi1kYXRlcz48ZGF0ZT5TZXA8L2RhdGU+PC9wdWIt
ZGF0ZXM+PC9kYXRlcz48aXNibj4xNDQ0LTA5MDM8L2lzYm4+PGFjY2Vzc2lvbi1udW0+MjE4OTk2
ODM8L2FjY2Vzc2lvbi1udW0+PHVybHM+PC91cmxzPjxlbGVjdHJvbmljLXJlc291cmNlLW51bT4x
MC4xMTExL2ouMTQ0NS01OTk0LjIwMTEuMDI1NDUueDwvZWxlY3Ryb25pYy1yZXNvdXJjZS1udW0+
PHJlbW90ZS1kYXRhYmFzZS1wcm92aWRlcj5OTE08L3JlbW90ZS1kYXRhYmFzZS1wcm92aWRlcj48
bGFuZ3VhZ2U+ZW5nPC9sYW5ndWFnZT48L3JlY29yZD48L0NpdGU+PC9FbmROb3RlPgB=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Miw3
LTksMTEtMTM8L3N0eWxlPjwvRGlzcGxheVRleHQ+PHJlY29yZD48cmVjLW51bWJlcj40NjwvcmVj
LW51bWJlcj48Zm9yZWlnbi1rZXlzPjxrZXkgYXBwPSJFTiIgZGItaWQ9Ijl2d3YyMHB3djIydzV2
ZWZ4ZDJwcGY5ZjBkNXJkdDBlcGF2ciIgdGltZXN0YW1wPSIwIj40Njwva2V5PjwvZm9yZWlnbi1r
ZXlzPjxyZWYtdHlwZSBuYW1lPSJKb3VybmFsIEFydGljbGUiPjE3PC9yZWYtdHlwZT48Y29udHJp
YnV0b3JzPjxhdXRob3JzPjxhdXRob3I+R2lsbCwgQS4gSi48L2F1dGhvcj48YXV0aG9yPkxpbSwg
Ry48L2F1dGhvcj48YXV0aG9yPkNoZXVuZywgVi4gSy4gWS48L2F1dGhvcj48YXV0aG9yPkFuZHJp
Y2ksIEouPC9hdXRob3I+PGF1dGhvcj5QZXJyeS1LZWVuZSwgSi4gTC48L2F1dGhvcj48YXV0aG9y
PlBhaWssIEouPC9hdXRob3I+PGF1dGhvcj5TaW9zb24sIEwuPC9hdXRob3I+PGF1dGhvcj5DbGFy
a3NvbiwgQS48L2F1dGhvcj48YXV0aG9yPlNoZWVuLCBBLjwvYXV0aG9yPjxhdXRob3I+THV4Zm9y
ZCwgQy48L2F1dGhvcj48YXV0aG9yPkVsc3RvbiwgTS4gUy48L2F1dGhvcj48YXV0aG9yPk1leWVy
LVJvY2hvdywgRy4gWS48L2F1dGhvcj48YXV0aG9yPk5hbm8sIE0uIFQuPC9hdXRob3I+PGF1dGhv
cj5LcnVpamZmLCBTLjwvYXV0aG9yPjxhdXRob3I+RW5nZWxzbWFuLCBBLiBGLjwvYXV0aG9yPjxh
dXRob3I+U3l3YWssIE0uPC9hdXRob3I+PGF1dGhvcj5TaWRodSwgUy4gQi48L2F1dGhvcj48YXV0
aG9yPkRlbGJyaWRnZSwgTC4gVy48L2F1dGhvcj48YXV0aG9yPlJvYmluc29uLCBCLiBHLjwvYXV0
aG9yPjxhdXRob3I+TWFyc2gsIEQuIEouPC9hdXRob3I+PGF1dGhvcj5Ub29uLCBDLiBXLjwvYXV0
aG9yPjxhdXRob3I+Q2hvdSwgQS48L2F1dGhvcj48YXV0aG9yPkNsaWZ0b24tQmxpZ2gsIFIuIEou
PC9hdXRob3I+PC9hdXRob3JzPjwvY29udHJpYnV0b3JzPjxhdXRoLWFkZHJlc3M+Q2FuY2VyIERp
YWdub3NpcyBhbmQgUGF0aG9sb2d5IEdyb3VwLCBLb2xsaW5nIEluc3RpdHV0ZSBvZiBNZWRpY2Fs
IFJlc2VhcmNoLiYjeEQ7TlNXIEhlYWx0aCBQYXRob2xvZ3ksIERlcGFydG1lbnQgb2YgQW5hdG9t
aWNhbCBQYXRob2xvZ3ksIFJveWFsIE5vcnRoIFNob3JlIEhvc3BpdGFsLiYjeEQ7U3lkbmV5IE1l
ZGljYWwgU2Nob29sLCBVbml2ZXJzaXR5IG9mIFN5ZG5leSwgU3lkbmV5LiYjeEQ7Q2FuY2VyIEdl
bmV0aWNzLiYjeEQ7RGVwYXJ0bWVudCBvZiBBbmF0b21pY2FsIFBhdGhvbG9neSwgUGF0aG9sb2d5
IFF1ZWVuc2xhbmQsIEJyaXNiYW5lLiYjeEQ7RGVwYXJ0bWVudHMgb2YgRW5kb2NyaW5vbG9neS4m
I3hEO0ZhY3VsdHkgb2YgTWVkaWNpbmUgYW5kIEhlYWx0aCBTY2llbmNlcywgVW5pdmVyc2l0eSBv
ZiBBdWNrbGFuZCwgV2Fpa2F0byBDbGluaWNhbCBDYW1wdXMsIEhhbWlsdG9uLCBOZXcgWmVhbGFu
ZC4mI3hEO1N1cmdlcnksIFdhaWthdG8gSG9zcGl0YWwuJiN4RDtEZXBhcnRtZW50IG9mIFN1cmdl
cnksIFJveWFsIEJyaXNiYW5lIGFuZCBXb21lbiZhcG9zO3MgSG9zcGl0YWwsIEhlcnN0b24sIFFM
RCwgQXVzdHJhbGlhLiYjeEQ7RGVwYXJ0bWVudCBvZiBTdXJnaWNhbCBPbmNvbG9neSwgVW5pdmVy
c2l0eSBNZWRpY2FsIENlbnRlciBHcm9uaW5nZW4sIFVuaXZlcnNpdHkgb2YgR3JvbmluZ2VuLCBH
cm9uaW5nZW4sIFRoZSBOZXRoZXJsYW5kcy4mI3hEO1VuaXZlcnNpdHkgb2YgU3lkbmV5IEVuZG9j
cmluZSBTdXJnaWNhbCBVbml0LCBSb3lhbCBOb3J0aCBTaG9yZSBIb3NwaXRhbCwgU3QgTGVvbmFy
ZHMuJiN4RDtEZXBhcnRtZW50IG9mIEVuZG9jcmlub2xvZ3ksIFJveWFsIE5vcnRoIFNob3JlIEhv
c3BpdGFsLiYjeEQ7SG9ybW9uZXMgYW5kIENhbmNlciBHcm91cCwgS29sbGluZyBJbnN0aXR1dGUg
b2YgTWVkaWNhbCBSZXNlYXJjaC4mI3hEO0hpc3RvcGF0aCBQYXRob2xvZ3ksIE1hY3F1YXJpZSBQ
YXJrLiYjeEQ7RGVwYXJ0bWVudCBvZiBBbmF0b21pY2FsIFBhdGhvbG9neSwgU1lEUEFUSCwgU3Qg
VmluY2VudCZhcG9zO3MgSG9zcGl0YWwuJiN4RDtUaGUgS2luZ2hvcm4gQ2FuY2VyIENlbnRyZSBh
bmQgR2FydmFuIEluc3RpdHV0ZSBvZiBNZWRpY2FsIFJlc2VhcmNoLCBEYXJsaW5naHVyc3QsIE5T
Vy48L2F1dGgtYWRkcmVzcz48dGl0bGVzPjx0aXRsZT5QYXJhZmlicm9taW4tZGVmaWNpZW50IChI
UFQtSlQgVHlwZSwgQ0RDNzMgTXV0YXRlZCkgUGFyYXRoeXJvaWQgVHVtb3JzIERlbW9uc3RyYXRl
IERpc3RpbmN0aXZlIE1vcnBob2xvZ2ljIEZlYXR1cm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zNS00NjwvcGFnZXM+PHZvbHVtZT40Mzwv
dm9sdW1lPjxudW1iZXI+MTwvbnVtYmVyPjxlZGl0aW9uPjIwMTgvMDEvMTM8L2VkaXRpb24+PGRh
dGVzPjx5ZWFyPjIwMTk8L3llYXI+PHB1Yi1kYXRlcz48ZGF0ZT5KYW48L2RhdGU+PC9wdWItZGF0
ZXM+PC9kYXRlcz48aXNibj4wMTQ3LTUxODU8L2lzYm4+PGFjY2Vzc2lvbi1udW0+MjkzMjQ0Njk8
L2FjY2Vzc2lvbi1udW0+PHVybHM+PC91cmxzPjxjdXN0b20yPlBNQzYyOTY4NDY8L2N1c3RvbTI+
PGVsZWN0cm9uaWMtcmVzb3VyY2UtbnVtPjEwLjEwOTcvcGFzLjAwMDAwMDAwMDAwMDEwMTc8L2Vs
ZWN0cm9uaWMtcmVzb3VyY2UtbnVtPjxyZW1vdGUtZGF0YWJhc2UtcHJvdmlkZXI+TkxNPC9yZW1v
dGUtZGF0YWJhc2UtcHJvdmlkZXI+PGxhbmd1YWdlPmVuZzwvbGFuZ3VhZ2U+PC9yZWNvcmQ+PC9D
aXRlPjxDaXRlPjxBdXRob3I+R2lsbDwvQXV0aG9yPjxZZWFyPjIwMTQ8L1llYXI+PFJlY051bT43
PC9SZWNOdW0+PHJlY29yZD48cmVjLW51bWJlcj43PC9yZWMtbnVtYmVyPjxmb3JlaWduLWtleXM+
PGtleSBhcHA9IkVOIiBkYi1pZD0iOXZ3djIwcHd2MjJ3NXZlZnhkMnBwZjlmMGQ1cmR0MGVwYXZy
IiB0aW1lc3RhbXA9IjAiPjc8L2tleT48L2ZvcmVpZ24ta2V5cz48cmVmLXR5cGUgbmFtZT0iSm91
cm5hbCBBcnRpY2xlIj4xNzwvcmVmLXR5cGU+PGNvbnRyaWJ1dG9ycz48YXV0aG9ycz48YXV0aG9y
PkdpbGwsIEEuIEouPC9hdXRob3I+PC9hdXRob3JzPjwvY29udHJpYnV0b3JzPjxhdXRoLWFkZHJl
c3M+RGVwYXJ0bWVudCBvZiBBbmF0b21pY2FsIFBhdGhvbG9neSwgUm95YWwgTm9ydGggU2hvcmUg
SG9zcGl0YWwsIFBhY2lmaWMgSGlnaHdheSwgU3QgTGVvbmFyZHMsIFN5ZG5leSwgTlNXLCAyMDY1
LCBBdXN0cmFsaWEsIGFmZmdpbGxAbWVkLnVzeWQuZWR1LmF1LjwvYXV0aC1hZGRyZXNzPjx0aXRs
ZXM+PHRpdGxlPlVuZGVyc3RhbmRpbmcgdGhlIGdlbmV0aWMgYmFzaXMgb2YgcGFyYXRoeXJvaWQg
Y2FyY2lub21hPC90aXRsZT48c2Vjb25kYXJ5LXRpdGxlPkVuZG9jciBQYXRob2w8L3NlY29uZGFy
eS10aXRsZT48YWx0LXRpdGxlPkVuZG9jcmluZSBwYXRob2xvZ3k8L2FsdC10aXRsZT48L3RpdGxl
cz48cGFnZXM+MzAtNDwvcGFnZXM+PHZvbHVtZT4yNTwvdm9sdW1lPjxudW1iZXI+MTwvbnVtYmVy
PjxlZGl0aW9uPjIwMTQvMDEvMTA8L2VkaXRpb24+PGtleXdvcmRzPjxrZXl3b3JkPkh1bWFuczwv
a2V5d29yZD48a2V5d29yZD5QYXJhdGh5cm9pZCBOZW9wbGFzbXMvKmRpYWdub3Npcy8qZ2VuZXRp
Y3M8L2tleXdvcmQ+PGtleXdvcmQ+VHVtb3IgU3VwcHJlc3NvciBQcm90ZWlucy9nZW5ldGljczwv
a2V5d29yZD48L2tleXdvcmRzPjxkYXRlcz48eWVhcj4yMDE0PC95ZWFyPjxwdWItZGF0ZXM+PGRh
dGU+TWFyPC9kYXRlPjwvcHViLWRhdGVzPjwvZGF0ZXM+PGlzYm4+MTA0Ni0zOTc2PC9pc2JuPjxh
Y2Nlc3Npb24tbnVtPjI0NDAyNzM2PC9hY2Nlc3Npb24tbnVtPjx1cmxzPjwvdXJscz48ZWxlY3Ry
b25pYy1yZXNvdXJjZS1udW0+MTAuMTAwNy9zMTIwMjItMDEzLTkyOTQtMzwvZWxlY3Ryb25pYy1y
ZXNvdXJjZS1udW0+PHJlbW90ZS1kYXRhYmFzZS1wcm92aWRlcj5OTE08L3JlbW90ZS1kYXRhYmFz
ZS1wcm92aWRlcj48bGFuZ3VhZ2U+ZW5nPC9sYW5ndWFnZT48L3JlY29yZD48L0NpdGU+PENpdGU+
PEF1dGhvcj5HaWxsPC9BdXRob3I+PFllYXI+MjAwNjwvWWVhcj48UmVjTnVtPjM0PC9SZWNOdW0+
PHJlY29yZD48cmVjLW51bWJlcj4zNDwvcmVjLW51bWJlcj48Zm9yZWlnbi1rZXlzPjxrZXkgYXBw
PSJFTiIgZGItaWQ9Ijl2d3YyMHB3djIydzV2ZWZ4ZDJwcGY5ZjBkNXJkdDBlcGF2ciIgdGltZXN0
YW1wPSIwIj4zNDwva2V5PjwvZm9yZWlnbi1rZXlzPjxyZWYtdHlwZSBuYW1lPSJKb3VybmFsIEFy
dGljbGUiPjE3PC9yZWYtdHlwZT48Y29udHJpYnV0b3JzPjxhdXRob3JzPjxhdXRob3I+R2lsbCwg
QS4gSi48L2F1dGhvcj48YXV0aG9yPkNsYXJrc29uLCBBLjwvYXV0aG9yPjxhdXRob3I+R2ltbSwg
Ty48L2F1dGhvcj48YXV0aG9yPktlaWwsIEouPC9hdXRob3I+PGF1dGhvcj5EcmFsbGUsIEguPC9h
dXRob3I+PGF1dGhvcj5Ib3dlbGwsIFYuIE0uPC9hdXRob3I+PGF1dGhvcj5NYXJzaCwgRC4gSi48
L2F1dGhvcj48L2F1dGhvcnM+PC9jb250cmlidXRvcnM+PGF1dGgtYWRkcmVzcz5EZXBhcnRtZW50
IG9mIEFuYXRvbWljYWwgUGF0aG9sb2d5LCBSb3lhbCBOb3J0aCBTaG9yZSBIb3NwaXRhbCwgU3lk
bmV5LCBBdXN0cmFsaWEuIGFmZmdpbGxAZnJvZ2d5LmNvbS5hdTwvYXV0aC1hZGRyZXNzPjx0aXRs
ZXM+PHRpdGxlPkxvc3Mgb2YgbnVjbGVhciBleHByZXNzaW9uIG9mIHBhcmFmaWJyb21pbiBkaXN0
aW5ndWlzaGVzIHBhcmF0aHlyb2lkIGNhcmNpbm9tYXMgYW5kIGh5cGVycGFyYXRoeXJvaWRpc20t
amF3IHR1bW9yIChIUFQtSlQpIHN5bmRyb21lLXJlbGF0ZWQgYWRlbm9tYXMgZnJvbSBzcG9yYWRp
YyBwYXJhdGh5cm9pZCBhZGVub21hcyBhbmQgaHlwZXJwbGFzaWF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TQwLTk8L3BhZ2VzPjx2b2x1
bWU+MzA8L3ZvbHVtZT48bnVtYmVyPjk8L251bWJlcj48ZWRpdGlvbj4yMDA2LzA4LzI2PC9lZGl0
aW9uPjxrZXl3b3Jkcz48a2V5d29yZD5CaW9tYXJrZXJzLCBUdW1vci8qYW5hbHlzaXM8L2tleXdv
cmQ+PGtleXdvcmQ+Q2FyY2lub21hLypkaWFnbm9zaXM8L2tleXdvcmQ+PGtleXdvcmQ+Q2VsbCBO
dWNsZXVzL2NoZW1pc3RyeTwva2V5d29yZD48a2V5d29yZD5IdW1hbnM8L2tleXdvcmQ+PGtleXdv
cmQ+SHlwZXJwYXJhdGh5cm9pZGlzbS8qY29tcGxpY2F0aW9uczwva2V5d29yZD48a2V5d29yZD5I
eXBlcnBsYXNpYTwva2V5d29yZD48a2V5d29yZD5JbW11bm9oaXN0b2NoZW1pc3RyeTwva2V5d29y
ZD48a2V5d29yZD5KYXcgTmVvcGxhc21zLypjb21wbGljYXRpb25zPC9rZXl3b3JkPjxrZXl3b3Jk
Pk11bHRpcGxlIEVuZG9jcmluZSBOZW9wbGFzaWEvY2hlbWlzdHJ5PC9rZXl3b3JkPjxrZXl3b3Jk
PlBhcmF0aHlyb2lkIEdsYW5kcy8qcGF0aG9sb2d5PC9rZXl3b3JkPjxrZXl3b3JkPlBhcmF0aHly
b2lkIE5lb3BsYXNtcy8qZGlhZ25vc2lzPC9rZXl3b3JkPjxrZXl3b3JkPlN5bmRyb21lPC9rZXl3
b3JkPjxrZXl3b3JkPlR1bW9yIFN1cHByZXNzb3IgUHJvdGVpbnMvKmFuYWx5c2lzPC9rZXl3b3Jk
Pjwva2V5d29yZHM+PGRhdGVzPjx5ZWFyPjIwMDY8L3llYXI+PHB1Yi1kYXRlcz48ZGF0ZT5TZXA8
L2RhdGU+PC9wdWItZGF0ZXM+PC9kYXRlcz48aXNibj4wMTQ3LTUxODUgKFByaW50KSYjeEQ7MDE0
Ny01MTg1PC9pc2JuPjxhY2Nlc3Npb24tbnVtPjE2OTMxOTU5PC9hY2Nlc3Npb24tbnVtPjx1cmxz
PjwvdXJscz48ZWxlY3Ryb25pYy1yZXNvdXJjZS1udW0+MTAuMTA5Ny8wMS5wYXMuMDAwMDIwOTgy
Ny4zOTQ3Ny40ZjwvZWxlY3Ryb25pYy1yZXNvdXJjZS1udW0+PHJlbW90ZS1kYXRhYmFzZS1wcm92
aWRlcj5OTE08L3JlbW90ZS1kYXRhYmFzZS1wcm92aWRlcj48bGFuZ3VhZ2U+ZW5nPC9sYW5ndWFn
ZT48L3JlY29yZD48L0NpdGU+PENpdGU+PEF1dGhvcj5Ib3dlbGw8L0F1dGhvcj48WWVhcj4yMDA5
PC9ZZWFyPjxSZWNOdW0+MzU8L1JlY051bT48cmVjb3JkPjxyZWMtbnVtYmVyPjM1PC9yZWMtbnVt
YmVyPjxmb3JlaWduLWtleXM+PGtleSBhcHA9IkVOIiBkYi1pZD0iOXZ3djIwcHd2MjJ3NXZlZnhk
MnBwZjlmMGQ1cmR0MGVwYXZyIiB0aW1lc3RhbXA9IjAiPjM1PC9rZXk+PC9mb3JlaWduLWtleXM+
PHJlZi10eXBlIG5hbWU9IkpvdXJuYWwgQXJ0aWNsZSI+MTc8L3JlZi10eXBlPjxjb250cmlidXRv
cnM+PGF1dGhvcnM+PGF1dGhvcj5Ib3dlbGwsIFYuIE0uPC9hdXRob3I+PGF1dGhvcj5HaWxsLCBB
LjwvYXV0aG9yPjxhdXRob3I+Q2xhcmtzb24sIEEuPC9hdXRob3I+PGF1dGhvcj5OZWxzb24sIEEu
IEUuPC9hdXRob3I+PGF1dGhvcj5EdW5uZSwgUi48L2F1dGhvcj48YXV0aG9yPkRlbGJyaWRnZSwg
TC4gVy48L2F1dGhvcj48YXV0aG9yPlJvYmluc29uLCBCLiBHLjwvYXV0aG9yPjxhdXRob3I+VGVo
LCBCLiBULjwvYXV0aG9yPjxhdXRob3I+R2ltbSwgTy48L2F1dGhvcj48YXV0aG9yPk1hcnNoLCBE
LiBKLjwvYXV0aG9yPjwvYXV0aG9ycz48L2NvbnRyaWJ1dG9ycz48YXV0aC1hZGRyZXNzPktvbGxp
bmcgSW5zdGl0dXRlIG9mIE1lZGljYWwgUmVzZWFyY2gsIFVuaXZlcnNpdHkgb2YgU3lkbmV5LCBS
b3lhbCBOb3J0aCBTaG9yZSBIb3NwaXRhbCwgU3QuIExlb25hcmRzLCBOZXcgU291dGggV2FsZXMg
MjA2NSwgQXVzdHJhbGlhLjwvYXV0aC1hZGRyZXNzPjx0aXRsZXM+PHRpdGxlPkFjY3VyYWN5IG9m
IGNvbWJpbmVkIHByb3RlaW4gZ2VuZSBwcm9kdWN0IDkuNSBhbmQgcGFyYWZpYnJvbWluIG1hcmtl
cnMgZm9yIGltbXVub2hpc3RvY2hlbWljYWwgZGlhZ25vc2lzIG9mIHBhcmF0aHlyb2lkIGNhcmNp
bm9tYTwvdGl0bGU+PHNlY29uZGFyeS10aXRsZT5KIENsaW4gRW5kb2NyaW5vbCBNZXRhYjwvc2Vj
b25kYXJ5LXRpdGxlPjxhbHQtdGl0bGU+VGhlIEpvdXJuYWwgb2YgY2xpbmljYWwgZW5kb2NyaW5v
bG9neSBhbmQgbWV0YWJvbGlzbTwvYWx0LXRpdGxlPjwvdGl0bGVzPjxwYWdlcz40MzQtNDE8L3Bh
Z2VzPjx2b2x1bWU+OTQ8L3ZvbHVtZT48bnVtYmVyPjI8L251bWJlcj48ZWRpdGlvbj4yMDA4LzEx
LzIwPC9lZGl0aW9uPjxrZXl3b3Jkcz48a2V5d29yZD5CaW9tYXJrZXJzLCBUdW1vci9hbmFseXNp
cy9tZXRhYm9saXNtPC9rZXl3b3JkPjxrZXl3b3JkPkNhcmNpbm9tYS8qZGlhZ25vc2lzL2dlbmV0
aWNzL21ldGFib2xpc20vcGF0aG9sb2d5PC9rZXl3b3JkPjxrZXl3b3JkPkdlbmUgRXhwcmVzc2lv
biBSZWd1bGF0aW9uLCBOZW9wbGFzdGljPC9rZXl3b3JkPjxrZXl3b3JkPkh1bWFuczwva2V5d29y
ZD48a2V5d29yZD5JbW11bm9oaXN0b2NoZW1pc3RyeS9tZXRob2RzPC9rZXl3b3JkPjxrZXl3b3Jk
Pk1vZGVscywgQmlvbG9naWNhbDwva2V5d29yZD48a2V5d29yZD5NdXRhdGlvbi9waHlzaW9sb2d5
PC9rZXl3b3JkPjxrZXl3b3JkPk5lb3BsYXNtIFN0YWdpbmc8L2tleXdvcmQ+PGtleXdvcmQ+UGFy
YXRoeXJvaWQgTmVvcGxhc21zLypkaWFnbm9zaXMvZ2VuZXRpY3MvbWV0YWJvbGlzbS9wYXRob2xv
Z3k8L2tleXdvcmQ+PGtleXdvcmQ+U2Vuc2l0aXZpdHkgYW5kIFNwZWNpZmljaXR5PC9rZXl3b3Jk
PjxrZXl3b3JkPlR1bW9yIFN1cHByZXNzb3IgUHJvdGVpbnMvZ2VuZXRpY3MvKm1ldGFib2xpc208
L2tleXdvcmQ+PGtleXdvcmQ+VWJpcXVpdGluIFRoaW9sZXN0ZXJhc2UvYW5hbHlzaXMvZ2VuZXRp
Y3MvKm1ldGFib2xpc208L2tleXdvcmQ+PC9rZXl3b3Jkcz48ZGF0ZXM+PHllYXI+MjAwOTwveWVh
cj48cHViLWRhdGVzPjxkYXRlPkZlYjwvZGF0ZT48L3B1Yi1kYXRlcz48L2RhdGVzPjxpc2JuPjAw
MjEtOTcyWCAoUHJpbnQpJiN4RDswMDIxLTk3Mng8L2lzYm4+PGFjY2Vzc2lvbi1udW0+MTkwMTc3
NTc8L2FjY2Vzc2lvbi1udW0+PHVybHM+PC91cmxzPjxlbGVjdHJvbmljLXJlc291cmNlLW51bT4x
MC4xMjEwL2pjLjIwMDgtMTc0MDwvZWxlY3Ryb25pYy1yZXNvdXJjZS1udW0+PHJlbW90ZS1kYXRh
YmFzZS1wcm92aWRlcj5OTE08L3JlbW90ZS1kYXRhYmFzZS1wcm92aWRlcj48bGFuZ3VhZ2U+ZW5n
PC9sYW5ndWFnZT48L3JlY29yZD48L0NpdGU+PENpdGU+PEF1dGhvcj5LcnVpamZmPC9BdXRob3I+
PFllYXI+MjAxNDwvWWVhcj48UmVjTnVtPjM2PC9SZWNOdW0+PHJlY29yZD48cmVjLW51bWJlcj4z
NjwvcmVjLW51bWJlcj48Zm9yZWlnbi1rZXlzPjxrZXkgYXBwPSJFTiIgZGItaWQ9Ijl2d3YyMHB3
djIydzV2ZWZ4ZDJwcGY5ZjBkNXJkdDBlcGF2ciIgdGltZXN0YW1wPSIwIj4zNjwva2V5PjwvZm9y
ZWlnbi1rZXlzPjxyZWYtdHlwZSBuYW1lPSJKb3VybmFsIEFydGljbGUiPjE3PC9yZWYtdHlwZT48
Y29udHJpYnV0b3JzPjxhdXRob3JzPjxhdXRob3I+S3J1aWpmZiwgUy48L2F1dGhvcj48YXV0aG9y
PlNpZGh1LCBTLiBCLjwvYXV0aG9yPjxhdXRob3I+U3l3YWssIE0uIFMuPC9hdXRob3I+PGF1dGhv
cj5HaWxsLCBBLiBKLjwvYXV0aG9yPjxhdXRob3I+RGVsYnJpZGdlLCBMLiBXLjwvYXV0aG9yPjwv
YXV0aG9ycz48L2NvbnRyaWJ1dG9ycz48YXV0aC1hZGRyZXNzPkVuZG9jcmluZSBTdXJnaWNhbCBV
bml0LCBVbml2ZXJzaXR5IG9mIFN5ZG5leSwgU3lkbmV5LCBOU1csIEF1c3RyYWxpYSwga3J1aWpm
ZnNAZ21haWwuY29tLjwvYXV0aC1hZGRyZXNzPjx0aXRsZXM+PHRpdGxlPk5lZ2F0aXZlIHBhcmFm
aWJyb21pbiBzdGFpbmluZyBwcmVkaWN0cyBtYWxpZ25hbnQgYmVoYXZpb3IgaW4gYXR5cGljYWwg
cGFyYXRoeXJvaWQgYWRlbm9tYXM8L3RpdGxlPjxzZWNvbmRhcnktdGl0bGU+QW5uIFN1cmcgT25j
b2w8L3NlY29uZGFyeS10aXRsZT48YWx0LXRpdGxlPkFubmFscyBvZiBzdXJnaWNhbCBvbmNvbG9n
eTwvYWx0LXRpdGxlPjwvdGl0bGVzPjxwYWdlcz40MjYtMzM8L3BhZ2VzPjx2b2x1bWU+MjE8L3Zv
bHVtZT48bnVtYmVyPjI8L251bWJlcj48ZWRpdGlvbj4yMDEzLzEwLzAyPC9lZGl0aW9uPjxrZXl3
b3Jkcz48a2V5d29yZD5BZG9sZXNjZW50PC9rZXl3b3JkPjxrZXl3b3JkPkFkdWx0PC9rZXl3b3Jk
PjxrZXl3b3JkPkFnZWQ8L2tleXdvcmQ+PGtleXdvcmQ+QmlvbWFya2VycywgVHVtb3IvKm1ldGFi
b2xpc208L2tleXdvcmQ+PGtleXdvcmQ+Q2FsY2l1bS9tZXRhYm9saXNtPC9rZXl3b3JkPjxrZXl3
b3JkPkZlbWFsZTwva2V5d29yZD48a2V5d29yZD5Gb2xsb3ctVXAgU3R1ZGllczwva2V5d29yZD48
a2V5d29yZD5IdW1hbnM8L2tleXdvcmQ+PGtleXdvcmQ+SW1tdW5vZW56eW1lIFRlY2huaXF1ZXM8
L2tleXdvcmQ+PGtleXdvcmQ+TWFsZTwva2V5d29yZD48a2V5d29yZD5NaWRkbGUgQWdlZDwva2V5
d29yZD48a2V5d29yZD5OZW9wbGFzbSBJbnZhc2l2ZW5lc3M8L2tleXdvcmQ+PGtleXdvcmQ+TmVv
cGxhc20gUmVjdXJyZW5jZSwgTG9jYWwvKmRpYWdub3Npcy9tZXRhYm9saXNtL21vcnRhbGl0eTwv
a2V5d29yZD48a2V5d29yZD5OZW9wbGFzbSBTdGFnaW5nPC9rZXl3b3JkPjxrZXl3b3JkPlBhcmF0
aHlyb2lkIEhvcm1vbmUvbWV0YWJvbGlzbTwva2V5d29yZD48a2V5d29yZD5QYXJhdGh5cm9pZCBO
ZW9wbGFzbXMvbWV0YWJvbGlzbS9tb3J0YWxpdHkvKnBhdGhvbG9neTwva2V5d29yZD48a2V5d29y
ZD5Qcm9nbm9zaXM8L2tleXdvcmQ+PGtleXdvcmQ+UHJvc3BlY3RpdmUgU3R1ZGllczwva2V5d29y
ZD48a2V5d29yZD5TdGFpbmluZyBhbmQgTGFiZWxpbmc8L2tleXdvcmQ+PGtleXdvcmQ+U3Vydml2
YWwgUmF0ZTwva2V5d29yZD48a2V5d29yZD5UdW1vciBTdXBwcmVzc29yIFByb3RlaW5zLyptZXRh
Ym9saXNtPC9rZXl3b3JkPjxrZXl3b3JkPllvdW5nIEFkdWx0PC9rZXl3b3JkPjwva2V5d29yZHM+
PGRhdGVzPjx5ZWFyPjIwMTQ8L3llYXI+PHB1Yi1kYXRlcz48ZGF0ZT5GZWI8L2RhdGU+PC9wdWIt
ZGF0ZXM+PC9kYXRlcz48aXNibj4xMDY4LTkyNjU8L2lzYm4+PGFjY2Vzc2lvbi1udW0+MjQwODE4
MDQ8L2FjY2Vzc2lvbi1udW0+PHVybHM+PC91cmxzPjxlbGVjdHJvbmljLXJlc291cmNlLW51bT4x
MC4xMjQ1L3MxMDQzNC0wMTMtMzI4OC04PC9lbGVjdHJvbmljLXJlc291cmNlLW51bT48cmVtb3Rl
LWRhdGFiYXNlLXByb3ZpZGVyPk5MTTwvcmVtb3RlLWRhdGFiYXNlLXByb3ZpZGVyPjxsYW5ndWFn
ZT5lbmc8L2xhbmd1YWdlPjwvcmVjb3JkPjwvQ2l0ZT48Q2l0ZT48QXV0aG9yPktpbTwvQXV0aG9y
PjxZZWFyPjIwMTI8L1llYXI+PFJlY051bT4zNzwvUmVjTnVtPjxyZWNvcmQ+PHJlYy1udW1iZXI+
Mzc8L3JlYy1udW1iZXI+PGZvcmVpZ24ta2V5cz48a2V5IGFwcD0iRU4iIGRiLWlkPSI5dnd2MjBw
d3YyMnc1dmVmeGQycHBmOWYwZDVyZHQwZXBhdnIiIHRpbWVzdGFtcD0iMCI+Mzc8L2tleT48L2Zv
cmVpZ24ta2V5cz48cmVmLXR5cGUgbmFtZT0iSm91cm5hbCBBcnRpY2xlIj4xNzwvcmVmLXR5cGU+
PGNvbnRyaWJ1dG9ycz48YXV0aG9ycz48YXV0aG9yPktpbSwgSC4gSy48L2F1dGhvcj48YXV0aG9y
Pk9oLCBZLiBMLjwvYXV0aG9yPjxhdXRob3I+S2ltLCBTLiBILjwvYXV0aG9yPjxhdXRob3I+TGVl
LCBELiBZLjwvYXV0aG9yPjxhdXRob3I+S2FuZywgSC4gQy48L2F1dGhvcj48YXV0aG9yPkxlZSwg
Si4gSS48L2F1dGhvcj48YXV0aG9yPkphbmcsIEguIFcuPC9hdXRob3I+PGF1dGhvcj5IdXIsIEsu
IFkuPC9hdXRob3I+PGF1dGhvcj5LaW0sIEouIEguPC9hdXRob3I+PGF1dGhvcj5NaW4sIFkuIEsu
PC9hdXRob3I+PGF1dGhvcj5DaHVuZywgSi4gSC48L2F1dGhvcj48YXV0aG9yPktpbSwgUy4gVy48
L2F1dGhvcj48L2F1dGhvcnM+PC9jb250cmlidXRvcnM+PGF1dGgtYWRkcmVzcz5EaXZpc2lvbiBv
ZiBFbmRvY3Jpbm9sb2d5IGFuZCBNZXRhYm9saXNtLCBEZXBhcnRtZW50IG9mIE1lZGljaW5lLCBT
YW1zdW5nIE1lZGljYWwgQ2VudGVyLCBTdW5na3l1bmt3YW4gVW5pdmVyc2l0eSBTY2hvb2wgb2Yg
TWVkaWNpbmUuPC9hdXRoLWFkZHJlc3M+PHRpdGxlcz48dGl0bGU+UGFyYWZpYnJvbWluIGltbXVu
b2hpc3RvY2hlbWljYWwgc3RhaW5pbmcgdG8gZGlmZmVyZW50aWF0ZSBwYXJhdGh5cm9pZCBjYXJj
aW5vbWEgZnJvbSBwYXJhdGh5cm9pZCBhZGVub21hPC90aXRsZT48c2Vjb25kYXJ5LXRpdGxlPkhl
YWQgTmVjazwvc2Vjb25kYXJ5LXRpdGxlPjxhbHQtdGl0bGU+SGVhZCAmYW1wOyBuZWNrPC9hbHQt
dGl0bGU+PC90aXRsZXM+PHBhZ2VzPjIwMS02PC9wYWdlcz48dm9sdW1lPjM0PC92b2x1bWU+PG51
bWJlcj4yPC9udW1iZXI+PGVkaXRpb24+MjAxMS8wNy8wMTwvZWRpdGlvbj48a2V5d29yZHM+PGtl
eXdvcmQ+QWRlbm9tYS8qZGlhZ25vc2lzL21ldGFib2xpc208L2tleXdvcmQ+PGtleXdvcmQ+QWR1
bHQ8L2tleXdvcmQ+PGtleXdvcmQ+QWdlZDwva2V5d29yZD48a2V5d29yZD5DaGlsZDwva2V5d29y
ZD48a2V5d29yZD5ETkEgTXV0YXRpb25hbCBBbmFseXNpczwva2V5d29yZD48a2V5d29yZD5EaWFn
bm9zaXMsIERpZmZlcmVudGlhbDwva2V5d29yZD48a2V5d29yZD5GZW1hbGU8L2tleXdvcmQ+PGtl
eXdvcmQ+SHVtYW5zPC9rZXl3b3JkPjxrZXl3b3JkPkh5cGVycGFyYXRoeXJvaWRpc208L2tleXdv
cmQ+PGtleXdvcmQ+SW1tdW5vaGlzdG9jaGVtaXN0cnk8L2tleXdvcmQ+PGtleXdvcmQ+TWFsZTwv
a2V5d29yZD48a2V5d29yZD5NaWRkbGUgQWdlZDwva2V5d29yZD48a2V5d29yZD5QYXJhdGh5cm9p
ZCBOZW9wbGFzbXMvKmRpYWdub3Npcy9nZW5ldGljcy9tZXRhYm9saXNtPC9rZXl3b3JkPjxrZXl3
b3JkPlR1bW9yIFN1cHByZXNzb3IgUHJvdGVpbnMvZ2VuZXRpY3MvKm1ldGFib2xpc208L2tleXdv
cmQ+PC9rZXl3b3Jkcz48ZGF0ZXM+PHllYXI+MjAxMjwveWVhcj48cHViLWRhdGVzPjxkYXRlPkZl
YjwvZGF0ZT48L3B1Yi1kYXRlcz48L2RhdGVzPjxpc2JuPjEwNDMtMzA3NDwvaXNibj48YWNjZXNz
aW9uLW51bT4yMTcxNzUxOTwvYWNjZXNzaW9uLW51bT48dXJscz48L3VybHM+PGVsZWN0cm9uaWMt
cmVzb3VyY2UtbnVtPjEwLjEwMDIvaGVkLjIxNzE2PC9lbGVjdHJvbmljLXJlc291cmNlLW51bT48
cmVtb3RlLWRhdGFiYXNlLXByb3ZpZGVyPk5MTTwvcmVtb3RlLWRhdGFiYXNlLXByb3ZpZGVyPjxs
YW5ndWFnZT5lbmc8L2xhbmd1YWdlPjwvcmVjb3JkPjwvQ2l0ZT48Q2l0ZT48QXV0aG9yPkxpbTwv
QXV0aG9yPjxZZWFyPjIwMTE8L1llYXI+PFJlY051bT4zODwvUmVjTnVtPjxyZWNvcmQ+PHJlYy1u
dW1iZXI+Mzg8L3JlYy1udW1iZXI+PGZvcmVpZ24ta2V5cz48a2V5IGFwcD0iRU4iIGRiLWlkPSI5
dnd2MjBwd3YyMnc1dmVmeGQycHBmOWYwZDVyZHQwZXBhdnIiIHRpbWVzdGFtcD0iMCI+Mzg8L2tl
eT48L2ZvcmVpZ24ta2V5cz48cmVmLXR5cGUgbmFtZT0iSm91cm5hbCBBcnRpY2xlIj4xNzwvcmVm
LXR5cGU+PGNvbnRyaWJ1dG9ycz48YXV0aG9ycz48YXV0aG9yPkxpbSwgUy48L2F1dGhvcj48YXV0
aG9yPkVsc3RvbiwgTS4gUy48L2F1dGhvcj48YXV0aG9yPkdpbGwsIEEuIEouPC9hdXRob3I+PGF1
dGhvcj5NYXJzaCwgRC4gSi48L2F1dGhvcj48YXV0aG9yPkNvbmFnbGVuLCBKLiBWLjwvYXV0aG9y
PjwvYXV0aG9ycz48L2NvbnRyaWJ1dG9ycz48YXV0aC1hZGRyZXNzPkRlcGFydG1lbnQgb2YgRW5k
b2NyaW5vbG9neSwgV2Fpa2F0byBIb3NwaXRhbCwgSGFtaWx0b24sIE5ldyBaZWFsYW5kLiBzYXJp
bmFsaW1AaG90bWFpbC5jb208L2F1dGgtYWRkcmVzcz48dGl0bGVzPjx0aXRsZT5NZXRhc3RhdGlj
IHBhcmF0aHlyb2lkIGNhcmNpbm9tYSBpbml0aWFsbHkgbWlzZGlhZ25vc2VkIGFzIHBhcmF0aHly
b2lkIGFkZW5vbWE6IHRoZSByb2xlIG9mIHBhcmFmaWJyb21pbiBpbiBpbmNyZWFzaW5nIGRpYWdu
b3N0aWMgYWNjdXJhY3k8L3RpdGxlPjxzZWNvbmRhcnktdGl0bGU+SW50ZXJuIE1lZCBKPC9zZWNv
bmRhcnktdGl0bGU+PGFsdC10aXRsZT5JbnRlcm5hbCBtZWRpY2luZSBqb3VybmFsPC9hbHQtdGl0
bGU+PC90aXRsZXM+PHBhZ2VzPjY5NS05PC9wYWdlcz48dm9sdW1lPjQxPC92b2x1bWU+PG51bWJl
cj45PC9udW1iZXI+PGVkaXRpb24+MjAxMS8wOS8wOTwvZWRpdGlvbj48a2V5d29yZHM+PGtleXdv
cmQ+QWRlbm9tYS9ibG9vZC8qZGlhZ25vc2lzPC9rZXl3b3JkPjxrZXl3b3JkPkFkdWx0PC9rZXl3
b3JkPjxrZXl3b3JkPkJpb21hcmtlcnMsIFR1bW9yL2Jsb29kLypwaHlzaW9sb2d5PC9rZXl3b3Jk
PjxrZXl3b3JkPipEaWFnbm9zdGljIEVycm9yczwva2V5d29yZD48a2V5d29yZD5GZW1hbGU8L2tl
eXdvcmQ+PGtleXdvcmQ+SHVtYW5zPC9rZXl3b3JkPjxrZXl3b3JkPlBhcmF0aHlyb2lkIE5lb3Bs
YXNtcy9ibG9vZC8qZGlhZ25vc2lzL3NlY29uZGFyeTwva2V5d29yZD48a2V5d29yZD5UdW1vciBT
dXBwcmVzc29yIFByb3RlaW5zL2Jsb29kLypwaHlzaW9sb2d5PC9rZXl3b3JkPjwva2V5d29yZHM+
PGRhdGVzPjx5ZWFyPjIwMTE8L3llYXI+PHB1Yi1kYXRlcz48ZGF0ZT5TZXA8L2RhdGU+PC9wdWIt
ZGF0ZXM+PC9kYXRlcz48aXNibj4xNDQ0LTA5MDM8L2lzYm4+PGFjY2Vzc2lvbi1udW0+MjE4OTk2
ODM8L2FjY2Vzc2lvbi1udW0+PHVybHM+PC91cmxzPjxlbGVjdHJvbmljLXJlc291cmNlLW51bT4x
MC4xMTExL2ouMTQ0NS01OTk0LjIwMTEuMDI1NDUueDwvZWxlY3Ryb25pYy1yZXNvdXJjZS1udW0+
PHJlbW90ZS1kYXRhYmFzZS1wcm92aWRlcj5OTE08L3JlbW90ZS1kYXRhYmFzZS1wcm92aWRlcj48
bGFuZ3VhZ2U+ZW5nPC9sYW5ndWFnZT48L3JlY29yZD48L0NpdGU+PC9FbmROb3RlPgB=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2,7-9,11-13</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It has been suggested that tumours which demonstrate loss of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expression may show subtle morphological clues including sheet like growth, eosinophilic cytoplasm, perinuclear cytoplasmic clearing and nuclear enlargement.</w: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zwv
c3R5bGU+PC9EaXNwbGF5VGV4dD48cmVjb3JkPjxyZWMtbnVtYmVyPjQ2PC9yZWMtbnVtYmVyPjxm
b3JlaWduLWtleXM+PGtleSBhcHA9IkVOIiBkYi1pZD0iOXZ3djIwcHd2MjJ3NXZlZnhkMnBwZjlm
MGQ1cmR0MGVwYXZyIiB0aW1lc3RhbXA9IjAiPjQ2PC9rZXk+PC9mb3JlaWduLWtleXM+PHJlZi10
eXBlIG5hbWU9IkpvdXJuYWwgQXJ0aWNsZSI+MTc8L3JlZi10eXBlPjxjb250cmlidXRvcnM+PGF1
dGhvcnM+PGF1dGhvcj5HaWxsLCBBLiBKLjwvYXV0aG9yPjxhdXRob3I+TGltLCBHLjwvYXV0aG9y
PjxhdXRob3I+Q2hldW5nLCBWLiBLLiBZLjwvYXV0aG9yPjxhdXRob3I+QW5kcmljaSwgSi48L2F1
dGhvcj48YXV0aG9yPlBlcnJ5LUtlZW5lLCBKLiBMLjwvYXV0aG9yPjxhdXRob3I+UGFpaywgSi48
L2F1dGhvcj48YXV0aG9yPlNpb3NvbiwgTC48L2F1dGhvcj48YXV0aG9yPkNsYXJrc29uLCBBLjwv
YXV0aG9yPjxhdXRob3I+U2hlZW4sIEEuPC9hdXRob3I+PGF1dGhvcj5MdXhmb3JkLCBDLjwvYXV0
aG9yPjxhdXRob3I+RWxzdG9uLCBNLiBTLjwvYXV0aG9yPjxhdXRob3I+TWV5ZXItUm9jaG93LCBH
LiBZLjwvYXV0aG9yPjxhdXRob3I+TmFubywgTS4gVC48L2F1dGhvcj48YXV0aG9yPktydWlqZmYs
IFMuPC9hdXRob3I+PGF1dGhvcj5FbmdlbHNtYW4sIEEuIEYuPC9hdXRob3I+PGF1dGhvcj5TeXdh
aywgTS48L2F1dGhvcj48YXV0aG9yPlNpZGh1LCBTLiBCLjwvYXV0aG9yPjxhdXRob3I+RGVsYnJp
ZGdlLCBMLiBXLjwvYXV0aG9yPjxhdXRob3I+Um9iaW5zb24sIEIuIEcuPC9hdXRob3I+PGF1dGhv
cj5NYXJzaCwgRC4gSi48L2F1dGhvcj48YXV0aG9yPlRvb24sIEMuIFcuPC9hdXRob3I+PGF1dGhv
cj5DaG91LCBBLjwvYXV0aG9yPjxhdXRob3I+Q2xpZnRvbi1CbGlnaCwgUi4gSi48L2F1dGhvcj48
L2F1dGhvcnM+PC9jb250cmlidXRvcnM+PGF1dGgtYWRkcmVzcz5DYW5jZXIgRGlhZ25vc2lzIGFu
ZCBQYXRob2xvZ3kgR3JvdXAsIEtvbGxpbmcgSW5zdGl0dXRlIG9mIE1lZGljYWwgUmVzZWFyY2gu
JiN4RDtOU1cgSGVhbHRoIFBhdGhvbG9neSwgRGVwYXJ0bWVudCBvZiBBbmF0b21pY2FsIFBhdGhv
bG9neSwgUm95YWwgTm9ydGggU2hvcmUgSG9zcGl0YWwuJiN4RDtTeWRuZXkgTWVkaWNhbCBTY2hv
b2wsIFVuaXZlcnNpdHkgb2YgU3lkbmV5LCBTeWRuZXkuJiN4RDtDYW5jZXIgR2VuZXRpY3MuJiN4
RDtEZXBhcnRtZW50IG9mIEFuYXRvbWljYWwgUGF0aG9sb2d5LCBQYXRob2xvZ3kgUXVlZW5zbGFu
ZCwgQnJpc2JhbmUuJiN4RDtEZXBhcnRtZW50cyBvZiBFbmRvY3Jpbm9sb2d5LiYjeEQ7RmFjdWx0
eSBvZiBNZWRpY2luZSBhbmQgSGVhbHRoIFNjaWVuY2VzLCBVbml2ZXJzaXR5IG9mIEF1Y2tsYW5k
LCBXYWlrYXRvIENsaW5pY2FsIENhbXB1cywgSGFtaWx0b24sIE5ldyBaZWFsYW5kLiYjeEQ7U3Vy
Z2VyeSwgV2Fpa2F0byBIb3NwaXRhbC4mI3hEO0RlcGFydG1lbnQgb2YgU3VyZ2VyeSwgUm95YWwg
QnJpc2JhbmUgYW5kIFdvbWVuJmFwb3M7cyBIb3NwaXRhbCwgSGVyc3RvbiwgUUxELCBBdXN0cmFs
aWEuJiN4RDtEZXBhcnRtZW50IG9mIFN1cmdpY2FsIE9uY29sb2d5LCBVbml2ZXJzaXR5IE1lZGlj
YWwgQ2VudGVyIEdyb25pbmdlbiwgVW5pdmVyc2l0eSBvZiBHcm9uaW5nZW4sIEdyb25pbmdlbiwg
VGhlIE5ldGhlcmxhbmRzLiYjeEQ7VW5pdmVyc2l0eSBvZiBTeWRuZXkgRW5kb2NyaW5lIFN1cmdp
Y2FsIFVuaXQsIFJveWFsIE5vcnRoIFNob3JlIEhvc3BpdGFsLCBTdCBMZW9uYXJkcy4mI3hEO0Rl
cGFydG1lbnQgb2YgRW5kb2NyaW5vbG9neSwgUm95YWwgTm9ydGggU2hvcmUgSG9zcGl0YWwuJiN4
RDtIb3Jtb25lcyBhbmQgQ2FuY2VyIEdyb3VwLCBLb2xsaW5nIEluc3RpdHV0ZSBvZiBNZWRpY2Fs
IFJlc2VhcmNoLiYjeEQ7SGlzdG9wYXRoIFBhdGhvbG9neSwgTWFjcXVhcmllIFBhcmsuJiN4RDtE
ZXBhcnRtZW50IG9mIEFuYXRvbWljYWwgUGF0aG9sb2d5LCBTWURQQVRILCBTdCBWaW5jZW50JmFw
b3M7cyBIb3NwaXRhbC4mI3hEO1RoZSBLaW5naG9ybiBDYW5jZXIgQ2VudHJlIGFuZCBHYXJ2YW4g
SW5zdGl0dXRlIG9mIE1lZGljYWwgUmVzZWFyY2gsIERhcmxpbmdodXJzdCwgTlNXLjwvYXV0aC1h
ZGRyZXNzPjx0aXRsZXM+PHRpdGxlPlBhcmFmaWJyb21pbi1kZWZpY2llbnQgKEhQVC1KVCBUeXBl
LCBDREM3MyBNdXRhdGVkKSBQYXJhdGh5cm9pZCBUdW1vcnMgRGVtb25zdHJhdGUgRGlzdGluY3Rp
dmUgTW9ycGhvbG9naWMgRmVhdHVy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M1LTQ2PC9wYWdlcz48dm9sdW1lPjQzPC92b2x1bWU+PG51
bWJlcj4xPC9udW1iZXI+PGVkaXRpb24+MjAxOC8wMS8xMzwvZWRpdGlvbj48ZGF0ZXM+PHllYXI+
MjAxOTwveWVhcj48cHViLWRhdGVzPjxkYXRlPkphbjwvZGF0ZT48L3B1Yi1kYXRlcz48L2RhdGVz
Pjxpc2JuPjAxNDctNTE4NTwvaXNibj48YWNjZXNzaW9uLW51bT4yOTMyNDQ2OTwvYWNjZXNzaW9u
LW51bT48dXJscz48L3VybHM+PGN1c3RvbTI+UE1DNjI5Njg0NjwvY3VzdG9tMj48ZWxlY3Ryb25p
Yy1yZXNvdXJjZS1udW0+MTAuMTA5Ny9wYXMuMDAwMDAwMDAwMDAwMTAxNzwvZWxlY3Ryb25pYy1y
ZXNvdXJjZS1udW0+PHJlbW90ZS1kYXRhYmFzZS1wcm92aWRlcj5OTE08L3JlbW90ZS1kYXRhYmFz
ZS1wcm92aWRlcj48bGFuZ3VhZ2U+ZW5nPC9sYW5ndWFnZT48L3JlY29yZD48L0NpdGU+PC9FbmRO
b3RlPn==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HaWxsPC9BdXRob3I+PFllYXI+MjAxOTwvWWVhcj48UmVj
TnVtPjQ2PC9SZWNOdW0+PERpc3BsYXlUZXh0PjxzdHlsZSBmYWNlPSJzdXBlcnNjcmlwdCI+Nzwv
c3R5bGU+PC9EaXNwbGF5VGV4dD48cmVjb3JkPjxyZWMtbnVtYmVyPjQ2PC9yZWMtbnVtYmVyPjxm
b3JlaWduLWtleXM+PGtleSBhcHA9IkVOIiBkYi1pZD0iOXZ3djIwcHd2MjJ3NXZlZnhkMnBwZjlm
MGQ1cmR0MGVwYXZyIiB0aW1lc3RhbXA9IjAiPjQ2PC9rZXk+PC9mb3JlaWduLWtleXM+PHJlZi10
eXBlIG5hbWU9IkpvdXJuYWwgQXJ0aWNsZSI+MTc8L3JlZi10eXBlPjxjb250cmlidXRvcnM+PGF1
dGhvcnM+PGF1dGhvcj5HaWxsLCBBLiBKLjwvYXV0aG9yPjxhdXRob3I+TGltLCBHLjwvYXV0aG9y
PjxhdXRob3I+Q2hldW5nLCBWLiBLLiBZLjwvYXV0aG9yPjxhdXRob3I+QW5kcmljaSwgSi48L2F1
dGhvcj48YXV0aG9yPlBlcnJ5LUtlZW5lLCBKLiBMLjwvYXV0aG9yPjxhdXRob3I+UGFpaywgSi48
L2F1dGhvcj48YXV0aG9yPlNpb3NvbiwgTC48L2F1dGhvcj48YXV0aG9yPkNsYXJrc29uLCBBLjwv
YXV0aG9yPjxhdXRob3I+U2hlZW4sIEEuPC9hdXRob3I+PGF1dGhvcj5MdXhmb3JkLCBDLjwvYXV0
aG9yPjxhdXRob3I+RWxzdG9uLCBNLiBTLjwvYXV0aG9yPjxhdXRob3I+TWV5ZXItUm9jaG93LCBH
LiBZLjwvYXV0aG9yPjxhdXRob3I+TmFubywgTS4gVC48L2F1dGhvcj48YXV0aG9yPktydWlqZmYs
IFMuPC9hdXRob3I+PGF1dGhvcj5FbmdlbHNtYW4sIEEuIEYuPC9hdXRob3I+PGF1dGhvcj5TeXdh
aywgTS48L2F1dGhvcj48YXV0aG9yPlNpZGh1LCBTLiBCLjwvYXV0aG9yPjxhdXRob3I+RGVsYnJp
ZGdlLCBMLiBXLjwvYXV0aG9yPjxhdXRob3I+Um9iaW5zb24sIEIuIEcuPC9hdXRob3I+PGF1dGhv
cj5NYXJzaCwgRC4gSi48L2F1dGhvcj48YXV0aG9yPlRvb24sIEMuIFcuPC9hdXRob3I+PGF1dGhv
cj5DaG91LCBBLjwvYXV0aG9yPjxhdXRob3I+Q2xpZnRvbi1CbGlnaCwgUi4gSi48L2F1dGhvcj48
L2F1dGhvcnM+PC9jb250cmlidXRvcnM+PGF1dGgtYWRkcmVzcz5DYW5jZXIgRGlhZ25vc2lzIGFu
ZCBQYXRob2xvZ3kgR3JvdXAsIEtvbGxpbmcgSW5zdGl0dXRlIG9mIE1lZGljYWwgUmVzZWFyY2gu
JiN4RDtOU1cgSGVhbHRoIFBhdGhvbG9neSwgRGVwYXJ0bWVudCBvZiBBbmF0b21pY2FsIFBhdGhv
bG9neSwgUm95YWwgTm9ydGggU2hvcmUgSG9zcGl0YWwuJiN4RDtTeWRuZXkgTWVkaWNhbCBTY2hv
b2wsIFVuaXZlcnNpdHkgb2YgU3lkbmV5LCBTeWRuZXkuJiN4RDtDYW5jZXIgR2VuZXRpY3MuJiN4
RDtEZXBhcnRtZW50IG9mIEFuYXRvbWljYWwgUGF0aG9sb2d5LCBQYXRob2xvZ3kgUXVlZW5zbGFu
ZCwgQnJpc2JhbmUuJiN4RDtEZXBhcnRtZW50cyBvZiBFbmRvY3Jpbm9sb2d5LiYjeEQ7RmFjdWx0
eSBvZiBNZWRpY2luZSBhbmQgSGVhbHRoIFNjaWVuY2VzLCBVbml2ZXJzaXR5IG9mIEF1Y2tsYW5k
LCBXYWlrYXRvIENsaW5pY2FsIENhbXB1cywgSGFtaWx0b24sIE5ldyBaZWFsYW5kLiYjeEQ7U3Vy
Z2VyeSwgV2Fpa2F0byBIb3NwaXRhbC4mI3hEO0RlcGFydG1lbnQgb2YgU3VyZ2VyeSwgUm95YWwg
QnJpc2JhbmUgYW5kIFdvbWVuJmFwb3M7cyBIb3NwaXRhbCwgSGVyc3RvbiwgUUxELCBBdXN0cmFs
aWEuJiN4RDtEZXBhcnRtZW50IG9mIFN1cmdpY2FsIE9uY29sb2d5LCBVbml2ZXJzaXR5IE1lZGlj
YWwgQ2VudGVyIEdyb25pbmdlbiwgVW5pdmVyc2l0eSBvZiBHcm9uaW5nZW4sIEdyb25pbmdlbiwg
VGhlIE5ldGhlcmxhbmRzLiYjeEQ7VW5pdmVyc2l0eSBvZiBTeWRuZXkgRW5kb2NyaW5lIFN1cmdp
Y2FsIFVuaXQsIFJveWFsIE5vcnRoIFNob3JlIEhvc3BpdGFsLCBTdCBMZW9uYXJkcy4mI3hEO0Rl
cGFydG1lbnQgb2YgRW5kb2NyaW5vbG9neSwgUm95YWwgTm9ydGggU2hvcmUgSG9zcGl0YWwuJiN4
RDtIb3Jtb25lcyBhbmQgQ2FuY2VyIEdyb3VwLCBLb2xsaW5nIEluc3RpdHV0ZSBvZiBNZWRpY2Fs
IFJlc2VhcmNoLiYjeEQ7SGlzdG9wYXRoIFBhdGhvbG9neSwgTWFjcXVhcmllIFBhcmsuJiN4RDtE
ZXBhcnRtZW50IG9mIEFuYXRvbWljYWwgUGF0aG9sb2d5LCBTWURQQVRILCBTdCBWaW5jZW50JmFw
b3M7cyBIb3NwaXRhbC4mI3hEO1RoZSBLaW5naG9ybiBDYW5jZXIgQ2VudHJlIGFuZCBHYXJ2YW4g
SW5zdGl0dXRlIG9mIE1lZGljYWwgUmVzZWFyY2gsIERhcmxpbmdodXJzdCwgTlNXLjwvYXV0aC1h
ZGRyZXNzPjx0aXRsZXM+PHRpdGxlPlBhcmFmaWJyb21pbi1kZWZpY2llbnQgKEhQVC1KVCBUeXBl
LCBDREM3MyBNdXRhdGVkKSBQYXJhdGh5cm9pZCBUdW1vcnMgRGVtb25zdHJhdGUgRGlzdGluY3Rp
dmUgTW9ycGhvbG9naWMgRmVhdHVy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M1LTQ2PC9wYWdlcz48dm9sdW1lPjQzPC92b2x1bWU+PG51
bWJlcj4xPC9udW1iZXI+PGVkaXRpb24+MjAxOC8wMS8xMzwvZWRpdGlvbj48ZGF0ZXM+PHllYXI+
MjAxOTwveWVhcj48cHViLWRhdGVzPjxkYXRlPkphbjwvZGF0ZT48L3B1Yi1kYXRlcz48L2RhdGVz
Pjxpc2JuPjAxNDctNTE4NTwvaXNibj48YWNjZXNzaW9uLW51bT4yOTMyNDQ2OTwvYWNjZXNzaW9u
LW51bT48dXJscz48L3VybHM+PGN1c3RvbTI+UE1DNjI5Njg0NjwvY3VzdG9tMj48ZWxlY3Ryb25p
Yy1yZXNvdXJjZS1udW0+MTAuMTA5Ny9wYXMuMDAwMDAwMDAwMDAwMTAxNzwvZWxlY3Ryb25pYy1y
ZXNvdXJjZS1udW0+PHJlbW90ZS1kYXRhYmFzZS1wcm92aWRlcj5OTE08L3JlbW90ZS1kYXRhYmFz
ZS1wcm92aWRlcj48bGFuZ3VhZ2U+ZW5nPC9sYW5ndWFnZT48L3JlY29yZD48L0NpdGU+PC9FbmRO
b3RlPn==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7</w:t>
            </w:r>
            <w:r w:rsidRPr="004F6F4F">
              <w:rPr>
                <w:rFonts w:ascii="Calibri" w:eastAsia="Calibri" w:hAnsi="Calibri" w:cs="Times New Roman"/>
                <w:sz w:val="16"/>
                <w:szCs w:val="16"/>
              </w:rPr>
              <w:fldChar w:fldCharType="end"/>
            </w:r>
          </w:p>
          <w:p w14:paraId="235B6544" w14:textId="77777777" w:rsidR="004F6F4F" w:rsidRPr="004F6F4F" w:rsidRDefault="004F6F4F" w:rsidP="004F6F4F">
            <w:pPr>
              <w:spacing w:after="0" w:line="240" w:lineRule="auto"/>
              <w:rPr>
                <w:rFonts w:ascii="Calibri" w:eastAsia="Calibri" w:hAnsi="Calibri" w:cs="Times New Roman"/>
                <w:sz w:val="16"/>
                <w:szCs w:val="16"/>
              </w:rPr>
            </w:pPr>
          </w:p>
          <w:p w14:paraId="235B6545" w14:textId="77777777" w:rsidR="004F6F4F" w:rsidRPr="004F6F4F" w:rsidRDefault="004F6F4F" w:rsidP="004F6F4F">
            <w:pPr>
              <w:spacing w:after="0" w:line="240" w:lineRule="auto"/>
              <w:rPr>
                <w:rFonts w:ascii="Calibri" w:eastAsia="Calibri" w:hAnsi="Calibri" w:cs="Times New Roman"/>
                <w:sz w:val="16"/>
                <w:szCs w:val="16"/>
              </w:rPr>
            </w:pPr>
            <w:r w:rsidRPr="004F6F4F">
              <w:rPr>
                <w:rFonts w:ascii="Calibri" w:eastAsia="Calibri" w:hAnsi="Calibri" w:cs="Times New Roman"/>
                <w:sz w:val="16"/>
                <w:szCs w:val="16"/>
              </w:rPr>
              <w:t>Ki-67 proliferative index has also been reported as elevated in parathyroid neoplasms though with some overlap with hyperplasia and adenomas.</w:t>
            </w:r>
            <w:r w:rsidRPr="004F6F4F">
              <w:rPr>
                <w:rFonts w:ascii="Calibri" w:eastAsia="Calibri" w:hAnsi="Calibri" w:cs="Times New Roman"/>
                <w:sz w:val="16"/>
                <w:szCs w:val="16"/>
              </w:rPr>
              <w:fldChar w:fldCharType="begin">
                <w:fldData xml:space="preserve">PEVuZE5vdGU+PENpdGU+PEF1dGhvcj5GZXJuYW5kZXotUmFudmllcjwvQXV0aG9yPjxZZWFyPjIw
MDk8L1llYXI+PFJlY051bT4zOTwvUmVjTnVtPjxEaXNwbGF5VGV4dD48c3R5bGUgZmFjZT0ic3Vw
ZXJzY3JpcHQiPjEsMTAsMTQtMTY8L3N0eWxlPjwvRGlzcGxheVRleHQ+PHJlY29yZD48cmVjLW51
bWJlcj4zOTwvcmVjLW51bWJlcj48Zm9yZWlnbi1rZXlzPjxrZXkgYXBwPSJFTiIgZGItaWQ9Ijl2
d3YyMHB3djIydzV2ZWZ4ZDJwcGY5ZjBkNXJkdDBlcGF2ciIgdGltZXN0YW1wPSIwIj4zOTwva2V5
PjwvZm9yZWlnbi1rZXlzPjxyZWYtdHlwZSBuYW1lPSJKb3VybmFsIEFydGljbGUiPjE3PC9yZWYt
dHlwZT48Y29udHJpYnV0b3JzPjxhdXRob3JzPjxhdXRob3I+RmVybmFuZGV6LVJhbnZpZXIsIEcu
IEcuPC9hdXRob3I+PGF1dGhvcj5LaGFuYWZzaGFyLCBFLjwvYXV0aG9yPjxhdXRob3I+VGFjaGEs
IEQuPC9hdXRob3I+PGF1dGhvcj5Xb25nLCBNLjwvYXV0aG9yPjxhdXRob3I+S2ViZWJldywgRS48
L2F1dGhvcj48YXV0aG9yPkR1aCwgUS4gWS48L2F1dGhvcj48YXV0aG9yPkNsYXJrLCBPLiBILjwv
YXV0aG9yPjwvYXV0aG9ycz48L2NvbnRyaWJ1dG9ycz48YXV0aC1hZGRyZXNzPkRlcGFydG1lbnQg
b2YgU3VyZ2VyeSwgVW5pdmVyc2l0eSBvZiBDYWxpZm9ybmlhIGF0IFNhbiBGcmFuY2lzY28sIFNh
biBGcmFuY2lzY28sIENhbGlmb3JuaWEgOTQxNDMtMTY3NCwgVVNBLjwvYXV0aC1hZGRyZXNzPjx0
aXRsZXM+PHRpdGxlPkRlZmluaW5nIGEgbW9sZWN1bGFyIHBoZW5vdHlwZSBmb3IgYmVuaWduIGFu
ZCBtYWxpZ25hbnQgcGFyYXRoeXJvaWQgdHVtb3J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zQtNDQ8L3BhZ2VzPjx2b2x1bWU+MTE1PC92b2x1bWU+PG51bWJlcj4yPC9udW1iZXI+
PGVkaXRpb24+MjAwOC8xMi8yNTwvZWRpdGlvbj48a2V5d29yZHM+PGtleXdvcmQ+QWRlbm9tYS9k
aWFnbm9zaXM8L2tleXdvcmQ+PGtleXdvcmQ+QmlvbWFya2VycywgVHVtb3IvKmFuYWx5c2lzPC9r
ZXl3b3JkPjxrZXl3b3JkPkNhcmNpbm9tYS9kaWFnbm9zaXM8L2tleXdvcmQ+PGtleXdvcmQ+RmVt
YWxlPC9rZXl3b3JkPjxrZXl3b3JkPkdhbGVjdGluIDMvYW5hbHlzaXM8L2tleXdvcmQ+PGtleXdv
cmQ+SHVtYW5zPC9rZXl3b3JkPjxrZXl3b3JkPkltbXVub2hpc3RvY2hlbWlzdHJ5PC9rZXl3b3Jk
PjxrZXl3b3JkPktpLTY3IEFudGlnZW4vYW5hbHlzaXM8L2tleXdvcmQ+PGtleXdvcmQ+TWFsZTwv
a2V5d29yZD48a2V5d29yZD5NaWRkbGUgQWdlZDwva2V5d29yZD48a2V5d29yZD5QYXJhdGh5cm9p
ZCBEaXNlYXNlcy9kaWFnbm9zaXM8L2tleXdvcmQ+PGtleXdvcmQ+UGFyYXRoeXJvaWQgTmVvcGxh
c21zLypkaWFnbm9zaXM8L2tleXdvcmQ+PGtleXdvcmQ+UGhlbm90eXBlPC9rZXl3b3JkPjxrZXl3
b3JkPlRpc3N1ZSBBcnJheSBBbmFseXNpczwva2V5d29yZD48a2V5d29yZD5UdW1vciBTdXBwcmVz
c29yIFByb3RlaW5zL2FuYWx5c2lzPC9rZXl3b3JkPjwva2V5d29yZHM+PGRhdGVzPjx5ZWFyPjIw
MDk8L3llYXI+PHB1Yi1kYXRlcz48ZGF0ZT5KYW4gMTU8L2RhdGU+PC9wdWItZGF0ZXM+PC9kYXRl
cz48aXNibj4wMDA4LTU0M1ggKFByaW50KSYjeEQ7MDAwOC01NDN4PC9pc2JuPjxhY2Nlc3Npb24t
bnVtPjE5MTA3NzcwPC9hY2Nlc3Npb24tbnVtPjx1cmxzPjwvdXJscz48ZWxlY3Ryb25pYy1yZXNv
dXJjZS1udW0+MTAuMTAwMi9jbmNyLjI0MDM3PC9lbGVjdHJvbmljLXJlc291cmNlLW51bT48cmVt
b3RlLWRhdGFiYXNlLXByb3ZpZGVyPk5MTTwvcmVtb3RlLWRhdGFiYXNlLXByb3ZpZGVyPjxsYW5n
dWFnZT5lbmc8L2xhbmd1YWdlPjwvcmVjb3JkPjwvQ2l0ZT48Q2l0ZT48QXV0aG9yPlRydXJhbjwv
QXV0aG9yPjxZZWFyPjIwMTQ8L1llYXI+PFJlY051bT40MDwvUmVjTnVtPjxyZWNvcmQ+PHJlYy1u
dW1iZXI+NDA8L3JlYy1udW1iZXI+PGZvcmVpZ24ta2V5cz48a2V5IGFwcD0iRU4iIGRiLWlkPSI5
dnd2MjBwd3YyMnc1dmVmeGQycHBmOWYwZDVyZHQwZXBhdnIiIHRpbWVzdGFtcD0iMCI+NDA8L2tl
eT48L2ZvcmVpZ24ta2V5cz48cmVmLXR5cGUgbmFtZT0iSm91cm5hbCBBcnRpY2xlIj4xNzwvcmVm
LXR5cGU+PGNvbnRyaWJ1dG9ycz48YXV0aG9ycz48YXV0aG9yPlRydXJhbiwgUC4gUC48L2F1dGhv
cj48YXV0aG9yPkpvaG5zb24sIFMuIEouPC9hdXRob3I+PGF1dGhvcj5CbGlzcywgUi4gRC48L2F1
dGhvcj48YXV0aG9yPkxlbm5hcmQsIFQuIFcuPC9hdXRob3I+PGF1dGhvcj5Bc3BpbmFsbCwgUy4g
Ui48L2F1dGhvcj48L2F1dGhvcnM+PC9jb250cmlidXRvcnM+PGF1dGgtYWRkcmVzcz5OZXdjYXN0
bGUgVXBvbiBUeW5lIEhvc3BpdGFscyBOSFMgRm91bmRhdGlvbiBUcnVzdCwgUm95YWwgVmljdG9y
aWEgSW5maXJtYXJ5LCBRdWVlbiBWaWN0b3JpYSBSb2FkLCBOZXdjYXN0bGUgdXBvbiBUeW5lLCBO
RTEgNExQLCBVSywgcGV0ZXJ0cnVyYW5AZ21haWwuY29tLjwvYXV0aC1hZGRyZXNzPjx0aXRsZXM+
PHRpdGxlPlBhcmFmaWJyb21pbiwgZ2FsZWN0aW4tMywgUEdQOS41LCBLaTY3LCBhbmQgY3ljbGlu
IEQxOiB1c2luZyBhbiBpbW11bm9oaXN0b2NoZW1pY2FsIHBhbmVsIHRvIGFpZCBpbiB0aGUgZGlh
Z25vc2lzIG9mIHBhcmF0aHlyb2lkIGNhbmNlcjwvdGl0bGU+PHNlY29uZGFyeS10aXRsZT5Xb3Js
ZCBKIFN1cmc8L3NlY29uZGFyeS10aXRsZT48YWx0LXRpdGxlPldvcmxkIGpvdXJuYWwgb2Ygc3Vy
Z2VyeTwvYWx0LXRpdGxlPjwvdGl0bGVzPjxwYWdlcz4yODQ1LTU0PC9wYWdlcz48dm9sdW1lPjM4
PC92b2x1bWU+PG51bWJlcj4xMTwvbnVtYmVyPjxlZGl0aW9uPjIwMTQvMDcvMDk8L2VkaXRpb24+
PGtleXdvcmRzPjxrZXl3b3JkPkFkZW5vbWEvKmNoZW1pc3RyeS9kaWFnbm9zaXM8L2tleXdvcmQ+
PGtleXdvcmQ+QWR1bHQ8L2tleXdvcmQ+PGtleXdvcmQ+QWdlZDwva2V5d29yZD48a2V5d29yZD5B
Z2VkLCA4MCBhbmQgb3Zlcjwva2V5d29yZD48a2V5d29yZD5CaW9tYXJrZXJzLCBUdW1vci8qYW5h
bHlzaXM8L2tleXdvcmQ+PGtleXdvcmQ+Q2FyY2lub21hLypjaGVtaXN0cnkvKmRpYWdub3Npcy9z
ZWNvbmRhcnk8L2tleXdvcmQ+PGtleXdvcmQ+Q2FzZS1Db250cm9sIFN0dWRpZXM8L2tleXdvcmQ+
PGtleXdvcmQ+Q3ljbGluIEQxL2FuYWx5c2lzPC9rZXl3b3JkPjxrZXl3b3JkPkZlbWFsZTwva2V5
d29yZD48a2V5d29yZD5HYWxlY3RpbiAzL2FuYWx5c2lzPC9rZXl3b3JkPjxrZXl3b3JkPkh1bWFu
czwva2V5d29yZD48a2V5d29yZD5JbW11bm9oaXN0b2NoZW1pc3RyeTwva2V5d29yZD48a2V5d29y
ZD5LaS02NyBBbnRpZ2VuL2FuYWx5c2lzPC9rZXl3b3JkPjxrZXl3b3JkPk1hbGU8L2tleXdvcmQ+
PGtleXdvcmQ+TWlkZGxlIEFnZWQ8L2tleXdvcmQ+PGtleXdvcmQ+TmVvcGxhc20gUHJvdGVpbnMv
KmFuYWx5c2lzPC9rZXl3b3JkPjxrZXl3b3JkPlBhcmF0aHlyb2lkIE5lb3BsYXNtcy8qY2hlbWlz
dHJ5LypkaWFnbm9zaXMvcGF0aG9sb2d5PC9rZXl3b3JkPjxrZXl3b3JkPlJldHJvc3BlY3RpdmUg
U3R1ZGllczwva2V5d29yZD48a2V5d29yZD5TZW5zaXRpdml0eSBhbmQgU3BlY2lmaWNpdHk8L2tl
eXdvcmQ+PGtleXdvcmQ+VHVtb3IgU3VwcHJlc3NvciBQcm90ZWlucy9hbmFseXNpczwva2V5d29y
ZD48a2V5d29yZD5VYmlxdWl0aW4gVGhpb2xlc3RlcmFzZS9hbmFseXNpczwva2V5d29yZD48L2tl
eXdvcmRzPjxkYXRlcz48eWVhcj4yMDE0PC95ZWFyPjxwdWItZGF0ZXM+PGRhdGU+Tm92PC9kYXRl
PjwvcHViLWRhdGVzPjwvZGF0ZXM+PGlzYm4+MDM2NC0yMzEzPC9pc2JuPjxhY2Nlc3Npb24tbnVt
PjI1MDAyMjUwPC9hY2Nlc3Npb24tbnVtPjx1cmxzPjwvdXJscz48ZWxlY3Ryb25pYy1yZXNvdXJj
ZS1udW0+MTAuMTAwNy9zMDAyNjgtMDE0LTI3MDAtMjwvZWxlY3Ryb25pYy1yZXNvdXJjZS1udW0+
PHJlbW90ZS1kYXRhYmFzZS1wcm92aWRlcj5OTE08L3JlbW90ZS1kYXRhYmFzZS1wcm92aWRlcj48
bGFuZ3VhZ2U+ZW5nPC9sYW5ndWFnZT48L3JlY29yZD48L0NpdGU+PENpdGU+PEF1dGhvcj5Pem9s
aW5zPC9BdXRob3I+PFllYXI+MjAxNjwvWWVhcj48UmVjTnVtPjQxPC9SZWNOdW0+PHJlY29yZD48
cmVjLW51bWJlcj40MTwvcmVjLW51bWJlcj48Zm9yZWlnbi1rZXlzPjxrZXkgYXBwPSJFTiIgZGIt
aWQ9Ijl2d3YyMHB3djIydzV2ZWZ4ZDJwcGY5ZjBkNXJkdDBlcGF2ciIgdGltZXN0YW1wPSIwIj40
MTwva2V5PjwvZm9yZWlnbi1rZXlzPjxyZWYtdHlwZSBuYW1lPSJKb3VybmFsIEFydGljbGUiPjE3
PC9yZWYtdHlwZT48Y29udHJpYnV0b3JzPjxhdXRob3JzPjxhdXRob3I+T3pvbGlucywgQS48L2F1
dGhvcj48YXV0aG9yPk5hcmJ1dHMsIFouPC9hdXRob3I+PGF1dGhvcj5WYW5hZ3MsIEEuPC9hdXRo
b3I+PGF1dGhvcj5TaW10bmllY2UsIFouPC9hdXRob3I+PGF1dGhvcj5WaXNuZXZza2EsIFouPC9h
dXRob3I+PGF1dGhvcj5Ba2NhLCBBLjwvYXV0aG9yPjxhdXRob3I+V2lyb3dza2ksIEQuPC9hdXRo
b3I+PGF1dGhvcj5HYXJkb3Zza2lzLCBKLjwvYXV0aG9yPjxhdXRob3I+U3RydW1mYSwgSS48L2F1
dGhvcj48YXV0aG9yPkdvcmV0emtpLCBQLiBFLjwvYXV0aG9yPjwvYXV0aG9ycz48L2NvbnRyaWJ1
dG9ycz48YXV0aC1hZGRyZXNzPkRlcGFydG1lbnQgb2YgU3VyZ2VyeSwgUmlnYSBTdHJhZGlucyBV
bml2ZXJzaXR5LCBEemlyY2llbWEgU3RyZWV0IDE2LCBMVi0xMDA3LCBSaWdhLCBMYXR2aWEuIGFy
dHVycy5vem9saW5zQHJzdS5sdi4mI3hEO0RlcGFydG1lbnQgb2YgU3VyZ2VyeSwgUmlnYSBTdHJh
ZGlucyBVbml2ZXJzaXR5LCBEemlyY2llbWEgU3RyZWV0IDE2LCBMVi0xMDA3LCBSaWdhLCBMYXR2
aWEuJiN4RDtEZXBhcnRtZW50IG9mIFBhdGhvbG9neSwgUmlnYSBTdHJhZGlucyBVbml2ZXJzaXR5
LCBSaWdhLCBMYXR2aWEuJiN4RDtEZXBhcnRtZW50IG9mIFN1cmdlcnksIEx1a2FzIEhvc3BpdGFs
LCBOZXVzcywgR2VybWFueS48L2F1dGgtYWRkcmVzcz48dGl0bGVzPjx0aXRsZT5FdmFsdWF0aW9u
IG9mIG1hbGlnbmFudCBwYXJhdGh5cm9pZCB0dW1vdXJzIGluIHR3byBFdXJvcGVhbiBjb2hvcnRz
IG9mIHBhdGllbnRzIHdpdGggc3BvcmFkaWMgcHJpbWFyeSBoeXBlcnBhcmF0aHlyb2lkaXNtPC90
aXRsZT48c2Vjb25kYXJ5LXRpdGxlPkxhbmdlbmJlY2tzIEFyY2ggU3VyZzwvc2Vjb25kYXJ5LXRp
dGxlPjxhbHQtdGl0bGU+TGFuZ2VuYmVjayZhcG9zO3MgYXJjaGl2ZXMgb2Ygc3VyZ2VyeTwvYWx0
LXRpdGxlPjwvdGl0bGVzPjxwYWdlcz45NDMtOTUxPC9wYWdlcz48dm9sdW1lPjQwMTwvdm9sdW1l
PjxudW1iZXI+NzwvbnVtYmVyPjxlZGl0aW9uPjIwMTYvMTEvMDE8L2VkaXRpb24+PGtleXdvcmRz
PjxrZXl3b3JkPkFkZW5vbWEvKmRpYWdub3Npcy8qZXBpZGVtaW9sb2d5L21ldGFib2xpc208L2tl
eXdvcmQ+PGtleXdvcmQ+QWR1bHQ8L2tleXdvcmQ+PGtleXdvcmQ+QWdlZDwva2V5d29yZD48a2V5
d29yZD5Db2hvcnQgU3R1ZGllczwva2V5d29yZD48a2V5d29yZD5FdXJvcGU8L2tleXdvcmQ+PGtl
eXdvcmQ+RmVtYWxlPC9rZXl3b3JkPjxrZXl3b3JkPkh1bWFuczwva2V5d29yZD48a2V5d29yZD5I
eXBlcnBhcmF0aHlyb2lkaXNtLCBQcmltYXJ5Lypjb21wbGljYXRpb25zL21ldGFib2xpc20vKnBh
dGhvbG9neTwva2V5d29yZD48a2V5d29yZD5LaS02NyBBbnRpZ2VuL21ldGFib2xpc208L2tleXdv
cmQ+PGtleXdvcmQ+TWFsZTwva2V5d29yZD48a2V5d29yZD5NaWRkbGUgQWdlZDwva2V5d29yZD48
a2V5d29yZD5QYXJhdGh5cm9pZCBOZW9wbGFzbXMvKmRpYWdub3Npcy8qZXBpZGVtaW9sb2d5L21l
dGFib2xpc208L2tleXdvcmQ+PGtleXdvcmQ+UHJldmFsZW5jZTwva2V5d29yZD48a2V5d29yZD5U
dW1vciBTdXBwcmVzc29yIFByb3RlaW5zL21ldGFib2xpc208L2tleXdvcmQ+PGtleXdvcmQ+SW1t
dW5vaGlzdG9jaGVtaXN0cnk8L2tleXdvcmQ+PGtleXdvcmQ+S2ktNjc8L2tleXdvcmQ+PGtleXdv
cmQ+UGFyYWZpYnJvbWluPC9rZXl3b3JkPjxrZXl3b3JkPlBhcmF0aHlyb2lkIGNhcmNpbm9tYTwv
a2V5d29yZD48a2V5d29yZD5QcmltYXJ5IGh5cGVycGFyYXRoeXJvaWRpc208L2tleXdvcmQ+PGtl
eXdvcmQ+RGVjbGFyYXRpb24gb2YgSGVsc2lua2kgYW5kIHBlcm1pc3Npb24gb2YgdGhlIENvbW1p
dHRlZSBvZiBFdGhpY3MsIFJpZ2EgU3RyYWRpbnM8L2tleXdvcmQ+PGtleXdvcmQ+VW5pdmVyc2l0
eSAoTm8uIEUtOSgyKSwgaXNzdWVkIG9uIE1heSA1dGgsIDIwMTQpLiBUaGUgcHJlc2VudCB3b3Jr
IHdhcyBjYXJyaWVkPC9rZXl3b3JkPjxrZXl3b3JkPm91dCB3aXRoaW4gdGhlIGZyYW1lcyBvZiBz
Y2llbnRpZmljIHByb2plY3QgTnIuPC9rZXl3b3JkPjxrZXl3b3JkPjIwMTMvMDAwNC8xRFAvMS4x
LjEuMi4wLzEzL0FQSUEvVklBQS8gMDIwLCBzdXBwb3J0ZWQgYnkgdGhlIEV1cm9wZWFuIFNvY2lh
bCBGdW5kPC9rZXl3b3JkPjxrZXl3b3JkPihFU0YpLiBUaGlzIGFydGljbGUgZG9lcyBub3QgY29u
dGFpbiBhbnkgc3R1ZGllcyB3aXRoIGh1bWFuIHBhcnRpY2lwYW50cyBvcjwva2V5d29yZD48a2V5
d29yZD5hbmltYWxzIHBlcmZvcm1lZCBieSBhbnkgb2YgdGhlIGF1dGhvcnMuIENvbmZsaWN0cyBv
ZiBpbnRlcmVzdCBOb25lLjwva2V5d29yZD48L2tleXdvcmRzPjxkYXRlcz48eWVhcj4yMDE2PC95
ZWFyPjxwdWItZGF0ZXM+PGRhdGU+Tm92PC9kYXRlPjwvcHViLWRhdGVzPjwvZGF0ZXM+PGlzYm4+
MTQzNS0yNDQzPC9pc2JuPjxhY2Nlc3Npb24tbnVtPjI2NjU4ODA4PC9hY2Nlc3Npb24tbnVtPjx1
cmxzPjwvdXJscz48Y3VzdG9tMj5QTUM1MDg2MzQwPC9jdXN0b20yPjxlbGVjdHJvbmljLXJlc291
cmNlLW51bT4xMC4xMDA3L3MwMDQyMy0wMTUtMTM2MS00PC9lbGVjdHJvbmljLXJlc291cmNlLW51
bT48cmVtb3RlLWRhdGFiYXNlLXByb3ZpZGVyPk5MTTwvcmVtb3RlLWRhdGFiYXNlLXByb3ZpZGVy
PjxsYW5ndWFnZT5lbmc8L2xhbmd1YWdlPjwvcmVjb3JkPjwvQ2l0ZT48Q2l0ZT48QXV0aG9yPkxs
b3lkPC9BdXRob3I+PFllYXI+MTk5NTwvWWVhcj48UmVjTnVtPjQyPC9SZWNOdW0+PHJlY29yZD48
cmVjLW51bWJlcj40MjwvcmVjLW51bWJlcj48Zm9yZWlnbi1rZXlzPjxrZXkgYXBwPSJFTiIgZGIt
aWQ9Ijl2d3YyMHB3djIydzV2ZWZ4ZDJwcGY5ZjBkNXJkdDBlcGF2ciIgdGltZXN0YW1wPSIwIj40
Mjwva2V5PjwvZm9yZWlnbi1rZXlzPjxyZWYtdHlwZSBuYW1lPSJKb3VybmFsIEFydGljbGUiPjE3
PC9yZWYtdHlwZT48Y29udHJpYnV0b3JzPjxhdXRob3JzPjxhdXRob3I+TGxveWQsIFIuIFYuPC9h
dXRob3I+PGF1dGhvcj5DYXJuZXksIEouIEEuPC9hdXRob3I+PGF1dGhvcj5GZXJyZWlybywgSi4g
QS48L2F1dGhvcj48YXV0aG9yPkppbiwgTC48L2F1dGhvcj48YXV0aG9yPlRob21wc29uLCBHLiBC
LjwvYXV0aG9yPjxhdXRob3I+VmFuIEhlZXJkZW4sIEouIEEuPC9hdXRob3I+PGF1dGhvcj5HcmFu
dCwgQy4gUy48L2F1dGhvcj48YXV0aG9yPldvbGxhbiwgUC4gQy48L2F1dGhvcj48L2F1dGhvcnM+
PC9jb250cmlidXRvcnM+PGF1dGgtYWRkcmVzcz5NRCwgUGhELjwvYXV0aC1hZGRyZXNzPjx0aXRs
ZXM+PHRpdGxlPkltbXVub2hpc3RvY2hlbWljYWwgQW5hbHlzaXMgb2YgdGhlIENlbGwgQ3ljbGUt
QXNzb2NpYXRlZCBBbnRpZ2VucyBLaS02NyBhbmQgUmV0aW5vYmxhc3RvbWEgUHJvdGVpbiBpbiBQ
YXJhdGh5cm9pZCBDYXJjaW5vbWFzIGFuZCBBZGVub21hczwvdGl0bGU+PHNlY29uZGFyeS10aXRs
ZT5FbmRvY3IgUGF0aG9sPC9zZWNvbmRhcnktdGl0bGU+PGFsdC10aXRsZT5FbmRvY3JpbmUgcGF0
aG9sb2d5PC9hbHQtdGl0bGU+PC90aXRsZXM+PHBhZ2VzPjI3OS0yODc8L3BhZ2VzPjx2b2x1bWU+
Njwvdm9sdW1lPjxudW1iZXI+NDwvbnVtYmVyPjxlZGl0aW9uPjE5OTUvMDEvMDE8L2VkaXRpb24+
PGRhdGVzPjx5ZWFyPjE5OTU8L3llYXI+PHB1Yi1kYXRlcz48ZGF0ZT5XaW50ZXI8L2RhdGU+PC9w
dWItZGF0ZXM+PC9kYXRlcz48aXNibj4xMDQ2LTM5NzY8L2lzYm4+PGFjY2Vzc2lvbi1udW0+MTIx
MTQ4MTA8L2FjY2Vzc2lvbi1udW0+PHVybHM+PC91cmxzPjxyZW1vdGUtZGF0YWJhc2UtcHJvdmlk
ZXI+TkxNPC9yZW1vdGUtZGF0YWJhc2UtcHJvdmlkZXI+PGxhbmd1YWdlPmVuZzwvbGFuZ3VhZ2U+
PC9yZWNvcmQ+PC9DaXRlPjxDaXRlPjxBdXRob3I+U3RvamFkaW5vdmljPC9BdXRob3I+PFllYXI+
MjAwMzwvWWVhcj48UmVjTnVtPjIxPC9SZWNOdW0+PHJlY29yZD48cmVjLW51bWJlcj4yMTwvcmVj
LW51bWJlcj48Zm9yZWlnbi1rZXlzPjxrZXkgYXBwPSJFTiIgZGItaWQ9Ijl2d3YyMHB3djIydzV2
ZWZ4ZDJwcGY5ZjBkNXJkdDBlcGF2ciIgdGltZXN0YW1wPSIwIj4yMTwva2V5PjwvZm9yZWlnbi1r
ZXlzPjxyZWYtdHlwZSBuYW1lPSJKb3VybmFsIEFydGljbGUiPjE3PC9yZWYtdHlwZT48Y29udHJp
YnV0b3JzPjxhdXRob3JzPjxhdXRob3I+U3RvamFkaW5vdmljLCBBLjwvYXV0aG9yPjxhdXRob3I+
SG9vcywgQS48L2F1dGhvcj48YXV0aG9yPk5pc3NhbiwgQS48L2F1dGhvcj48YXV0aG9yPkR1ZGFz
LCBNLiBFLjwvYXV0aG9yPjxhdXRob3I+Q29yZG9uLUNhcmRvLCBDLjwvYXV0aG9yPjxhdXRob3I+
U2hhaGEsIEEuIFIuPC9hdXRob3I+PGF1dGhvcj5CcmVubmFuLCBNLiBGLjwvYXV0aG9yPjxhdXRo
b3I+U2luZ2gsIEIuPC9hdXRob3I+PGF1dGhvcj5HaG9zc2VpbiwgUi4gQS48L2F1dGhvcj48L2F1
dGhvcnM+PC9jb250cmlidXRvcnM+PGF1dGgtYWRkcmVzcz5EZXBhcnRtZW50IG9mIFN1cmdlcnks
IE1lbW9yaWFsIFNsb2FuLUtldHRlcmluZyBDYW5jZXIgQ2VudGVyLCBOZXcgWW9yaywgTlkgMTAw
MjEsIFVTQS48L2F1dGgtYWRkcmVzcz48dGl0bGVzPjx0aXRsZT5QYXJhdGh5cm9pZCBuZW9wbGFz
bXM6IGNsaW5pY2FsLCBoaXN0b3BhdGhvbG9naWNhbCwgYW5kIHRpc3N1ZSBtaWNyb2FycmF5LWJh
c2VkIG1vbGVjdWxhciBhbmFseXNpcz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NTQtNjQ8L3BhZ2VzPjx2b2x1bWU+
MzQ8L3ZvbHVtZT48bnVtYmVyPjE8L251bWJlcj48ZWRpdGlvbj4yMDAzLzAyLzI4PC9lZGl0aW9u
PjxrZXl3b3Jkcz48a2V5d29yZD4qQWRlbm9tYS9jaGVtaXN0cnkvZ2VuZXRpY3MvcGF0aG9sb2d5
PC9rZXl3b3JkPjxrZXl3b3JkPkFkdWx0PC9rZXl3b3JkPjxrZXl3b3JkPkFnZWQ8L2tleXdvcmQ+
PGtleXdvcmQ+QWdlZCwgODAgYW5kIG92ZXI8L2tleXdvcmQ+PGtleXdvcmQ+QmlvbWFya2Vycywg
VHVtb3IvYW5hbHlzaXM8L2tleXdvcmQ+PGtleXdvcmQ+KkNhcmNpbm9tYS9jaGVtaXN0cnkvZ2Vu
ZXRpY3Mvc2Vjb25kYXJ5PC9rZXl3b3JkPjxrZXl3b3JkPkNlbGwgQ3ljbGUgUHJvdGVpbnMvYW5h
bHlzaXM8L2tleXdvcmQ+PGtleXdvcmQ+RE5BLCBOZW9wbGFzbS9hbmFseXNpczwva2V5d29yZD48
a2V5d29yZD5GZW1hbGU8L2tleXdvcmQ+PGtleXdvcmQ+KkdlbmUgRXhwcmVzc2lvbiBQcm9maWxp
bmc8L2tleXdvcmQ+PGtleXdvcmQ+SGlzdG9jeXRvbG9naWNhbCBQcmVwYXJhdGlvbiBUZWNobmlx
dWVzPC9rZXl3b3JkPjxrZXl3b3JkPkh1bWFuczwva2V5d29yZD48a2V5d29yZD5JbW11bm9lbnp5
bWUgVGVjaG5pcXVlczwva2V5d29yZD48a2V5d29yZD5LaS02NyBBbnRpZ2VuL2FuYWx5c2lzPC9r
ZXl3b3JkPjxrZXl3b3JkPk1hbGU8L2tleXdvcmQ+PGtleXdvcmQ+TWlkZGxlIEFnZWQ8L2tleXdv
cmQ+PGtleXdvcmQ+TmVvcGxhc20gUmVjdXJyZW5jZSwgTG9jYWwvcGF0aG9sb2d5PC9rZXl3b3Jk
PjxrZXl3b3JkPk9saWdvbnVjbGVvdGlkZSBBcnJheSBTZXF1ZW5jZSBBbmFseXNpczwva2V5d29y
ZD48a2V5d29yZD4qUGFyYXRoeXJvaWQgTmVvcGxhc21zL2NoZW1pc3RyeS9nZW5ldGljcy9wYXRo
b2xvZ3k8L2tleXdvcmQ+PGtleXdvcmQ+UmV0cm9zcGVjdGl2ZSBTdHVkaWVzPC9rZXl3b3JkPjwv
a2V5d29yZHM+PGRhdGVzPjx5ZWFyPjIwMDM8L3llYXI+PHB1Yi1kYXRlcz48ZGF0ZT5KYW48L2Rh
dGU+PC9wdWItZGF0ZXM+PC9kYXRlcz48aXNibj4wMDQ2LTgxNzcgKFByaW50KSYjeEQ7MDA0Ni04
MTc3PC9pc2JuPjxhY2Nlc3Npb24tbnVtPjEyNjA1MzY3PC9hY2Nlc3Npb24tbnVtPjx1cmxzPjwv
dXJscz48ZWxlY3Ryb25pYy1yZXNvdXJjZS1udW0+MTAuMTA1My9odXBhLjIwMDMuNTU8L2VsZWN0
cm9uaWMtcmVzb3VyY2UtbnVtPjxyZW1vdGUtZGF0YWJhc2UtcHJvdmlkZXI+TkxNPC9yZW1vdGUt
ZGF0YWJhc2UtcHJvdmlkZXI+PGxhbmd1YWdlPmVuZzwvbGFuZ3VhZ2U+PC9yZWNvcmQ+PC9DaXRl
PjwvRW5kTm90ZT5=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GZXJuYW5kZXotUmFudmllcjwvQXV0aG9yPjxZZWFyPjIw
MDk8L1llYXI+PFJlY051bT4zOTwvUmVjTnVtPjxEaXNwbGF5VGV4dD48c3R5bGUgZmFjZT0ic3Vw
ZXJzY3JpcHQiPjEsMTAsMTQtMTY8L3N0eWxlPjwvRGlzcGxheVRleHQ+PHJlY29yZD48cmVjLW51
bWJlcj4zOTwvcmVjLW51bWJlcj48Zm9yZWlnbi1rZXlzPjxrZXkgYXBwPSJFTiIgZGItaWQ9Ijl2
d3YyMHB3djIydzV2ZWZ4ZDJwcGY5ZjBkNXJkdDBlcGF2ciIgdGltZXN0YW1wPSIwIj4zOTwva2V5
PjwvZm9yZWlnbi1rZXlzPjxyZWYtdHlwZSBuYW1lPSJKb3VybmFsIEFydGljbGUiPjE3PC9yZWYt
dHlwZT48Y29udHJpYnV0b3JzPjxhdXRob3JzPjxhdXRob3I+RmVybmFuZGV6LVJhbnZpZXIsIEcu
IEcuPC9hdXRob3I+PGF1dGhvcj5LaGFuYWZzaGFyLCBFLjwvYXV0aG9yPjxhdXRob3I+VGFjaGEs
IEQuPC9hdXRob3I+PGF1dGhvcj5Xb25nLCBNLjwvYXV0aG9yPjxhdXRob3I+S2ViZWJldywgRS48
L2F1dGhvcj48YXV0aG9yPkR1aCwgUS4gWS48L2F1dGhvcj48YXV0aG9yPkNsYXJrLCBPLiBILjwv
YXV0aG9yPjwvYXV0aG9ycz48L2NvbnRyaWJ1dG9ycz48YXV0aC1hZGRyZXNzPkRlcGFydG1lbnQg
b2YgU3VyZ2VyeSwgVW5pdmVyc2l0eSBvZiBDYWxpZm9ybmlhIGF0IFNhbiBGcmFuY2lzY28sIFNh
biBGcmFuY2lzY28sIENhbGlmb3JuaWEgOTQxNDMtMTY3NCwgVVNBLjwvYXV0aC1hZGRyZXNzPjx0
aXRsZXM+PHRpdGxlPkRlZmluaW5nIGEgbW9sZWN1bGFyIHBoZW5vdHlwZSBmb3IgYmVuaWduIGFu
ZCBtYWxpZ25hbnQgcGFyYXRoeXJvaWQgdHVtb3J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zQtNDQ8L3BhZ2VzPjx2b2x1bWU+MTE1PC92b2x1bWU+PG51bWJlcj4yPC9udW1iZXI+
PGVkaXRpb24+MjAwOC8xMi8yNTwvZWRpdGlvbj48a2V5d29yZHM+PGtleXdvcmQ+QWRlbm9tYS9k
aWFnbm9zaXM8L2tleXdvcmQ+PGtleXdvcmQ+QmlvbWFya2VycywgVHVtb3IvKmFuYWx5c2lzPC9r
ZXl3b3JkPjxrZXl3b3JkPkNhcmNpbm9tYS9kaWFnbm9zaXM8L2tleXdvcmQ+PGtleXdvcmQ+RmVt
YWxlPC9rZXl3b3JkPjxrZXl3b3JkPkdhbGVjdGluIDMvYW5hbHlzaXM8L2tleXdvcmQ+PGtleXdv
cmQ+SHVtYW5zPC9rZXl3b3JkPjxrZXl3b3JkPkltbXVub2hpc3RvY2hlbWlzdHJ5PC9rZXl3b3Jk
PjxrZXl3b3JkPktpLTY3IEFudGlnZW4vYW5hbHlzaXM8L2tleXdvcmQ+PGtleXdvcmQ+TWFsZTwv
a2V5d29yZD48a2V5d29yZD5NaWRkbGUgQWdlZDwva2V5d29yZD48a2V5d29yZD5QYXJhdGh5cm9p
ZCBEaXNlYXNlcy9kaWFnbm9zaXM8L2tleXdvcmQ+PGtleXdvcmQ+UGFyYXRoeXJvaWQgTmVvcGxh
c21zLypkaWFnbm9zaXM8L2tleXdvcmQ+PGtleXdvcmQ+UGhlbm90eXBlPC9rZXl3b3JkPjxrZXl3
b3JkPlRpc3N1ZSBBcnJheSBBbmFseXNpczwva2V5d29yZD48a2V5d29yZD5UdW1vciBTdXBwcmVz
c29yIFByb3RlaW5zL2FuYWx5c2lzPC9rZXl3b3JkPjwva2V5d29yZHM+PGRhdGVzPjx5ZWFyPjIw
MDk8L3llYXI+PHB1Yi1kYXRlcz48ZGF0ZT5KYW4gMTU8L2RhdGU+PC9wdWItZGF0ZXM+PC9kYXRl
cz48aXNibj4wMDA4LTU0M1ggKFByaW50KSYjeEQ7MDAwOC01NDN4PC9pc2JuPjxhY2Nlc3Npb24t
bnVtPjE5MTA3NzcwPC9hY2Nlc3Npb24tbnVtPjx1cmxzPjwvdXJscz48ZWxlY3Ryb25pYy1yZXNv
dXJjZS1udW0+MTAuMTAwMi9jbmNyLjI0MDM3PC9lbGVjdHJvbmljLXJlc291cmNlLW51bT48cmVt
b3RlLWRhdGFiYXNlLXByb3ZpZGVyPk5MTTwvcmVtb3RlLWRhdGFiYXNlLXByb3ZpZGVyPjxsYW5n
dWFnZT5lbmc8L2xhbmd1YWdlPjwvcmVjb3JkPjwvQ2l0ZT48Q2l0ZT48QXV0aG9yPlRydXJhbjwv
QXV0aG9yPjxZZWFyPjIwMTQ8L1llYXI+PFJlY051bT40MDwvUmVjTnVtPjxyZWNvcmQ+PHJlYy1u
dW1iZXI+NDA8L3JlYy1udW1iZXI+PGZvcmVpZ24ta2V5cz48a2V5IGFwcD0iRU4iIGRiLWlkPSI5
dnd2MjBwd3YyMnc1dmVmeGQycHBmOWYwZDVyZHQwZXBhdnIiIHRpbWVzdGFtcD0iMCI+NDA8L2tl
eT48L2ZvcmVpZ24ta2V5cz48cmVmLXR5cGUgbmFtZT0iSm91cm5hbCBBcnRpY2xlIj4xNzwvcmVm
LXR5cGU+PGNvbnRyaWJ1dG9ycz48YXV0aG9ycz48YXV0aG9yPlRydXJhbiwgUC4gUC48L2F1dGhv
cj48YXV0aG9yPkpvaG5zb24sIFMuIEouPC9hdXRob3I+PGF1dGhvcj5CbGlzcywgUi4gRC48L2F1
dGhvcj48YXV0aG9yPkxlbm5hcmQsIFQuIFcuPC9hdXRob3I+PGF1dGhvcj5Bc3BpbmFsbCwgUy4g
Ui48L2F1dGhvcj48L2F1dGhvcnM+PC9jb250cmlidXRvcnM+PGF1dGgtYWRkcmVzcz5OZXdjYXN0
bGUgVXBvbiBUeW5lIEhvc3BpdGFscyBOSFMgRm91bmRhdGlvbiBUcnVzdCwgUm95YWwgVmljdG9y
aWEgSW5maXJtYXJ5LCBRdWVlbiBWaWN0b3JpYSBSb2FkLCBOZXdjYXN0bGUgdXBvbiBUeW5lLCBO
RTEgNExQLCBVSywgcGV0ZXJ0cnVyYW5AZ21haWwuY29tLjwvYXV0aC1hZGRyZXNzPjx0aXRsZXM+
PHRpdGxlPlBhcmFmaWJyb21pbiwgZ2FsZWN0aW4tMywgUEdQOS41LCBLaTY3LCBhbmQgY3ljbGlu
IEQxOiB1c2luZyBhbiBpbW11bm9oaXN0b2NoZW1pY2FsIHBhbmVsIHRvIGFpZCBpbiB0aGUgZGlh
Z25vc2lzIG9mIHBhcmF0aHlyb2lkIGNhbmNlcjwvdGl0bGU+PHNlY29uZGFyeS10aXRsZT5Xb3Js
ZCBKIFN1cmc8L3NlY29uZGFyeS10aXRsZT48YWx0LXRpdGxlPldvcmxkIGpvdXJuYWwgb2Ygc3Vy
Z2VyeTwvYWx0LXRpdGxlPjwvdGl0bGVzPjxwYWdlcz4yODQ1LTU0PC9wYWdlcz48dm9sdW1lPjM4
PC92b2x1bWU+PG51bWJlcj4xMTwvbnVtYmVyPjxlZGl0aW9uPjIwMTQvMDcvMDk8L2VkaXRpb24+
PGtleXdvcmRzPjxrZXl3b3JkPkFkZW5vbWEvKmNoZW1pc3RyeS9kaWFnbm9zaXM8L2tleXdvcmQ+
PGtleXdvcmQ+QWR1bHQ8L2tleXdvcmQ+PGtleXdvcmQ+QWdlZDwva2V5d29yZD48a2V5d29yZD5B
Z2VkLCA4MCBhbmQgb3Zlcjwva2V5d29yZD48a2V5d29yZD5CaW9tYXJrZXJzLCBUdW1vci8qYW5h
bHlzaXM8L2tleXdvcmQ+PGtleXdvcmQ+Q2FyY2lub21hLypjaGVtaXN0cnkvKmRpYWdub3Npcy9z
ZWNvbmRhcnk8L2tleXdvcmQ+PGtleXdvcmQ+Q2FzZS1Db250cm9sIFN0dWRpZXM8L2tleXdvcmQ+
PGtleXdvcmQ+Q3ljbGluIEQxL2FuYWx5c2lzPC9rZXl3b3JkPjxrZXl3b3JkPkZlbWFsZTwva2V5
d29yZD48a2V5d29yZD5HYWxlY3RpbiAzL2FuYWx5c2lzPC9rZXl3b3JkPjxrZXl3b3JkPkh1bWFu
czwva2V5d29yZD48a2V5d29yZD5JbW11bm9oaXN0b2NoZW1pc3RyeTwva2V5d29yZD48a2V5d29y
ZD5LaS02NyBBbnRpZ2VuL2FuYWx5c2lzPC9rZXl3b3JkPjxrZXl3b3JkPk1hbGU8L2tleXdvcmQ+
PGtleXdvcmQ+TWlkZGxlIEFnZWQ8L2tleXdvcmQ+PGtleXdvcmQ+TmVvcGxhc20gUHJvdGVpbnMv
KmFuYWx5c2lzPC9rZXl3b3JkPjxrZXl3b3JkPlBhcmF0aHlyb2lkIE5lb3BsYXNtcy8qY2hlbWlz
dHJ5LypkaWFnbm9zaXMvcGF0aG9sb2d5PC9rZXl3b3JkPjxrZXl3b3JkPlJldHJvc3BlY3RpdmUg
U3R1ZGllczwva2V5d29yZD48a2V5d29yZD5TZW5zaXRpdml0eSBhbmQgU3BlY2lmaWNpdHk8L2tl
eXdvcmQ+PGtleXdvcmQ+VHVtb3IgU3VwcHJlc3NvciBQcm90ZWlucy9hbmFseXNpczwva2V5d29y
ZD48a2V5d29yZD5VYmlxdWl0aW4gVGhpb2xlc3RlcmFzZS9hbmFseXNpczwva2V5d29yZD48L2tl
eXdvcmRzPjxkYXRlcz48eWVhcj4yMDE0PC95ZWFyPjxwdWItZGF0ZXM+PGRhdGU+Tm92PC9kYXRl
PjwvcHViLWRhdGVzPjwvZGF0ZXM+PGlzYm4+MDM2NC0yMzEzPC9pc2JuPjxhY2Nlc3Npb24tbnVt
PjI1MDAyMjUwPC9hY2Nlc3Npb24tbnVtPjx1cmxzPjwvdXJscz48ZWxlY3Ryb25pYy1yZXNvdXJj
ZS1udW0+MTAuMTAwNy9zMDAyNjgtMDE0LTI3MDAtMjwvZWxlY3Ryb25pYy1yZXNvdXJjZS1udW0+
PHJlbW90ZS1kYXRhYmFzZS1wcm92aWRlcj5OTE08L3JlbW90ZS1kYXRhYmFzZS1wcm92aWRlcj48
bGFuZ3VhZ2U+ZW5nPC9sYW5ndWFnZT48L3JlY29yZD48L0NpdGU+PENpdGU+PEF1dGhvcj5Pem9s
aW5zPC9BdXRob3I+PFllYXI+MjAxNjwvWWVhcj48UmVjTnVtPjQxPC9SZWNOdW0+PHJlY29yZD48
cmVjLW51bWJlcj40MTwvcmVjLW51bWJlcj48Zm9yZWlnbi1rZXlzPjxrZXkgYXBwPSJFTiIgZGIt
aWQ9Ijl2d3YyMHB3djIydzV2ZWZ4ZDJwcGY5ZjBkNXJkdDBlcGF2ciIgdGltZXN0YW1wPSIwIj40
MTwva2V5PjwvZm9yZWlnbi1rZXlzPjxyZWYtdHlwZSBuYW1lPSJKb3VybmFsIEFydGljbGUiPjE3
PC9yZWYtdHlwZT48Y29udHJpYnV0b3JzPjxhdXRob3JzPjxhdXRob3I+T3pvbGlucywgQS48L2F1
dGhvcj48YXV0aG9yPk5hcmJ1dHMsIFouPC9hdXRob3I+PGF1dGhvcj5WYW5hZ3MsIEEuPC9hdXRo
b3I+PGF1dGhvcj5TaW10bmllY2UsIFouPC9hdXRob3I+PGF1dGhvcj5WaXNuZXZza2EsIFouPC9h
dXRob3I+PGF1dGhvcj5Ba2NhLCBBLjwvYXV0aG9yPjxhdXRob3I+V2lyb3dza2ksIEQuPC9hdXRo
b3I+PGF1dGhvcj5HYXJkb3Zza2lzLCBKLjwvYXV0aG9yPjxhdXRob3I+U3RydW1mYSwgSS48L2F1
dGhvcj48YXV0aG9yPkdvcmV0emtpLCBQLiBFLjwvYXV0aG9yPjwvYXV0aG9ycz48L2NvbnRyaWJ1
dG9ycz48YXV0aC1hZGRyZXNzPkRlcGFydG1lbnQgb2YgU3VyZ2VyeSwgUmlnYSBTdHJhZGlucyBV
bml2ZXJzaXR5LCBEemlyY2llbWEgU3RyZWV0IDE2LCBMVi0xMDA3LCBSaWdhLCBMYXR2aWEuIGFy
dHVycy5vem9saW5zQHJzdS5sdi4mI3hEO0RlcGFydG1lbnQgb2YgU3VyZ2VyeSwgUmlnYSBTdHJh
ZGlucyBVbml2ZXJzaXR5LCBEemlyY2llbWEgU3RyZWV0IDE2LCBMVi0xMDA3LCBSaWdhLCBMYXR2
aWEuJiN4RDtEZXBhcnRtZW50IG9mIFBhdGhvbG9neSwgUmlnYSBTdHJhZGlucyBVbml2ZXJzaXR5
LCBSaWdhLCBMYXR2aWEuJiN4RDtEZXBhcnRtZW50IG9mIFN1cmdlcnksIEx1a2FzIEhvc3BpdGFs
LCBOZXVzcywgR2VybWFueS48L2F1dGgtYWRkcmVzcz48dGl0bGVzPjx0aXRsZT5FdmFsdWF0aW9u
IG9mIG1hbGlnbmFudCBwYXJhdGh5cm9pZCB0dW1vdXJzIGluIHR3byBFdXJvcGVhbiBjb2hvcnRz
IG9mIHBhdGllbnRzIHdpdGggc3BvcmFkaWMgcHJpbWFyeSBoeXBlcnBhcmF0aHlyb2lkaXNtPC90
aXRsZT48c2Vjb25kYXJ5LXRpdGxlPkxhbmdlbmJlY2tzIEFyY2ggU3VyZzwvc2Vjb25kYXJ5LXRp
dGxlPjxhbHQtdGl0bGU+TGFuZ2VuYmVjayZhcG9zO3MgYXJjaGl2ZXMgb2Ygc3VyZ2VyeTwvYWx0
LXRpdGxlPjwvdGl0bGVzPjxwYWdlcz45NDMtOTUxPC9wYWdlcz48dm9sdW1lPjQwMTwvdm9sdW1l
PjxudW1iZXI+NzwvbnVtYmVyPjxlZGl0aW9uPjIwMTYvMTEvMDE8L2VkaXRpb24+PGtleXdvcmRz
PjxrZXl3b3JkPkFkZW5vbWEvKmRpYWdub3Npcy8qZXBpZGVtaW9sb2d5L21ldGFib2xpc208L2tl
eXdvcmQ+PGtleXdvcmQ+QWR1bHQ8L2tleXdvcmQ+PGtleXdvcmQ+QWdlZDwva2V5d29yZD48a2V5
d29yZD5Db2hvcnQgU3R1ZGllczwva2V5d29yZD48a2V5d29yZD5FdXJvcGU8L2tleXdvcmQ+PGtl
eXdvcmQ+RmVtYWxlPC9rZXl3b3JkPjxrZXl3b3JkPkh1bWFuczwva2V5d29yZD48a2V5d29yZD5I
eXBlcnBhcmF0aHlyb2lkaXNtLCBQcmltYXJ5Lypjb21wbGljYXRpb25zL21ldGFib2xpc20vKnBh
dGhvbG9neTwva2V5d29yZD48a2V5d29yZD5LaS02NyBBbnRpZ2VuL21ldGFib2xpc208L2tleXdv
cmQ+PGtleXdvcmQ+TWFsZTwva2V5d29yZD48a2V5d29yZD5NaWRkbGUgQWdlZDwva2V5d29yZD48
a2V5d29yZD5QYXJhdGh5cm9pZCBOZW9wbGFzbXMvKmRpYWdub3Npcy8qZXBpZGVtaW9sb2d5L21l
dGFib2xpc208L2tleXdvcmQ+PGtleXdvcmQ+UHJldmFsZW5jZTwva2V5d29yZD48a2V5d29yZD5U
dW1vciBTdXBwcmVzc29yIFByb3RlaW5zL21ldGFib2xpc208L2tleXdvcmQ+PGtleXdvcmQ+SW1t
dW5vaGlzdG9jaGVtaXN0cnk8L2tleXdvcmQ+PGtleXdvcmQ+S2ktNjc8L2tleXdvcmQ+PGtleXdv
cmQ+UGFyYWZpYnJvbWluPC9rZXl3b3JkPjxrZXl3b3JkPlBhcmF0aHlyb2lkIGNhcmNpbm9tYTwv
a2V5d29yZD48a2V5d29yZD5QcmltYXJ5IGh5cGVycGFyYXRoeXJvaWRpc208L2tleXdvcmQ+PGtl
eXdvcmQ+RGVjbGFyYXRpb24gb2YgSGVsc2lua2kgYW5kIHBlcm1pc3Npb24gb2YgdGhlIENvbW1p
dHRlZSBvZiBFdGhpY3MsIFJpZ2EgU3RyYWRpbnM8L2tleXdvcmQ+PGtleXdvcmQ+VW5pdmVyc2l0
eSAoTm8uIEUtOSgyKSwgaXNzdWVkIG9uIE1heSA1dGgsIDIwMTQpLiBUaGUgcHJlc2VudCB3b3Jr
IHdhcyBjYXJyaWVkPC9rZXl3b3JkPjxrZXl3b3JkPm91dCB3aXRoaW4gdGhlIGZyYW1lcyBvZiBz
Y2llbnRpZmljIHByb2plY3QgTnIuPC9rZXl3b3JkPjxrZXl3b3JkPjIwMTMvMDAwNC8xRFAvMS4x
LjEuMi4wLzEzL0FQSUEvVklBQS8gMDIwLCBzdXBwb3J0ZWQgYnkgdGhlIEV1cm9wZWFuIFNvY2lh
bCBGdW5kPC9rZXl3b3JkPjxrZXl3b3JkPihFU0YpLiBUaGlzIGFydGljbGUgZG9lcyBub3QgY29u
dGFpbiBhbnkgc3R1ZGllcyB3aXRoIGh1bWFuIHBhcnRpY2lwYW50cyBvcjwva2V5d29yZD48a2V5
d29yZD5hbmltYWxzIHBlcmZvcm1lZCBieSBhbnkgb2YgdGhlIGF1dGhvcnMuIENvbmZsaWN0cyBv
ZiBpbnRlcmVzdCBOb25lLjwva2V5d29yZD48L2tleXdvcmRzPjxkYXRlcz48eWVhcj4yMDE2PC95
ZWFyPjxwdWItZGF0ZXM+PGRhdGU+Tm92PC9kYXRlPjwvcHViLWRhdGVzPjwvZGF0ZXM+PGlzYm4+
MTQzNS0yNDQzPC9pc2JuPjxhY2Nlc3Npb24tbnVtPjI2NjU4ODA4PC9hY2Nlc3Npb24tbnVtPjx1
cmxzPjwvdXJscz48Y3VzdG9tMj5QTUM1MDg2MzQwPC9jdXN0b20yPjxlbGVjdHJvbmljLXJlc291
cmNlLW51bT4xMC4xMDA3L3MwMDQyMy0wMTUtMTM2MS00PC9lbGVjdHJvbmljLXJlc291cmNlLW51
bT48cmVtb3RlLWRhdGFiYXNlLXByb3ZpZGVyPk5MTTwvcmVtb3RlLWRhdGFiYXNlLXByb3ZpZGVy
PjxsYW5ndWFnZT5lbmc8L2xhbmd1YWdlPjwvcmVjb3JkPjwvQ2l0ZT48Q2l0ZT48QXV0aG9yPkxs
b3lkPC9BdXRob3I+PFllYXI+MTk5NTwvWWVhcj48UmVjTnVtPjQyPC9SZWNOdW0+PHJlY29yZD48
cmVjLW51bWJlcj40MjwvcmVjLW51bWJlcj48Zm9yZWlnbi1rZXlzPjxrZXkgYXBwPSJFTiIgZGIt
aWQ9Ijl2d3YyMHB3djIydzV2ZWZ4ZDJwcGY5ZjBkNXJkdDBlcGF2ciIgdGltZXN0YW1wPSIwIj40
Mjwva2V5PjwvZm9yZWlnbi1rZXlzPjxyZWYtdHlwZSBuYW1lPSJKb3VybmFsIEFydGljbGUiPjE3
PC9yZWYtdHlwZT48Y29udHJpYnV0b3JzPjxhdXRob3JzPjxhdXRob3I+TGxveWQsIFIuIFYuPC9h
dXRob3I+PGF1dGhvcj5DYXJuZXksIEouIEEuPC9hdXRob3I+PGF1dGhvcj5GZXJyZWlybywgSi4g
QS48L2F1dGhvcj48YXV0aG9yPkppbiwgTC48L2F1dGhvcj48YXV0aG9yPlRob21wc29uLCBHLiBC
LjwvYXV0aG9yPjxhdXRob3I+VmFuIEhlZXJkZW4sIEouIEEuPC9hdXRob3I+PGF1dGhvcj5HcmFu
dCwgQy4gUy48L2F1dGhvcj48YXV0aG9yPldvbGxhbiwgUC4gQy48L2F1dGhvcj48L2F1dGhvcnM+
PC9jb250cmlidXRvcnM+PGF1dGgtYWRkcmVzcz5NRCwgUGhELjwvYXV0aC1hZGRyZXNzPjx0aXRs
ZXM+PHRpdGxlPkltbXVub2hpc3RvY2hlbWljYWwgQW5hbHlzaXMgb2YgdGhlIENlbGwgQ3ljbGUt
QXNzb2NpYXRlZCBBbnRpZ2VucyBLaS02NyBhbmQgUmV0aW5vYmxhc3RvbWEgUHJvdGVpbiBpbiBQ
YXJhdGh5cm9pZCBDYXJjaW5vbWFzIGFuZCBBZGVub21hczwvdGl0bGU+PHNlY29uZGFyeS10aXRs
ZT5FbmRvY3IgUGF0aG9sPC9zZWNvbmRhcnktdGl0bGU+PGFsdC10aXRsZT5FbmRvY3JpbmUgcGF0
aG9sb2d5PC9hbHQtdGl0bGU+PC90aXRsZXM+PHBhZ2VzPjI3OS0yODc8L3BhZ2VzPjx2b2x1bWU+
Njwvdm9sdW1lPjxudW1iZXI+NDwvbnVtYmVyPjxlZGl0aW9uPjE5OTUvMDEvMDE8L2VkaXRpb24+
PGRhdGVzPjx5ZWFyPjE5OTU8L3llYXI+PHB1Yi1kYXRlcz48ZGF0ZT5XaW50ZXI8L2RhdGU+PC9w
dWItZGF0ZXM+PC9kYXRlcz48aXNibj4xMDQ2LTM5NzY8L2lzYm4+PGFjY2Vzc2lvbi1udW0+MTIx
MTQ4MTA8L2FjY2Vzc2lvbi1udW0+PHVybHM+PC91cmxzPjxyZW1vdGUtZGF0YWJhc2UtcHJvdmlk
ZXI+TkxNPC9yZW1vdGUtZGF0YWJhc2UtcHJvdmlkZXI+PGxhbmd1YWdlPmVuZzwvbGFuZ3VhZ2U+
PC9yZWNvcmQ+PC9DaXRlPjxDaXRlPjxBdXRob3I+U3RvamFkaW5vdmljPC9BdXRob3I+PFllYXI+
MjAwMzwvWWVhcj48UmVjTnVtPjIxPC9SZWNOdW0+PHJlY29yZD48cmVjLW51bWJlcj4yMTwvcmVj
LW51bWJlcj48Zm9yZWlnbi1rZXlzPjxrZXkgYXBwPSJFTiIgZGItaWQ9Ijl2d3YyMHB3djIydzV2
ZWZ4ZDJwcGY5ZjBkNXJkdDBlcGF2ciIgdGltZXN0YW1wPSIwIj4yMTwva2V5PjwvZm9yZWlnbi1r
ZXlzPjxyZWYtdHlwZSBuYW1lPSJKb3VybmFsIEFydGljbGUiPjE3PC9yZWYtdHlwZT48Y29udHJp
YnV0b3JzPjxhdXRob3JzPjxhdXRob3I+U3RvamFkaW5vdmljLCBBLjwvYXV0aG9yPjxhdXRob3I+
SG9vcywgQS48L2F1dGhvcj48YXV0aG9yPk5pc3NhbiwgQS48L2F1dGhvcj48YXV0aG9yPkR1ZGFz
LCBNLiBFLjwvYXV0aG9yPjxhdXRob3I+Q29yZG9uLUNhcmRvLCBDLjwvYXV0aG9yPjxhdXRob3I+
U2hhaGEsIEEuIFIuPC9hdXRob3I+PGF1dGhvcj5CcmVubmFuLCBNLiBGLjwvYXV0aG9yPjxhdXRo
b3I+U2luZ2gsIEIuPC9hdXRob3I+PGF1dGhvcj5HaG9zc2VpbiwgUi4gQS48L2F1dGhvcj48L2F1
dGhvcnM+PC9jb250cmlidXRvcnM+PGF1dGgtYWRkcmVzcz5EZXBhcnRtZW50IG9mIFN1cmdlcnks
IE1lbW9yaWFsIFNsb2FuLUtldHRlcmluZyBDYW5jZXIgQ2VudGVyLCBOZXcgWW9yaywgTlkgMTAw
MjEsIFVTQS48L2F1dGgtYWRkcmVzcz48dGl0bGVzPjx0aXRsZT5QYXJhdGh5cm9pZCBuZW9wbGFz
bXM6IGNsaW5pY2FsLCBoaXN0b3BhdGhvbG9naWNhbCwgYW5kIHRpc3N1ZSBtaWNyb2FycmF5LWJh
c2VkIG1vbGVjdWxhciBhbmFseXNpcz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NTQtNjQ8L3BhZ2VzPjx2b2x1bWU+
MzQ8L3ZvbHVtZT48bnVtYmVyPjE8L251bWJlcj48ZWRpdGlvbj4yMDAzLzAyLzI4PC9lZGl0aW9u
PjxrZXl3b3Jkcz48a2V5d29yZD4qQWRlbm9tYS9jaGVtaXN0cnkvZ2VuZXRpY3MvcGF0aG9sb2d5
PC9rZXl3b3JkPjxrZXl3b3JkPkFkdWx0PC9rZXl3b3JkPjxrZXl3b3JkPkFnZWQ8L2tleXdvcmQ+
PGtleXdvcmQ+QWdlZCwgODAgYW5kIG92ZXI8L2tleXdvcmQ+PGtleXdvcmQ+QmlvbWFya2Vycywg
VHVtb3IvYW5hbHlzaXM8L2tleXdvcmQ+PGtleXdvcmQ+KkNhcmNpbm9tYS9jaGVtaXN0cnkvZ2Vu
ZXRpY3Mvc2Vjb25kYXJ5PC9rZXl3b3JkPjxrZXl3b3JkPkNlbGwgQ3ljbGUgUHJvdGVpbnMvYW5h
bHlzaXM8L2tleXdvcmQ+PGtleXdvcmQ+RE5BLCBOZW9wbGFzbS9hbmFseXNpczwva2V5d29yZD48
a2V5d29yZD5GZW1hbGU8L2tleXdvcmQ+PGtleXdvcmQ+KkdlbmUgRXhwcmVzc2lvbiBQcm9maWxp
bmc8L2tleXdvcmQ+PGtleXdvcmQ+SGlzdG9jeXRvbG9naWNhbCBQcmVwYXJhdGlvbiBUZWNobmlx
dWVzPC9rZXl3b3JkPjxrZXl3b3JkPkh1bWFuczwva2V5d29yZD48a2V5d29yZD5JbW11bm9lbnp5
bWUgVGVjaG5pcXVlczwva2V5d29yZD48a2V5d29yZD5LaS02NyBBbnRpZ2VuL2FuYWx5c2lzPC9r
ZXl3b3JkPjxrZXl3b3JkPk1hbGU8L2tleXdvcmQ+PGtleXdvcmQ+TWlkZGxlIEFnZWQ8L2tleXdv
cmQ+PGtleXdvcmQ+TmVvcGxhc20gUmVjdXJyZW5jZSwgTG9jYWwvcGF0aG9sb2d5PC9rZXl3b3Jk
PjxrZXl3b3JkPk9saWdvbnVjbGVvdGlkZSBBcnJheSBTZXF1ZW5jZSBBbmFseXNpczwva2V5d29y
ZD48a2V5d29yZD4qUGFyYXRoeXJvaWQgTmVvcGxhc21zL2NoZW1pc3RyeS9nZW5ldGljcy9wYXRo
b2xvZ3k8L2tleXdvcmQ+PGtleXdvcmQ+UmV0cm9zcGVjdGl2ZSBTdHVkaWVzPC9rZXl3b3JkPjwv
a2V5d29yZHM+PGRhdGVzPjx5ZWFyPjIwMDM8L3llYXI+PHB1Yi1kYXRlcz48ZGF0ZT5KYW48L2Rh
dGU+PC9wdWItZGF0ZXM+PC9kYXRlcz48aXNibj4wMDQ2LTgxNzcgKFByaW50KSYjeEQ7MDA0Ni04
MTc3PC9pc2JuPjxhY2Nlc3Npb24tbnVtPjEyNjA1MzY3PC9hY2Nlc3Npb24tbnVtPjx1cmxzPjwv
dXJscz48ZWxlY3Ryb25pYy1yZXNvdXJjZS1udW0+MTAuMTA1My9odXBhLjIwMDMuNTU8L2VsZWN0
cm9uaWMtcmVzb3VyY2UtbnVtPjxyZW1vdGUtZGF0YWJhc2UtcHJvdmlkZXI+TkxNPC9yZW1vdGUt
ZGF0YWJhc2UtcHJvdmlkZXI+PGxhbmd1YWdlPmVuZzwvbGFuZ3VhZ2U+PC9yZWNvcmQ+PC9DaXRl
PjwvRW5kTm90ZT5=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1,10,14-16</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If performed, evaluation of Ki-67 immunohistochemical staining of the parathyroid neoplasm should be recorded as a percent of tumour cells staining in hot spots (the areas with greatest Ki-67 expression). The method used to calculate the Ki-67 percent should be specified (e.g., manual count and the number of cells evaluated, or automated computer assisted calculation including the number of cells counted). </w:t>
            </w:r>
          </w:p>
          <w:p w14:paraId="235B6546" w14:textId="77777777" w:rsidR="004F6F4F" w:rsidRPr="004F6F4F" w:rsidRDefault="004F6F4F" w:rsidP="004F6F4F">
            <w:pPr>
              <w:spacing w:after="0" w:line="240" w:lineRule="auto"/>
              <w:rPr>
                <w:rFonts w:ascii="Calibri" w:eastAsia="Calibri" w:hAnsi="Calibri" w:cs="Times New Roman"/>
                <w:sz w:val="16"/>
                <w:szCs w:val="16"/>
              </w:rPr>
            </w:pPr>
            <w:r w:rsidRPr="004F6F4F">
              <w:rPr>
                <w:rFonts w:ascii="Calibri" w:eastAsia="Calibri" w:hAnsi="Calibri" w:cs="Times New Roman"/>
                <w:sz w:val="16"/>
                <w:szCs w:val="16"/>
              </w:rPr>
              <w:t xml:space="preserve"> </w:t>
            </w:r>
          </w:p>
          <w:p w14:paraId="235B6547" w14:textId="77777777" w:rsidR="004F6F4F" w:rsidRDefault="004F6F4F" w:rsidP="004F6F4F">
            <w:pPr>
              <w:spacing w:line="240" w:lineRule="auto"/>
              <w:rPr>
                <w:rFonts w:ascii="Calibri" w:eastAsia="Calibri" w:hAnsi="Calibri" w:cs="Times New Roman"/>
                <w:sz w:val="16"/>
                <w:szCs w:val="16"/>
              </w:rPr>
            </w:pPr>
            <w:r w:rsidRPr="004F6F4F">
              <w:rPr>
                <w:rFonts w:ascii="Calibri" w:eastAsia="Calibri" w:hAnsi="Calibri" w:cs="Times New Roman"/>
                <w:sz w:val="16"/>
                <w:szCs w:val="16"/>
              </w:rPr>
              <w:t>Other markers might include Cyclin D and/or galectin-3 overexpression or retinoblastoma (Rb) loss of expression which has also been studied with an association in carcinomas compared to adenomas.</w:t>
            </w:r>
            <w:r w:rsidRPr="004F6F4F">
              <w:rPr>
                <w:rFonts w:ascii="Calibri" w:eastAsia="Calibri" w:hAnsi="Calibri" w:cs="Times New Roman"/>
                <w:sz w:val="16"/>
                <w:szCs w:val="16"/>
              </w:rPr>
              <w:fldChar w:fldCharType="begin">
                <w:fldData xml:space="preserve">PEVuZE5vdGU+PENpdGU+PEF1dGhvcj5TdG9qYWRpbm92aWM8L0F1dGhvcj48WWVhcj4yMDAzPC9Z
ZWFyPjxSZWNOdW0+MjE8L1JlY051bT48RGlzcGxheVRleHQ+PHN0eWxlIGZhY2U9InN1cGVyc2Ny
aXB0Ij4xNi0xODwvc3R5bGU+PC9EaXNwbGF5VGV4dD48cmVjb3JkPjxyZWMtbnVtYmVyPjIxPC9y
ZWMtbnVtYmVyPjxmb3JlaWduLWtleXM+PGtleSBhcHA9IkVOIiBkYi1pZD0iOXZ3djIwcHd2MjJ3
NXZlZnhkMnBwZjlmMGQ1cmR0MGVwYXZyIiB0aW1lc3RhbXA9IjAiPjIxPC9rZXk+PC9mb3JlaWdu
LWtleXM+PHJlZi10eXBlIG5hbWU9IkpvdXJuYWwgQXJ0aWNsZSI+MTc8L3JlZi10eXBlPjxjb250
cmlidXRvcnM+PGF1dGhvcnM+PGF1dGhvcj5TdG9qYWRpbm92aWMsIEEuPC9hdXRob3I+PGF1dGhv
cj5Ib29zLCBBLjwvYXV0aG9yPjxhdXRob3I+Tmlzc2FuLCBBLjwvYXV0aG9yPjxhdXRob3I+RHVk
YXMsIE0uIEUuPC9hdXRob3I+PGF1dGhvcj5Db3Jkb24tQ2FyZG8sIEMuPC9hdXRob3I+PGF1dGhv
cj5TaGFoYSwgQS4gUi48L2F1dGhvcj48YXV0aG9yPkJyZW5uYW4sIE0uIEYuPC9hdXRob3I+PGF1
dGhvcj5TaW5naCwgQi48L2F1dGhvcj48YXV0aG9yPkdob3NzZWluLCBSLiBBLjwvYXV0aG9yPjwv
YXV0aG9ycz48L2NvbnRyaWJ1dG9ycz48YXV0aC1hZGRyZXNzPkRlcGFydG1lbnQgb2YgU3VyZ2Vy
eSwgTWVtb3JpYWwgU2xvYW4tS2V0dGVyaW5nIENhbmNlciBDZW50ZXIsIE5ldyBZb3JrLCBOWSAx
MDAyMSwgVVNBLjwvYXV0aC1hZGRyZXNzPjx0aXRsZXM+PHRpdGxlPlBhcmF0aHlyb2lkIG5lb3Bs
YXNtczogY2xpbmljYWwsIGhpc3RvcGF0aG9sb2dpY2FsLCBhbmQgdGlzc3VlIG1pY3JvYXJyYXkt
YmFzZWQgbW9sZWN1bGFyIGFuYWx5c2l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1NC02NDwvcGFnZXM+PHZvbHVt
ZT4zNDwvdm9sdW1lPjxudW1iZXI+MTwvbnVtYmVyPjxlZGl0aW9uPjIwMDMvMDIvMjg8L2VkaXRp
b24+PGtleXdvcmRzPjxrZXl3b3JkPipBZGVub21hL2NoZW1pc3RyeS9nZW5ldGljcy9wYXRob2xv
Z3k8L2tleXdvcmQ+PGtleXdvcmQ+QWR1bHQ8L2tleXdvcmQ+PGtleXdvcmQ+QWdlZDwva2V5d29y
ZD48a2V5d29yZD5BZ2VkLCA4MCBhbmQgb3Zlcjwva2V5d29yZD48a2V5d29yZD5CaW9tYXJrZXJz
LCBUdW1vci9hbmFseXNpczwva2V5d29yZD48a2V5d29yZD4qQ2FyY2lub21hL2NoZW1pc3RyeS9n
ZW5ldGljcy9zZWNvbmRhcnk8L2tleXdvcmQ+PGtleXdvcmQ+Q2VsbCBDeWNsZSBQcm90ZWlucy9h
bmFseXNpczwva2V5d29yZD48a2V5d29yZD5ETkEsIE5lb3BsYXNtL2FuYWx5c2lzPC9rZXl3b3Jk
PjxrZXl3b3JkPkZlbWFsZTwva2V5d29yZD48a2V5d29yZD4qR2VuZSBFeHByZXNzaW9uIFByb2Zp
bGluZzwva2V5d29yZD48a2V5d29yZD5IaXN0b2N5dG9sb2dpY2FsIFByZXBhcmF0aW9uIFRlY2hu
aXF1ZXM8L2tleXdvcmQ+PGtleXdvcmQ+SHVtYW5zPC9rZXl3b3JkPjxrZXl3b3JkPkltbXVub2Vu
enltZSBUZWNobmlxdWVzPC9rZXl3b3JkPjxrZXl3b3JkPktpLTY3IEFudGlnZW4vYW5hbHlzaXM8
L2tleXdvcmQ+PGtleXdvcmQ+TWFsZTwva2V5d29yZD48a2V5d29yZD5NaWRkbGUgQWdlZDwva2V5
d29yZD48a2V5d29yZD5OZW9wbGFzbSBSZWN1cnJlbmNlLCBMb2NhbC9wYXRob2xvZ3k8L2tleXdv
cmQ+PGtleXdvcmQ+T2xpZ29udWNsZW90aWRlIEFycmF5IFNlcXVlbmNlIEFuYWx5c2lzPC9rZXl3
b3JkPjxrZXl3b3JkPipQYXJhdGh5cm9pZCBOZW9wbGFzbXMvY2hlbWlzdHJ5L2dlbmV0aWNzL3Bh
dGhvbG9neTwva2V5d29yZD48a2V5d29yZD5SZXRyb3NwZWN0aXZlIFN0dWRpZXM8L2tleXdvcmQ+
PC9rZXl3b3Jkcz48ZGF0ZXM+PHllYXI+MjAwMzwveWVhcj48cHViLWRhdGVzPjxkYXRlPkphbjwv
ZGF0ZT48L3B1Yi1kYXRlcz48L2RhdGVzPjxpc2JuPjAwNDYtODE3NyAoUHJpbnQpJiN4RDswMDQ2
LTgxNzc8L2lzYm4+PGFjY2Vzc2lvbi1udW0+MTI2MDUzNjc8L2FjY2Vzc2lvbi1udW0+PHVybHM+
PC91cmxzPjxlbGVjdHJvbmljLXJlc291cmNlLW51bT4xMC4xMDUzL2h1cGEuMjAwMy41NTwvZWxl
Y3Ryb25pYy1yZXNvdXJjZS1udW0+PHJlbW90ZS1kYXRhYmFzZS1wcm92aWRlcj5OTE08L3JlbW90
ZS1kYXRhYmFzZS1wcm92aWRlcj48bGFuZ3VhZ2U+ZW5nPC9sYW5ndWFnZT48L3JlY29yZD48L0Np
dGU+PENpdGU+PEF1dGhvcj5IZW1tZXI8L0F1dGhvcj48WWVhcj4yMDAxPC9ZZWFyPjxSZWNOdW0+
NDQ8L1JlY051bT48cmVjb3JkPjxyZWMtbnVtYmVyPjQ0PC9yZWMtbnVtYmVyPjxmb3JlaWduLWtl
eXM+PGtleSBhcHA9IkVOIiBkYi1pZD0iOXZ3djIwcHd2MjJ3NXZlZnhkMnBwZjlmMGQ1cmR0MGVw
YXZyIiB0aW1lc3RhbXA9IjAiPjQ0PC9rZXk+PC9mb3JlaWduLWtleXM+PHJlZi10eXBlIG5hbWU9
IkpvdXJuYWwgQXJ0aWNsZSI+MTc8L3JlZi10eXBlPjxjb250cmlidXRvcnM+PGF1dGhvcnM+PGF1
dGhvcj5IZW1tZXIsIFMuPC9hdXRob3I+PGF1dGhvcj5XYXNlbml1cywgVi4gTS48L2F1dGhvcj48
YXV0aG9yPkhhZ2x1bmQsIEMuPC9hdXRob3I+PGF1dGhvcj5aaHUsIFkuPC9hdXRob3I+PGF1dGhv
cj5LbnV1dGlsYSwgUy48L2F1dGhvcj48YXV0aG9yPkZyYW5zc2lsYSwgSy48L2F1dGhvcj48YXV0
aG9yPkpvZW5zdXUsIEguPC9hdXRob3I+PC9hdXRob3JzPjwvY29udHJpYnV0b3JzPjxhdXRoLWFk
ZHJlc3M+RGVwYXJ0bWVudCBvZiBPbmNvbG9neSwgTGFib3JhdG9yeSBvZiBNZWRpY2FsIEdlbmV0
aWNzLCBIZWxzaW5raSBVbml2ZXJzaXR5IENlbnRyYWwgSG9zcGl0YWwsIEhhYXJ0bWFuaW5rYXR1
IDQsIEZJTi0wMDAyOSBIWUtTLCBIZWxzaW5raSwgRmlubGFuZC48L2F1dGgtYWRkcmVzcz48dGl0
bGVzPjx0aXRsZT5EZWxldGlvbiBvZiAxMXEyMyBhbmQgY3ljbGluIEQxIG92ZXJleHByZXNzaW9u
IGFyZSBmcmVxdWVudCBhYmVycmF0aW9ucyBpbiBwYXJhdGh5cm9pZCBhZGVub21hczwvdGl0bGU+
PHNlY29uZGFyeS10aXRsZT5BbSBKIFBhdGhvbDwvc2Vjb25kYXJ5LXRpdGxlPjxhbHQtdGl0bGU+
VGhlIEFtZXJpY2FuIGpvdXJuYWwgb2YgcGF0aG9sb2d5PC9hbHQtdGl0bGU+PC90aXRsZXM+PHBh
Z2VzPjEzNTUtNjI8L3BhZ2VzPjx2b2x1bWU+MTU4PC92b2x1bWU+PG51bWJlcj40PC9udW1iZXI+
PGVkaXRpb24+MjAwMS8wNC8wNjwvZWRpdGlvbj48a2V5d29yZHM+PGtleXdvcmQ+QWRlbm9tYS8q
Z2VuZXRpY3MvKm1ldGFib2xpc208L2tleXdvcmQ+PGtleXdvcmQ+QWR1bHQ8L2tleXdvcmQ+PGtl
eXdvcmQ+QWdlZDwva2V5d29yZD48a2V5d29yZD4qQ2hyb21vc29tZXMsIEh1bWFuLCBQYWlyIDEx
PC9rZXl3b3JkPjxrZXl3b3JkPkN5Y2xpbiBEMS8qbWV0YWJvbGlzbTwva2V5d29yZD48a2V5d29y
ZD5GZW1hbGU8L2tleXdvcmQ+PGtleXdvcmQ+KkdlbmUgRGVsZXRpb248L2tleXdvcmQ+PGtleXdv
cmQ+R2VuZSBEb3NhZ2U8L2tleXdvcmQ+PGtleXdvcmQ+SHVtYW5zPC9rZXl3b3JkPjxrZXl3b3Jk
PkluIFNpdHUgSHlicmlkaXphdGlvbiwgRmx1b3Jlc2NlbmNlPC9rZXl3b3JkPjxrZXl3b3JkPk1h
bGU8L2tleXdvcmQ+PGtleXdvcmQ+TWlkZGxlIEFnZWQ8L2tleXdvcmQ+PGtleXdvcmQ+TnVjbGVp
YyBBY2lkIEh5YnJpZGl6YXRpb248L2tleXdvcmQ+PGtleXdvcmQ+UGFyYXRoeXJvaWQgTmVvcGxh
c21zLypnZW5ldGljcy8qbWV0YWJvbGlzbTwva2V5d29yZD48L2tleXdvcmRzPjxkYXRlcz48eWVh
cj4yMDAxPC95ZWFyPjxwdWItZGF0ZXM+PGRhdGU+QXByPC9kYXRlPjwvcHViLWRhdGVzPjwvZGF0
ZXM+PGlzYm4+MDAwMi05NDQwIChQcmludCkmI3hEOzAwMDItOTQ0MDwvaXNibj48YWNjZXNzaW9u
LW51bT4xMTI5MDU1MzwvYWNjZXNzaW9uLW51bT48dXJscz48L3VybHM+PGN1c3RvbTI+UE1DMTg5
MTkyODwvY3VzdG9tMj48ZWxlY3Ryb25pYy1yZXNvdXJjZS1udW0+MTAuMTAxNi9zMDAwMi05NDQw
KDEwKTY0MDg2LTI8L2VsZWN0cm9uaWMtcmVzb3VyY2UtbnVtPjxyZW1vdGUtZGF0YWJhc2UtcHJv
dmlkZXI+TkxNPC9yZW1vdGUtZGF0YWJhc2UtcHJvdmlkZXI+PGxhbmd1YWdlPmVuZzwvbGFuZ3Vh
Z2U+PC9yZWNvcmQ+PC9DaXRlPjxDaXRlPjxBdXRob3I+VmFzZWY8L0F1dGhvcj48WWVhcj4xOTk5
PC9ZZWFyPjxSZWNOdW0+NDU8L1JlY051bT48cmVjb3JkPjxyZWMtbnVtYmVyPjQ1PC9yZWMtbnVt
YmVyPjxmb3JlaWduLWtleXM+PGtleSBhcHA9IkVOIiBkYi1pZD0iOXZ3djIwcHd2MjJ3NXZlZnhk
MnBwZjlmMGQ1cmR0MGVwYXZyIiB0aW1lc3RhbXA9IjAiPjQ1PC9rZXk+PC9mb3JlaWduLWtleXM+
PHJlZi10eXBlIG5hbWU9IkpvdXJuYWwgQXJ0aWNsZSI+MTc8L3JlZi10eXBlPjxjb250cmlidXRv
cnM+PGF1dGhvcnM+PGF1dGhvcj5WYXNlZiwgTS4gQS48L2F1dGhvcj48YXV0aG9yPkJyeW5lcywg
Ui4gSy48L2F1dGhvcj48YXV0aG9yPlN0dXJtLCBNLjwvYXV0aG9yPjxhdXRob3I+QnJvbWxleSwg
Qy48L2F1dGhvcj48YXV0aG9yPlJvYmluc29uLCBSLiBBLjwvYXV0aG9yPjwvYXV0aG9ycz48L2Nv
bnRyaWJ1dG9ycz48YXV0aC1hZGRyZXNzPkRlcGFydG1lbnQgb2YgUGF0aG9sb2d5LCBVbml2ZXJz
aXR5IG9mIElvd2EgQ29sbGVnZSBvZiBNZWRpY2luZSwgSW93YSBDaXR5LCBVU0EuIG1vaGFtbWFk
LXZhc2VmQHVpb3dhLmVkdTwvYXV0aC1hZGRyZXNzPjx0aXRsZXM+PHRpdGxlPkV4cHJlc3Npb24g
b2YgY3ljbGluIEQxIGluIHBhcmF0aHlyb2lkIGNhcmNpbm9tYXMsIGFkZW5vbWFzLCBhbmQgaHlw
ZXJwbGFzaWFzOiBhIHBhcmFmZmluIGltbXVub2hpc3RvY2hlbWljYWwgc3R1ZHk8L3RpdGxlPjxz
ZWNvbmRhcnktdGl0bGU+TW9kIFBhdGhvbDwvc2Vjb25kYXJ5LXRpdGxlPjxhbHQtdGl0bGU+TW9k
ZXJuIHBhdGhvbG9neSA6IGFuIG9mZmljaWFsIGpvdXJuYWwgb2YgdGhlIFVuaXRlZCBTdGF0ZXMg
YW5kIENhbmFkaWFuIEFjYWRlbXkgb2YgUGF0aG9sb2d5LCBJbmM8L2FsdC10aXRsZT48L3RpdGxl
cz48cGFnZXM+NDEyLTY8L3BhZ2VzPjx2b2x1bWU+MTI8L3ZvbHVtZT48bnVtYmVyPjQ8L251bWJl
cj48ZWRpdGlvbj4xOTk5LzA1LzA2PC9lZGl0aW9uPjxrZXl3b3Jkcz48a2V5d29yZD5BZGVub21h
L21ldGFib2xpc20vKnBhdGhvbG9neTwva2V5d29yZD48a2V5d29yZD5BZHVsdDwva2V5d29yZD48
a2V5d29yZD5BZ2VkPC9rZXl3b3JkPjxrZXl3b3JkPkFnZWQsIDgwIGFuZCBvdmVyPC9rZXl3b3Jk
PjxrZXl3b3JkPkJpb3BzeTwva2V5d29yZD48a2V5d29yZD5DeWNsaW4gRDEvKmFuYWx5c2lzL2Jp
b3N5bnRoZXNpczwva2V5d29yZD48a2V5d29yZD5GZW1hbGU8L2tleXdvcmQ+PGtleXdvcmQ+SHVt
YW5zPC9rZXl3b3JkPjxrZXl3b3JkPkh5cGVycGxhc2lhL21ldGFib2xpc20vKnBhdGhvbG9neTwv
a2V5d29yZD48a2V5d29yZD5JbW11bm9oaXN0b2NoZW1pc3RyeTwva2V5d29yZD48a2V5d29yZD5N
YWxlPC9rZXl3b3JkPjxrZXl3b3JkPk1pZGRsZSBBZ2VkPC9rZXl3b3JkPjxrZXl3b3JkPlBhcmF0
aHlyb2lkIEdsYW5kcy9jaGVtaXN0cnkvcGF0aG9sb2d5PC9rZXl3b3JkPjxrZXl3b3JkPlBhcmF0
aHlyb2lkIE5lb3BsYXNtcy9tZXRhYm9saXNtLypwYXRob2xvZ3k8L2tleXdvcmQ+PC9rZXl3b3Jk
cz48ZGF0ZXM+PHllYXI+MTk5OTwveWVhcj48cHViLWRhdGVzPjxkYXRlPkFwcjwvZGF0ZT48L3B1
Yi1kYXRlcz48L2RhdGVzPjxpc2JuPjA4OTMtMzk1MiAoUHJpbnQpJiN4RDswODkzLTM5NTI8L2lz
Ym4+PGFjY2Vzc2lvbi1udW0+MTAyMjk1MDY8L2FjY2Vzc2lvbi1udW0+PHVybHM+PC91cmxzPjxy
ZW1vdGUtZGF0YWJhc2UtcHJvdmlkZXI+TkxNPC9yZW1vdGUtZGF0YWJhc2UtcHJvdmlkZXI+PGxh
bmd1YWdlPmVuZzwvbGFuZ3VhZ2U+PC9yZWNvcmQ+PC9DaXRlPjwvRW5kTm90ZT5=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TdG9qYWRpbm92aWM8L0F1dGhvcj48WWVhcj4yMDAzPC9Z
ZWFyPjxSZWNOdW0+MjE8L1JlY051bT48RGlzcGxheVRleHQ+PHN0eWxlIGZhY2U9InN1cGVyc2Ny
aXB0Ij4xNi0xODwvc3R5bGU+PC9EaXNwbGF5VGV4dD48cmVjb3JkPjxyZWMtbnVtYmVyPjIxPC9y
ZWMtbnVtYmVyPjxmb3JlaWduLWtleXM+PGtleSBhcHA9IkVOIiBkYi1pZD0iOXZ3djIwcHd2MjJ3
NXZlZnhkMnBwZjlmMGQ1cmR0MGVwYXZyIiB0aW1lc3RhbXA9IjAiPjIxPC9rZXk+PC9mb3JlaWdu
LWtleXM+PHJlZi10eXBlIG5hbWU9IkpvdXJuYWwgQXJ0aWNsZSI+MTc8L3JlZi10eXBlPjxjb250
cmlidXRvcnM+PGF1dGhvcnM+PGF1dGhvcj5TdG9qYWRpbm92aWMsIEEuPC9hdXRob3I+PGF1dGhv
cj5Ib29zLCBBLjwvYXV0aG9yPjxhdXRob3I+Tmlzc2FuLCBBLjwvYXV0aG9yPjxhdXRob3I+RHVk
YXMsIE0uIEUuPC9hdXRob3I+PGF1dGhvcj5Db3Jkb24tQ2FyZG8sIEMuPC9hdXRob3I+PGF1dGhv
cj5TaGFoYSwgQS4gUi48L2F1dGhvcj48YXV0aG9yPkJyZW5uYW4sIE0uIEYuPC9hdXRob3I+PGF1
dGhvcj5TaW5naCwgQi48L2F1dGhvcj48YXV0aG9yPkdob3NzZWluLCBSLiBBLjwvYXV0aG9yPjwv
YXV0aG9ycz48L2NvbnRyaWJ1dG9ycz48YXV0aC1hZGRyZXNzPkRlcGFydG1lbnQgb2YgU3VyZ2Vy
eSwgTWVtb3JpYWwgU2xvYW4tS2V0dGVyaW5nIENhbmNlciBDZW50ZXIsIE5ldyBZb3JrLCBOWSAx
MDAyMSwgVVNBLjwvYXV0aC1hZGRyZXNzPjx0aXRsZXM+PHRpdGxlPlBhcmF0aHlyb2lkIG5lb3Bs
YXNtczogY2xpbmljYWwsIGhpc3RvcGF0aG9sb2dpY2FsLCBhbmQgdGlzc3VlIG1pY3JvYXJyYXkt
YmFzZWQgbW9sZWN1bGFyIGFuYWx5c2lzPC90aXRsZT48c2Vjb25kYXJ5LXRpdGxlPkh1bSBQYXRo
b2w8L3NlY29uZGFyeS10aXRsZT48YWx0LXRpdGxlPkh1bWFuIHBhdGhvbG9neTwvYWx0LXRpdGxl
PjwvdGl0bGVzPjxwZXJpb2RpY2FsPjxmdWxsLXRpdGxlPkh1bSBQYXRob2w8L2Z1bGwtdGl0bGU+
PGFiYnItMT5IdW1hbiBwYXRob2xvZ3k8L2FiYnItMT48L3BlcmlvZGljYWw+PGFsdC1wZXJpb2Rp
Y2FsPjxmdWxsLXRpdGxlPkh1bSBQYXRob2w8L2Z1bGwtdGl0bGU+PGFiYnItMT5IdW1hbiBwYXRo
b2xvZ3k8L2FiYnItMT48L2FsdC1wZXJpb2RpY2FsPjxwYWdlcz41NC02NDwvcGFnZXM+PHZvbHVt
ZT4zNDwvdm9sdW1lPjxudW1iZXI+MTwvbnVtYmVyPjxlZGl0aW9uPjIwMDMvMDIvMjg8L2VkaXRp
b24+PGtleXdvcmRzPjxrZXl3b3JkPipBZGVub21hL2NoZW1pc3RyeS9nZW5ldGljcy9wYXRob2xv
Z3k8L2tleXdvcmQ+PGtleXdvcmQ+QWR1bHQ8L2tleXdvcmQ+PGtleXdvcmQ+QWdlZDwva2V5d29y
ZD48a2V5d29yZD5BZ2VkLCA4MCBhbmQgb3Zlcjwva2V5d29yZD48a2V5d29yZD5CaW9tYXJrZXJz
LCBUdW1vci9hbmFseXNpczwva2V5d29yZD48a2V5d29yZD4qQ2FyY2lub21hL2NoZW1pc3RyeS9n
ZW5ldGljcy9zZWNvbmRhcnk8L2tleXdvcmQ+PGtleXdvcmQ+Q2VsbCBDeWNsZSBQcm90ZWlucy9h
bmFseXNpczwva2V5d29yZD48a2V5d29yZD5ETkEsIE5lb3BsYXNtL2FuYWx5c2lzPC9rZXl3b3Jk
PjxrZXl3b3JkPkZlbWFsZTwva2V5d29yZD48a2V5d29yZD4qR2VuZSBFeHByZXNzaW9uIFByb2Zp
bGluZzwva2V5d29yZD48a2V5d29yZD5IaXN0b2N5dG9sb2dpY2FsIFByZXBhcmF0aW9uIFRlY2hu
aXF1ZXM8L2tleXdvcmQ+PGtleXdvcmQ+SHVtYW5zPC9rZXl3b3JkPjxrZXl3b3JkPkltbXVub2Vu
enltZSBUZWNobmlxdWVzPC9rZXl3b3JkPjxrZXl3b3JkPktpLTY3IEFudGlnZW4vYW5hbHlzaXM8
L2tleXdvcmQ+PGtleXdvcmQ+TWFsZTwva2V5d29yZD48a2V5d29yZD5NaWRkbGUgQWdlZDwva2V5
d29yZD48a2V5d29yZD5OZW9wbGFzbSBSZWN1cnJlbmNlLCBMb2NhbC9wYXRob2xvZ3k8L2tleXdv
cmQ+PGtleXdvcmQ+T2xpZ29udWNsZW90aWRlIEFycmF5IFNlcXVlbmNlIEFuYWx5c2lzPC9rZXl3
b3JkPjxrZXl3b3JkPipQYXJhdGh5cm9pZCBOZW9wbGFzbXMvY2hlbWlzdHJ5L2dlbmV0aWNzL3Bh
dGhvbG9neTwva2V5d29yZD48a2V5d29yZD5SZXRyb3NwZWN0aXZlIFN0dWRpZXM8L2tleXdvcmQ+
PC9rZXl3b3Jkcz48ZGF0ZXM+PHllYXI+MjAwMzwveWVhcj48cHViLWRhdGVzPjxkYXRlPkphbjwv
ZGF0ZT48L3B1Yi1kYXRlcz48L2RhdGVzPjxpc2JuPjAwNDYtODE3NyAoUHJpbnQpJiN4RDswMDQ2
LTgxNzc8L2lzYm4+PGFjY2Vzc2lvbi1udW0+MTI2MDUzNjc8L2FjY2Vzc2lvbi1udW0+PHVybHM+
PC91cmxzPjxlbGVjdHJvbmljLXJlc291cmNlLW51bT4xMC4xMDUzL2h1cGEuMjAwMy41NTwvZWxl
Y3Ryb25pYy1yZXNvdXJjZS1udW0+PHJlbW90ZS1kYXRhYmFzZS1wcm92aWRlcj5OTE08L3JlbW90
ZS1kYXRhYmFzZS1wcm92aWRlcj48bGFuZ3VhZ2U+ZW5nPC9sYW5ndWFnZT48L3JlY29yZD48L0Np
dGU+PENpdGU+PEF1dGhvcj5IZW1tZXI8L0F1dGhvcj48WWVhcj4yMDAxPC9ZZWFyPjxSZWNOdW0+
NDQ8L1JlY051bT48cmVjb3JkPjxyZWMtbnVtYmVyPjQ0PC9yZWMtbnVtYmVyPjxmb3JlaWduLWtl
eXM+PGtleSBhcHA9IkVOIiBkYi1pZD0iOXZ3djIwcHd2MjJ3NXZlZnhkMnBwZjlmMGQ1cmR0MGVw
YXZyIiB0aW1lc3RhbXA9IjAiPjQ0PC9rZXk+PC9mb3JlaWduLWtleXM+PHJlZi10eXBlIG5hbWU9
IkpvdXJuYWwgQXJ0aWNsZSI+MTc8L3JlZi10eXBlPjxjb250cmlidXRvcnM+PGF1dGhvcnM+PGF1
dGhvcj5IZW1tZXIsIFMuPC9hdXRob3I+PGF1dGhvcj5XYXNlbml1cywgVi4gTS48L2F1dGhvcj48
YXV0aG9yPkhhZ2x1bmQsIEMuPC9hdXRob3I+PGF1dGhvcj5aaHUsIFkuPC9hdXRob3I+PGF1dGhv
cj5LbnV1dGlsYSwgUy48L2F1dGhvcj48YXV0aG9yPkZyYW5zc2lsYSwgSy48L2F1dGhvcj48YXV0
aG9yPkpvZW5zdXUsIEguPC9hdXRob3I+PC9hdXRob3JzPjwvY29udHJpYnV0b3JzPjxhdXRoLWFk
ZHJlc3M+RGVwYXJ0bWVudCBvZiBPbmNvbG9neSwgTGFib3JhdG9yeSBvZiBNZWRpY2FsIEdlbmV0
aWNzLCBIZWxzaW5raSBVbml2ZXJzaXR5IENlbnRyYWwgSG9zcGl0YWwsIEhhYXJ0bWFuaW5rYXR1
IDQsIEZJTi0wMDAyOSBIWUtTLCBIZWxzaW5raSwgRmlubGFuZC48L2F1dGgtYWRkcmVzcz48dGl0
bGVzPjx0aXRsZT5EZWxldGlvbiBvZiAxMXEyMyBhbmQgY3ljbGluIEQxIG92ZXJleHByZXNzaW9u
IGFyZSBmcmVxdWVudCBhYmVycmF0aW9ucyBpbiBwYXJhdGh5cm9pZCBhZGVub21hczwvdGl0bGU+
PHNlY29uZGFyeS10aXRsZT5BbSBKIFBhdGhvbDwvc2Vjb25kYXJ5LXRpdGxlPjxhbHQtdGl0bGU+
VGhlIEFtZXJpY2FuIGpvdXJuYWwgb2YgcGF0aG9sb2d5PC9hbHQtdGl0bGU+PC90aXRsZXM+PHBh
Z2VzPjEzNTUtNjI8L3BhZ2VzPjx2b2x1bWU+MTU4PC92b2x1bWU+PG51bWJlcj40PC9udW1iZXI+
PGVkaXRpb24+MjAwMS8wNC8wNjwvZWRpdGlvbj48a2V5d29yZHM+PGtleXdvcmQ+QWRlbm9tYS8q
Z2VuZXRpY3MvKm1ldGFib2xpc208L2tleXdvcmQ+PGtleXdvcmQ+QWR1bHQ8L2tleXdvcmQ+PGtl
eXdvcmQ+QWdlZDwva2V5d29yZD48a2V5d29yZD4qQ2hyb21vc29tZXMsIEh1bWFuLCBQYWlyIDEx
PC9rZXl3b3JkPjxrZXl3b3JkPkN5Y2xpbiBEMS8qbWV0YWJvbGlzbTwva2V5d29yZD48a2V5d29y
ZD5GZW1hbGU8L2tleXdvcmQ+PGtleXdvcmQ+KkdlbmUgRGVsZXRpb248L2tleXdvcmQ+PGtleXdv
cmQ+R2VuZSBEb3NhZ2U8L2tleXdvcmQ+PGtleXdvcmQ+SHVtYW5zPC9rZXl3b3JkPjxrZXl3b3Jk
PkluIFNpdHUgSHlicmlkaXphdGlvbiwgRmx1b3Jlc2NlbmNlPC9rZXl3b3JkPjxrZXl3b3JkPk1h
bGU8L2tleXdvcmQ+PGtleXdvcmQ+TWlkZGxlIEFnZWQ8L2tleXdvcmQ+PGtleXdvcmQ+TnVjbGVp
YyBBY2lkIEh5YnJpZGl6YXRpb248L2tleXdvcmQ+PGtleXdvcmQ+UGFyYXRoeXJvaWQgTmVvcGxh
c21zLypnZW5ldGljcy8qbWV0YWJvbGlzbTwva2V5d29yZD48L2tleXdvcmRzPjxkYXRlcz48eWVh
cj4yMDAxPC95ZWFyPjxwdWItZGF0ZXM+PGRhdGU+QXByPC9kYXRlPjwvcHViLWRhdGVzPjwvZGF0
ZXM+PGlzYm4+MDAwMi05NDQwIChQcmludCkmI3hEOzAwMDItOTQ0MDwvaXNibj48YWNjZXNzaW9u
LW51bT4xMTI5MDU1MzwvYWNjZXNzaW9uLW51bT48dXJscz48L3VybHM+PGN1c3RvbTI+UE1DMTg5
MTkyODwvY3VzdG9tMj48ZWxlY3Ryb25pYy1yZXNvdXJjZS1udW0+MTAuMTAxNi9zMDAwMi05NDQw
KDEwKTY0MDg2LTI8L2VsZWN0cm9uaWMtcmVzb3VyY2UtbnVtPjxyZW1vdGUtZGF0YWJhc2UtcHJv
dmlkZXI+TkxNPC9yZW1vdGUtZGF0YWJhc2UtcHJvdmlkZXI+PGxhbmd1YWdlPmVuZzwvbGFuZ3Vh
Z2U+PC9yZWNvcmQ+PC9DaXRlPjxDaXRlPjxBdXRob3I+VmFzZWY8L0F1dGhvcj48WWVhcj4xOTk5
PC9ZZWFyPjxSZWNOdW0+NDU8L1JlY051bT48cmVjb3JkPjxyZWMtbnVtYmVyPjQ1PC9yZWMtbnVt
YmVyPjxmb3JlaWduLWtleXM+PGtleSBhcHA9IkVOIiBkYi1pZD0iOXZ3djIwcHd2MjJ3NXZlZnhk
MnBwZjlmMGQ1cmR0MGVwYXZyIiB0aW1lc3RhbXA9IjAiPjQ1PC9rZXk+PC9mb3JlaWduLWtleXM+
PHJlZi10eXBlIG5hbWU9IkpvdXJuYWwgQXJ0aWNsZSI+MTc8L3JlZi10eXBlPjxjb250cmlidXRv
cnM+PGF1dGhvcnM+PGF1dGhvcj5WYXNlZiwgTS4gQS48L2F1dGhvcj48YXV0aG9yPkJyeW5lcywg
Ui4gSy48L2F1dGhvcj48YXV0aG9yPlN0dXJtLCBNLjwvYXV0aG9yPjxhdXRob3I+QnJvbWxleSwg
Qy48L2F1dGhvcj48YXV0aG9yPlJvYmluc29uLCBSLiBBLjwvYXV0aG9yPjwvYXV0aG9ycz48L2Nv
bnRyaWJ1dG9ycz48YXV0aC1hZGRyZXNzPkRlcGFydG1lbnQgb2YgUGF0aG9sb2d5LCBVbml2ZXJz
aXR5IG9mIElvd2EgQ29sbGVnZSBvZiBNZWRpY2luZSwgSW93YSBDaXR5LCBVU0EuIG1vaGFtbWFk
LXZhc2VmQHVpb3dhLmVkdTwvYXV0aC1hZGRyZXNzPjx0aXRsZXM+PHRpdGxlPkV4cHJlc3Npb24g
b2YgY3ljbGluIEQxIGluIHBhcmF0aHlyb2lkIGNhcmNpbm9tYXMsIGFkZW5vbWFzLCBhbmQgaHlw
ZXJwbGFzaWFzOiBhIHBhcmFmZmluIGltbXVub2hpc3RvY2hlbWljYWwgc3R1ZHk8L3RpdGxlPjxz
ZWNvbmRhcnktdGl0bGU+TW9kIFBhdGhvbDwvc2Vjb25kYXJ5LXRpdGxlPjxhbHQtdGl0bGU+TW9k
ZXJuIHBhdGhvbG9neSA6IGFuIG9mZmljaWFsIGpvdXJuYWwgb2YgdGhlIFVuaXRlZCBTdGF0ZXMg
YW5kIENhbmFkaWFuIEFjYWRlbXkgb2YgUGF0aG9sb2d5LCBJbmM8L2FsdC10aXRsZT48L3RpdGxl
cz48cGFnZXM+NDEyLTY8L3BhZ2VzPjx2b2x1bWU+MTI8L3ZvbHVtZT48bnVtYmVyPjQ8L251bWJl
cj48ZWRpdGlvbj4xOTk5LzA1LzA2PC9lZGl0aW9uPjxrZXl3b3Jkcz48a2V5d29yZD5BZGVub21h
L21ldGFib2xpc20vKnBhdGhvbG9neTwva2V5d29yZD48a2V5d29yZD5BZHVsdDwva2V5d29yZD48
a2V5d29yZD5BZ2VkPC9rZXl3b3JkPjxrZXl3b3JkPkFnZWQsIDgwIGFuZCBvdmVyPC9rZXl3b3Jk
PjxrZXl3b3JkPkJpb3BzeTwva2V5d29yZD48a2V5d29yZD5DeWNsaW4gRDEvKmFuYWx5c2lzL2Jp
b3N5bnRoZXNpczwva2V5d29yZD48a2V5d29yZD5GZW1hbGU8L2tleXdvcmQ+PGtleXdvcmQ+SHVt
YW5zPC9rZXl3b3JkPjxrZXl3b3JkPkh5cGVycGxhc2lhL21ldGFib2xpc20vKnBhdGhvbG9neTwv
a2V5d29yZD48a2V5d29yZD5JbW11bm9oaXN0b2NoZW1pc3RyeTwva2V5d29yZD48a2V5d29yZD5N
YWxlPC9rZXl3b3JkPjxrZXl3b3JkPk1pZGRsZSBBZ2VkPC9rZXl3b3JkPjxrZXl3b3JkPlBhcmF0
aHlyb2lkIEdsYW5kcy9jaGVtaXN0cnkvcGF0aG9sb2d5PC9rZXl3b3JkPjxrZXl3b3JkPlBhcmF0
aHlyb2lkIE5lb3BsYXNtcy9tZXRhYm9saXNtLypwYXRob2xvZ3k8L2tleXdvcmQ+PC9rZXl3b3Jk
cz48ZGF0ZXM+PHllYXI+MTk5OTwveWVhcj48cHViLWRhdGVzPjxkYXRlPkFwcjwvZGF0ZT48L3B1
Yi1kYXRlcz48L2RhdGVzPjxpc2JuPjA4OTMtMzk1MiAoUHJpbnQpJiN4RDswODkzLTM5NTI8L2lz
Ym4+PGFjY2Vzc2lvbi1udW0+MTAyMjk1MDY8L2FjY2Vzc2lvbi1udW0+PHVybHM+PC91cmxzPjxy
ZW1vdGUtZGF0YWJhc2UtcHJvdmlkZXI+TkxNPC9yZW1vdGUtZGF0YWJhc2UtcHJvdmlkZXI+PGxh
bmd1YWdlPmVuZzwvbGFuZ3VhZ2U+PC9yZWNvcmQ+PC9DaXRlPjwvRW5kTm90ZT5=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16-18</w:t>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t xml:space="preserve"> Protein Gene Product 9.5 (PGP9.5) is also overexpressed in the majority of parathyroid carcinomas and has shown similar performance in parathyroid carcinomas as </w:t>
            </w:r>
            <w:proofErr w:type="spellStart"/>
            <w:r w:rsidRPr="004F6F4F">
              <w:rPr>
                <w:rFonts w:ascii="Calibri" w:eastAsia="Calibri" w:hAnsi="Calibri" w:cs="Times New Roman"/>
                <w:sz w:val="16"/>
                <w:szCs w:val="16"/>
              </w:rPr>
              <w:t>parafibromin</w:t>
            </w:r>
            <w:proofErr w:type="spellEnd"/>
            <w:r w:rsidRPr="004F6F4F">
              <w:rPr>
                <w:rFonts w:ascii="Calibri" w:eastAsia="Calibri" w:hAnsi="Calibri" w:cs="Times New Roman"/>
                <w:sz w:val="16"/>
                <w:szCs w:val="16"/>
              </w:rPr>
              <w:t xml:space="preserve"> immunohistochemical evaluation.</w:t>
            </w:r>
            <w:r w:rsidRPr="004F6F4F">
              <w:rPr>
                <w:rFonts w:ascii="Calibri" w:eastAsia="Calibri" w:hAnsi="Calibri" w:cs="Times New Roman"/>
                <w:sz w:val="16"/>
                <w:szCs w:val="16"/>
              </w:rPr>
              <w:fldChar w:fldCharType="begin">
                <w:fldData xml:space="preserve">PEVuZE5vdGU+PENpdGU+PEF1dGhvcj5Ib3dlbGw8L0F1dGhvcj48WWVhcj4yMDA5PC9ZZWFyPjxS
ZWNOdW0+MzU8L1JlY051bT48RGlzcGxheVRleHQ+PHN0eWxlIGZhY2U9InN1cGVyc2NyaXB0Ij4x
Mjwvc3R5bGU+PC9EaXNwbGF5VGV4dD48cmVjb3JkPjxyZWMtbnVtYmVyPjM1PC9yZWMtbnVtYmVy
Pjxmb3JlaWduLWtleXM+PGtleSBhcHA9IkVOIiBkYi1pZD0iOXZ3djIwcHd2MjJ3NXZlZnhkMnBw
ZjlmMGQ1cmR0MGVwYXZyIiB0aW1lc3RhbXA9IjAiPjM1PC9rZXk+PC9mb3JlaWduLWtleXM+PHJl
Zi10eXBlIG5hbWU9IkpvdXJuYWwgQXJ0aWNsZSI+MTc8L3JlZi10eXBlPjxjb250cmlidXRvcnM+
PGF1dGhvcnM+PGF1dGhvcj5Ib3dlbGwsIFYuIE0uPC9hdXRob3I+PGF1dGhvcj5HaWxsLCBBLjwv
YXV0aG9yPjxhdXRob3I+Q2xhcmtzb24sIEEuPC9hdXRob3I+PGF1dGhvcj5OZWxzb24sIEEuIEUu
PC9hdXRob3I+PGF1dGhvcj5EdW5uZSwgUi48L2F1dGhvcj48YXV0aG9yPkRlbGJyaWRnZSwgTC4g
Vy48L2F1dGhvcj48YXV0aG9yPlJvYmluc29uLCBCLiBHLjwvYXV0aG9yPjxhdXRob3I+VGVoLCBC
LiBULjwvYXV0aG9yPjxhdXRob3I+R2ltbSwgTy48L2F1dGhvcj48YXV0aG9yPk1hcnNoLCBELiBK
LjwvYXV0aG9yPjwvYXV0aG9ycz48L2NvbnRyaWJ1dG9ycz48YXV0aC1hZGRyZXNzPktvbGxpbmcg
SW5zdGl0dXRlIG9mIE1lZGljYWwgUmVzZWFyY2gsIFVuaXZlcnNpdHkgb2YgU3lkbmV5LCBSb3lh
bCBOb3J0aCBTaG9yZSBIb3NwaXRhbCwgU3QuIExlb25hcmRzLCBOZXcgU291dGggV2FsZXMgMjA2
NSwgQXVzdHJhbGlhLjwvYXV0aC1hZGRyZXNzPjx0aXRsZXM+PHRpdGxlPkFjY3VyYWN5IG9mIGNv
bWJpbmVkIHByb3RlaW4gZ2VuZSBwcm9kdWN0IDkuNSBhbmQgcGFyYWZpYnJvbWluIG1hcmtlcnMg
Zm9yIGltbXVub2hpc3RvY2hlbWljYWwgZGlhZ25vc2lzIG9mIHBhcmF0aHlyb2lkIGNhcmNpbm9t
YTwvdGl0bGU+PHNlY29uZGFyeS10aXRsZT5KIENsaW4gRW5kb2NyaW5vbCBNZXRhYjwvc2Vjb25k
YXJ5LXRpdGxlPjxhbHQtdGl0bGU+VGhlIEpvdXJuYWwgb2YgY2xpbmljYWwgZW5kb2NyaW5vbG9n
eSBhbmQgbWV0YWJvbGlzbTwvYWx0LXRpdGxlPjwvdGl0bGVzPjxwYWdlcz40MzQtNDE8L3BhZ2Vz
Pjx2b2x1bWU+OTQ8L3ZvbHVtZT48bnVtYmVyPjI8L251bWJlcj48ZWRpdGlvbj4yMDA4LzExLzIw
PC9lZGl0aW9uPjxrZXl3b3Jkcz48a2V5d29yZD5CaW9tYXJrZXJzLCBUdW1vci9hbmFseXNpcy9t
ZXRhYm9saXNtPC9rZXl3b3JkPjxrZXl3b3JkPkNhcmNpbm9tYS8qZGlhZ25vc2lzL2dlbmV0aWNz
L21ldGFib2xpc20vcGF0aG9sb2d5PC9rZXl3b3JkPjxrZXl3b3JkPkdlbmUgRXhwcmVzc2lvbiBS
ZWd1bGF0aW9uLCBOZW9wbGFzdGljPC9rZXl3b3JkPjxrZXl3b3JkPkh1bWFuczwva2V5d29yZD48
a2V5d29yZD5JbW11bm9oaXN0b2NoZW1pc3RyeS9tZXRob2RzPC9rZXl3b3JkPjxrZXl3b3JkPk1v
ZGVscywgQmlvbG9naWNhbDwva2V5d29yZD48a2V5d29yZD5NdXRhdGlvbi9waHlzaW9sb2d5PC9r
ZXl3b3JkPjxrZXl3b3JkPk5lb3BsYXNtIFN0YWdpbmc8L2tleXdvcmQ+PGtleXdvcmQ+UGFyYXRo
eXJvaWQgTmVvcGxhc21zLypkaWFnbm9zaXMvZ2VuZXRpY3MvbWV0YWJvbGlzbS9wYXRob2xvZ3k8
L2tleXdvcmQ+PGtleXdvcmQ+U2Vuc2l0aXZpdHkgYW5kIFNwZWNpZmljaXR5PC9rZXl3b3JkPjxr
ZXl3b3JkPlR1bW9yIFN1cHByZXNzb3IgUHJvdGVpbnMvZ2VuZXRpY3MvKm1ldGFib2xpc208L2tl
eXdvcmQ+PGtleXdvcmQ+VWJpcXVpdGluIFRoaW9sZXN0ZXJhc2UvYW5hbHlzaXMvZ2VuZXRpY3Mv
Km1ldGFib2xpc208L2tleXdvcmQ+PC9rZXl3b3Jkcz48ZGF0ZXM+PHllYXI+MjAwOTwveWVhcj48
cHViLWRhdGVzPjxkYXRlPkZlYjwvZGF0ZT48L3B1Yi1kYXRlcz48L2RhdGVzPjxpc2JuPjAwMjEt
OTcyWCAoUHJpbnQpJiN4RDswMDIxLTk3Mng8L2lzYm4+PGFjY2Vzc2lvbi1udW0+MTkwMTc3NTc8
L2FjY2Vzc2lvbi1udW0+PHVybHM+PC91cmxzPjxlbGVjdHJvbmljLXJlc291cmNlLW51bT4xMC4x
MjEwL2pjLjIwMDgtMTc0MDwvZWxlY3Ryb25pYy1yZXNvdXJjZS1udW0+PHJlbW90ZS1kYXRhYmFz
ZS1wcm92aWRlcj5OTE08L3JlbW90ZS1kYXRhYmFzZS1wcm92aWRlcj48bGFuZ3VhZ2U+ZW5nPC9s
YW5ndWFnZT48L3JlY29yZD48L0NpdGU+PC9FbmROb3RlPn==
</w:fldData>
              </w:fldChar>
            </w:r>
            <w:r w:rsidRPr="004F6F4F">
              <w:rPr>
                <w:rFonts w:ascii="Calibri" w:eastAsia="Calibri" w:hAnsi="Calibri" w:cs="Times New Roman"/>
                <w:sz w:val="16"/>
                <w:szCs w:val="16"/>
              </w:rPr>
              <w:instrText xml:space="preserve"> ADDIN EN.CITE </w:instrText>
            </w:r>
            <w:r w:rsidRPr="004F6F4F">
              <w:rPr>
                <w:rFonts w:ascii="Calibri" w:eastAsia="Calibri" w:hAnsi="Calibri" w:cs="Times New Roman"/>
                <w:sz w:val="16"/>
                <w:szCs w:val="16"/>
              </w:rPr>
              <w:fldChar w:fldCharType="begin">
                <w:fldData xml:space="preserve">PEVuZE5vdGU+PENpdGU+PEF1dGhvcj5Ib3dlbGw8L0F1dGhvcj48WWVhcj4yMDA5PC9ZZWFyPjxS
ZWNOdW0+MzU8L1JlY051bT48RGlzcGxheVRleHQ+PHN0eWxlIGZhY2U9InN1cGVyc2NyaXB0Ij4x
Mjwvc3R5bGU+PC9EaXNwbGF5VGV4dD48cmVjb3JkPjxyZWMtbnVtYmVyPjM1PC9yZWMtbnVtYmVy
Pjxmb3JlaWduLWtleXM+PGtleSBhcHA9IkVOIiBkYi1pZD0iOXZ3djIwcHd2MjJ3NXZlZnhkMnBw
ZjlmMGQ1cmR0MGVwYXZyIiB0aW1lc3RhbXA9IjAiPjM1PC9rZXk+PC9mb3JlaWduLWtleXM+PHJl
Zi10eXBlIG5hbWU9IkpvdXJuYWwgQXJ0aWNsZSI+MTc8L3JlZi10eXBlPjxjb250cmlidXRvcnM+
PGF1dGhvcnM+PGF1dGhvcj5Ib3dlbGwsIFYuIE0uPC9hdXRob3I+PGF1dGhvcj5HaWxsLCBBLjwv
YXV0aG9yPjxhdXRob3I+Q2xhcmtzb24sIEEuPC9hdXRob3I+PGF1dGhvcj5OZWxzb24sIEEuIEUu
PC9hdXRob3I+PGF1dGhvcj5EdW5uZSwgUi48L2F1dGhvcj48YXV0aG9yPkRlbGJyaWRnZSwgTC4g
Vy48L2F1dGhvcj48YXV0aG9yPlJvYmluc29uLCBCLiBHLjwvYXV0aG9yPjxhdXRob3I+VGVoLCBC
LiBULjwvYXV0aG9yPjxhdXRob3I+R2ltbSwgTy48L2F1dGhvcj48YXV0aG9yPk1hcnNoLCBELiBK
LjwvYXV0aG9yPjwvYXV0aG9ycz48L2NvbnRyaWJ1dG9ycz48YXV0aC1hZGRyZXNzPktvbGxpbmcg
SW5zdGl0dXRlIG9mIE1lZGljYWwgUmVzZWFyY2gsIFVuaXZlcnNpdHkgb2YgU3lkbmV5LCBSb3lh
bCBOb3J0aCBTaG9yZSBIb3NwaXRhbCwgU3QuIExlb25hcmRzLCBOZXcgU291dGggV2FsZXMgMjA2
NSwgQXVzdHJhbGlhLjwvYXV0aC1hZGRyZXNzPjx0aXRsZXM+PHRpdGxlPkFjY3VyYWN5IG9mIGNv
bWJpbmVkIHByb3RlaW4gZ2VuZSBwcm9kdWN0IDkuNSBhbmQgcGFyYWZpYnJvbWluIG1hcmtlcnMg
Zm9yIGltbXVub2hpc3RvY2hlbWljYWwgZGlhZ25vc2lzIG9mIHBhcmF0aHlyb2lkIGNhcmNpbm9t
YTwvdGl0bGU+PHNlY29uZGFyeS10aXRsZT5KIENsaW4gRW5kb2NyaW5vbCBNZXRhYjwvc2Vjb25k
YXJ5LXRpdGxlPjxhbHQtdGl0bGU+VGhlIEpvdXJuYWwgb2YgY2xpbmljYWwgZW5kb2NyaW5vbG9n
eSBhbmQgbWV0YWJvbGlzbTwvYWx0LXRpdGxlPjwvdGl0bGVzPjxwYWdlcz40MzQtNDE8L3BhZ2Vz
Pjx2b2x1bWU+OTQ8L3ZvbHVtZT48bnVtYmVyPjI8L251bWJlcj48ZWRpdGlvbj4yMDA4LzExLzIw
PC9lZGl0aW9uPjxrZXl3b3Jkcz48a2V5d29yZD5CaW9tYXJrZXJzLCBUdW1vci9hbmFseXNpcy9t
ZXRhYm9saXNtPC9rZXl3b3JkPjxrZXl3b3JkPkNhcmNpbm9tYS8qZGlhZ25vc2lzL2dlbmV0aWNz
L21ldGFib2xpc20vcGF0aG9sb2d5PC9rZXl3b3JkPjxrZXl3b3JkPkdlbmUgRXhwcmVzc2lvbiBS
ZWd1bGF0aW9uLCBOZW9wbGFzdGljPC9rZXl3b3JkPjxrZXl3b3JkPkh1bWFuczwva2V5d29yZD48
a2V5d29yZD5JbW11bm9oaXN0b2NoZW1pc3RyeS9tZXRob2RzPC9rZXl3b3JkPjxrZXl3b3JkPk1v
ZGVscywgQmlvbG9naWNhbDwva2V5d29yZD48a2V5d29yZD5NdXRhdGlvbi9waHlzaW9sb2d5PC9r
ZXl3b3JkPjxrZXl3b3JkPk5lb3BsYXNtIFN0YWdpbmc8L2tleXdvcmQ+PGtleXdvcmQ+UGFyYXRo
eXJvaWQgTmVvcGxhc21zLypkaWFnbm9zaXMvZ2VuZXRpY3MvbWV0YWJvbGlzbS9wYXRob2xvZ3k8
L2tleXdvcmQ+PGtleXdvcmQ+U2Vuc2l0aXZpdHkgYW5kIFNwZWNpZmljaXR5PC9rZXl3b3JkPjxr
ZXl3b3JkPlR1bW9yIFN1cHByZXNzb3IgUHJvdGVpbnMvZ2VuZXRpY3MvKm1ldGFib2xpc208L2tl
eXdvcmQ+PGtleXdvcmQ+VWJpcXVpdGluIFRoaW9sZXN0ZXJhc2UvYW5hbHlzaXMvZ2VuZXRpY3Mv
Km1ldGFib2xpc208L2tleXdvcmQ+PC9rZXl3b3Jkcz48ZGF0ZXM+PHllYXI+MjAwOTwveWVhcj48
cHViLWRhdGVzPjxkYXRlPkZlYjwvZGF0ZT48L3B1Yi1kYXRlcz48L2RhdGVzPjxpc2JuPjAwMjEt
OTcyWCAoUHJpbnQpJiN4RDswMDIxLTk3Mng8L2lzYm4+PGFjY2Vzc2lvbi1udW0+MTkwMTc3NTc8
L2FjY2Vzc2lvbi1udW0+PHVybHM+PC91cmxzPjxlbGVjdHJvbmljLXJlc291cmNlLW51bT4xMC4x
MjEwL2pjLjIwMDgtMTc0MDwvZWxlY3Ryb25pYy1yZXNvdXJjZS1udW0+PHJlbW90ZS1kYXRhYmFz
ZS1wcm92aWRlcj5OTE08L3JlbW90ZS1kYXRhYmFzZS1wcm92aWRlcj48bGFuZ3VhZ2U+ZW5nPC9s
YW5ndWFnZT48L3JlY29yZD48L0NpdGU+PC9FbmROb3RlPn==
</w:fldData>
              </w:fldChar>
            </w:r>
            <w:r w:rsidRPr="004F6F4F">
              <w:rPr>
                <w:rFonts w:ascii="Calibri" w:eastAsia="Calibri" w:hAnsi="Calibri" w:cs="Times New Roman"/>
                <w:sz w:val="16"/>
                <w:szCs w:val="16"/>
              </w:rPr>
              <w:instrText xml:space="preserve"> ADDIN EN.CITE.DATA </w:instrText>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end"/>
            </w:r>
            <w:r w:rsidRPr="004F6F4F">
              <w:rPr>
                <w:rFonts w:ascii="Calibri" w:eastAsia="Calibri" w:hAnsi="Calibri" w:cs="Times New Roman"/>
                <w:sz w:val="16"/>
                <w:szCs w:val="16"/>
              </w:rPr>
            </w:r>
            <w:r w:rsidRPr="004F6F4F">
              <w:rPr>
                <w:rFonts w:ascii="Calibri" w:eastAsia="Calibri" w:hAnsi="Calibri" w:cs="Times New Roman"/>
                <w:sz w:val="16"/>
                <w:szCs w:val="16"/>
              </w:rPr>
              <w:fldChar w:fldCharType="separate"/>
            </w:r>
            <w:r w:rsidRPr="004F6F4F">
              <w:rPr>
                <w:rFonts w:ascii="Calibri" w:eastAsia="Calibri" w:hAnsi="Calibri" w:cs="Times New Roman"/>
                <w:noProof/>
                <w:sz w:val="16"/>
                <w:szCs w:val="16"/>
                <w:vertAlign w:val="superscript"/>
              </w:rPr>
              <w:t>12</w:t>
            </w:r>
            <w:r w:rsidRPr="004F6F4F">
              <w:rPr>
                <w:rFonts w:ascii="Calibri" w:eastAsia="Calibri" w:hAnsi="Calibri" w:cs="Times New Roman"/>
                <w:sz w:val="16"/>
                <w:szCs w:val="16"/>
              </w:rPr>
              <w:fldChar w:fldCharType="end"/>
            </w:r>
          </w:p>
          <w:p w14:paraId="235B6548" w14:textId="77777777" w:rsidR="004F6F4F" w:rsidRPr="004F6F4F" w:rsidRDefault="004F6F4F" w:rsidP="004F6F4F">
            <w:pPr>
              <w:spacing w:after="0" w:line="240" w:lineRule="auto"/>
              <w:rPr>
                <w:rFonts w:ascii="Calibri" w:eastAsia="Calibri" w:hAnsi="Calibri" w:cs="Times New Roman"/>
                <w:b/>
                <w:sz w:val="16"/>
                <w:szCs w:val="16"/>
              </w:rPr>
            </w:pPr>
            <w:r w:rsidRPr="004F6F4F">
              <w:rPr>
                <w:rFonts w:ascii="Calibri" w:eastAsia="Calibri" w:hAnsi="Calibri" w:cs="Times New Roman"/>
                <w:b/>
                <w:sz w:val="16"/>
                <w:szCs w:val="16"/>
              </w:rPr>
              <w:t xml:space="preserve">References </w:t>
            </w:r>
          </w:p>
          <w:p w14:paraId="235B6549" w14:textId="77777777" w:rsidR="004F6F4F" w:rsidRPr="004F6F4F" w:rsidRDefault="004F6F4F" w:rsidP="004F6F4F">
            <w:pPr>
              <w:spacing w:after="0" w:line="240" w:lineRule="auto"/>
              <w:rPr>
                <w:rFonts w:ascii="Calibri" w:eastAsia="Calibri" w:hAnsi="Calibri" w:cs="Times New Roman"/>
                <w:sz w:val="16"/>
                <w:szCs w:val="16"/>
                <w:lang w:val="en-US"/>
              </w:rPr>
            </w:pPr>
            <w:r w:rsidRPr="004F6F4F">
              <w:rPr>
                <w:rFonts w:ascii="Calibri" w:eastAsia="Calibri" w:hAnsi="Calibri" w:cs="Times New Roman"/>
                <w:sz w:val="16"/>
                <w:szCs w:val="16"/>
                <w:lang w:val="en-US"/>
              </w:rPr>
              <w:fldChar w:fldCharType="begin"/>
            </w:r>
            <w:r w:rsidRPr="004F6F4F">
              <w:rPr>
                <w:rFonts w:ascii="Calibri" w:eastAsia="Calibri" w:hAnsi="Calibri" w:cs="Times New Roman"/>
                <w:sz w:val="16"/>
                <w:szCs w:val="16"/>
                <w:lang w:val="en-US"/>
              </w:rPr>
              <w:instrText xml:space="preserve"> ADDIN EN.REFLIST </w:instrText>
            </w:r>
            <w:r w:rsidRPr="004F6F4F">
              <w:rPr>
                <w:rFonts w:ascii="Calibri" w:eastAsia="Calibri" w:hAnsi="Calibri" w:cs="Times New Roman"/>
                <w:sz w:val="16"/>
                <w:szCs w:val="16"/>
                <w:lang w:val="en-US"/>
              </w:rPr>
              <w:fldChar w:fldCharType="separate"/>
            </w:r>
            <w:r>
              <w:rPr>
                <w:rFonts w:ascii="Calibri" w:eastAsia="Calibri" w:hAnsi="Calibri" w:cs="Times New Roman"/>
                <w:sz w:val="16"/>
                <w:szCs w:val="16"/>
                <w:lang w:val="en-US"/>
              </w:rPr>
              <w:t xml:space="preserve">1 </w:t>
            </w:r>
            <w:r w:rsidRPr="004F6F4F">
              <w:rPr>
                <w:rFonts w:ascii="Calibri" w:eastAsia="Calibri" w:hAnsi="Calibri" w:cs="Times New Roman"/>
                <w:sz w:val="16"/>
                <w:szCs w:val="16"/>
                <w:lang w:val="en-US"/>
              </w:rPr>
              <w:t xml:space="preserve">Truran PP, Johnson SJ, Bliss RD, Lennard TW and Aspinall SR (2014). Parafibromin, galectin-3, PGP9.5, Ki67, and cyclin D1: using an immunohistochemical panel to aid in the diagnosis of parathyroid cancer. </w:t>
            </w:r>
            <w:r w:rsidRPr="004F6F4F">
              <w:rPr>
                <w:rFonts w:ascii="Calibri" w:eastAsia="Calibri" w:hAnsi="Calibri" w:cs="Times New Roman"/>
                <w:i/>
                <w:sz w:val="16"/>
                <w:szCs w:val="16"/>
                <w:lang w:val="en-US"/>
              </w:rPr>
              <w:t>World J Surg</w:t>
            </w:r>
            <w:r w:rsidRPr="004F6F4F">
              <w:rPr>
                <w:rFonts w:ascii="Calibri" w:eastAsia="Calibri" w:hAnsi="Calibri" w:cs="Times New Roman"/>
                <w:sz w:val="16"/>
                <w:szCs w:val="16"/>
                <w:lang w:val="en-US"/>
              </w:rPr>
              <w:t xml:space="preserve"> 38(11):2845-2854.</w:t>
            </w:r>
          </w:p>
          <w:p w14:paraId="235B654A"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2 </w:t>
            </w:r>
            <w:r w:rsidRPr="004F6F4F">
              <w:rPr>
                <w:rFonts w:ascii="Calibri" w:eastAsia="Calibri" w:hAnsi="Calibri" w:cs="Times New Roman"/>
                <w:sz w:val="16"/>
                <w:szCs w:val="16"/>
                <w:lang w:val="en-US"/>
              </w:rPr>
              <w:t xml:space="preserve">Gill AJ (2014). Understanding the genetic basis of parathyroid carcinoma. </w:t>
            </w:r>
            <w:r w:rsidRPr="004F6F4F">
              <w:rPr>
                <w:rFonts w:ascii="Calibri" w:eastAsia="Calibri" w:hAnsi="Calibri" w:cs="Times New Roman"/>
                <w:i/>
                <w:sz w:val="16"/>
                <w:szCs w:val="16"/>
                <w:lang w:val="en-US"/>
              </w:rPr>
              <w:t>Endocr Pathol</w:t>
            </w:r>
            <w:r w:rsidRPr="004F6F4F">
              <w:rPr>
                <w:rFonts w:ascii="Calibri" w:eastAsia="Calibri" w:hAnsi="Calibri" w:cs="Times New Roman"/>
                <w:sz w:val="16"/>
                <w:szCs w:val="16"/>
                <w:lang w:val="en-US"/>
              </w:rPr>
              <w:t xml:space="preserve"> 25(1):30-34.</w:t>
            </w:r>
          </w:p>
          <w:p w14:paraId="235B654B"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3 </w:t>
            </w:r>
            <w:r w:rsidRPr="004F6F4F">
              <w:rPr>
                <w:rFonts w:ascii="Calibri" w:eastAsia="Calibri" w:hAnsi="Calibri" w:cs="Times New Roman"/>
                <w:sz w:val="16"/>
                <w:szCs w:val="16"/>
                <w:lang w:val="en-US"/>
              </w:rPr>
              <w:t xml:space="preserve">Bondeson L, Sandelin K and Grimelius L (1993). Histopathological variables and DNA cytometry in parathyroid carcinoma. </w:t>
            </w:r>
            <w:r w:rsidRPr="004F6F4F">
              <w:rPr>
                <w:rFonts w:ascii="Calibri" w:eastAsia="Calibri" w:hAnsi="Calibri" w:cs="Times New Roman"/>
                <w:i/>
                <w:sz w:val="16"/>
                <w:szCs w:val="16"/>
                <w:lang w:val="en-US"/>
              </w:rPr>
              <w:t>Am J Surg Pathol</w:t>
            </w:r>
            <w:r w:rsidRPr="004F6F4F">
              <w:rPr>
                <w:rFonts w:ascii="Calibri" w:eastAsia="Calibri" w:hAnsi="Calibri" w:cs="Times New Roman"/>
                <w:sz w:val="16"/>
                <w:szCs w:val="16"/>
                <w:lang w:val="en-US"/>
              </w:rPr>
              <w:t xml:space="preserve"> 17(8):820-829.</w:t>
            </w:r>
          </w:p>
          <w:p w14:paraId="235B654C"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4 </w:t>
            </w:r>
            <w:r w:rsidRPr="004F6F4F">
              <w:rPr>
                <w:rFonts w:ascii="Calibri" w:eastAsia="Calibri" w:hAnsi="Calibri" w:cs="Times New Roman"/>
                <w:sz w:val="16"/>
                <w:szCs w:val="16"/>
                <w:lang w:val="en-US"/>
              </w:rPr>
              <w:t xml:space="preserve">Yip L, Seethala RR, Nikiforova MN, Nikiforov YE, Ogilvie JB, Carty SE and Yim JH (2008). Loss of heterozygosity of selected tumor suppressor genes in parathyroid carcinoma. </w:t>
            </w:r>
            <w:r w:rsidRPr="004F6F4F">
              <w:rPr>
                <w:rFonts w:ascii="Calibri" w:eastAsia="Calibri" w:hAnsi="Calibri" w:cs="Times New Roman"/>
                <w:i/>
                <w:sz w:val="16"/>
                <w:szCs w:val="16"/>
                <w:lang w:val="en-US"/>
              </w:rPr>
              <w:t>Surgery</w:t>
            </w:r>
            <w:r w:rsidRPr="004F6F4F">
              <w:rPr>
                <w:rFonts w:ascii="Calibri" w:eastAsia="Calibri" w:hAnsi="Calibri" w:cs="Times New Roman"/>
                <w:sz w:val="16"/>
                <w:szCs w:val="16"/>
                <w:lang w:val="en-US"/>
              </w:rPr>
              <w:t xml:space="preserve"> 144(6):949-955; discussion 954-945.</w:t>
            </w:r>
          </w:p>
          <w:p w14:paraId="235B654D"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5 </w:t>
            </w:r>
            <w:r w:rsidRPr="004F6F4F">
              <w:rPr>
                <w:rFonts w:ascii="Calibri" w:eastAsia="Calibri" w:hAnsi="Calibri" w:cs="Times New Roman"/>
                <w:sz w:val="16"/>
                <w:szCs w:val="16"/>
                <w:lang w:val="en-US"/>
              </w:rPr>
              <w:t xml:space="preserve">Wang O, Wang C, Nie M, Cui Q, Guan H, Jiang Y, Li M, Xia W, Meng X and Xing X (2012). Novel HRPT2/CDC73 gene mutations and loss of expression of parafibromin in Chinese patients with clinically sporadic parathyroid carcinomas. </w:t>
            </w:r>
            <w:r w:rsidRPr="004F6F4F">
              <w:rPr>
                <w:rFonts w:ascii="Calibri" w:eastAsia="Calibri" w:hAnsi="Calibri" w:cs="Times New Roman"/>
                <w:i/>
                <w:sz w:val="16"/>
                <w:szCs w:val="16"/>
                <w:lang w:val="en-US"/>
              </w:rPr>
              <w:t>PLoS One</w:t>
            </w:r>
            <w:r w:rsidRPr="004F6F4F">
              <w:rPr>
                <w:rFonts w:ascii="Calibri" w:eastAsia="Calibri" w:hAnsi="Calibri" w:cs="Times New Roman"/>
                <w:sz w:val="16"/>
                <w:szCs w:val="16"/>
                <w:lang w:val="en-US"/>
              </w:rPr>
              <w:t xml:space="preserve"> 7(9):e45567.</w:t>
            </w:r>
          </w:p>
          <w:p w14:paraId="235B654E"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6 </w:t>
            </w:r>
            <w:r w:rsidRPr="004F6F4F">
              <w:rPr>
                <w:rFonts w:ascii="Calibri" w:eastAsia="Calibri" w:hAnsi="Calibri" w:cs="Times New Roman"/>
                <w:sz w:val="16"/>
                <w:szCs w:val="16"/>
                <w:lang w:val="en-US"/>
              </w:rPr>
              <w:t xml:space="preserve">Guarnieri V, Battista C, Muscarella LA, Bisceglia M, de Martino D, Baorda F, Maiello E, D'Agruma L, Chiodini I, Clemente C, Minisola S, Romagnoli E, Corbetta S, Viti R, Eller-Vainicher C, Spada A, Iacobellis M, Malavolta N, Carella M, Canaff L, Hendy GN, Cole DE and Scillitani A (2012). CDC73 mutations and parafibromin immunohistochemistry in parathyroid tumors: clinical correlations in a single-centre patient cohort. </w:t>
            </w:r>
            <w:r w:rsidRPr="004F6F4F">
              <w:rPr>
                <w:rFonts w:ascii="Calibri" w:eastAsia="Calibri" w:hAnsi="Calibri" w:cs="Times New Roman"/>
                <w:i/>
                <w:sz w:val="16"/>
                <w:szCs w:val="16"/>
                <w:lang w:val="en-US"/>
              </w:rPr>
              <w:t>Cell Oncol (Dordr)</w:t>
            </w:r>
            <w:r w:rsidRPr="004F6F4F">
              <w:rPr>
                <w:rFonts w:ascii="Calibri" w:eastAsia="Calibri" w:hAnsi="Calibri" w:cs="Times New Roman"/>
                <w:sz w:val="16"/>
                <w:szCs w:val="16"/>
                <w:lang w:val="en-US"/>
              </w:rPr>
              <w:t xml:space="preserve"> 35(6):411-422.</w:t>
            </w:r>
          </w:p>
          <w:p w14:paraId="235B654F"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7 </w:t>
            </w:r>
            <w:r w:rsidRPr="004F6F4F">
              <w:rPr>
                <w:rFonts w:ascii="Calibri" w:eastAsia="Calibri" w:hAnsi="Calibri" w:cs="Times New Roman"/>
                <w:sz w:val="16"/>
                <w:szCs w:val="16"/>
                <w:lang w:val="en-US"/>
              </w:rPr>
              <w:t xml:space="preserve">Gill AJ, Lim G, Cheung VKY, Andrici J, Perry-Keene JL, Paik J, Sioson L, Clarkson A, Sheen A, Luxford C, Elston MS, Meyer-Rochow GY, Nano MT, Kruijff S, Engelsman AF, Sywak M, Sidhu SB, Delbridge LW, Robinson BG, Marsh DJ, Toon CW, Chou A and Clifton-Bligh RJ (2019). Parafibromin-deficient (HPT-JT Type, CDC73 Mutated) Parathyroid Tumors Demonstrate Distinctive Morphologic Features. </w:t>
            </w:r>
            <w:r w:rsidRPr="004F6F4F">
              <w:rPr>
                <w:rFonts w:ascii="Calibri" w:eastAsia="Calibri" w:hAnsi="Calibri" w:cs="Times New Roman"/>
                <w:i/>
                <w:sz w:val="16"/>
                <w:szCs w:val="16"/>
                <w:lang w:val="en-US"/>
              </w:rPr>
              <w:t>Am J Surg Pathol</w:t>
            </w:r>
            <w:r w:rsidRPr="004F6F4F">
              <w:rPr>
                <w:rFonts w:ascii="Calibri" w:eastAsia="Calibri" w:hAnsi="Calibri" w:cs="Times New Roman"/>
                <w:sz w:val="16"/>
                <w:szCs w:val="16"/>
                <w:lang w:val="en-US"/>
              </w:rPr>
              <w:t xml:space="preserve"> 43(1):35-46.</w:t>
            </w:r>
          </w:p>
          <w:p w14:paraId="235B6550"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8 </w:t>
            </w:r>
            <w:r w:rsidRPr="004F6F4F">
              <w:rPr>
                <w:rFonts w:ascii="Calibri" w:eastAsia="Calibri" w:hAnsi="Calibri" w:cs="Times New Roman"/>
                <w:sz w:val="16"/>
                <w:szCs w:val="16"/>
                <w:lang w:val="en-US"/>
              </w:rPr>
              <w:t xml:space="preserve">Kim HK, Oh YL, Kim SH, Lee DY, Kang HC, Lee JI, Jang HW, Hur KY, Kim JH, Min YK, Chung JH and Kim SW (2012). Parafibromin immunohistochemical staining to differentiate parathyroid carcinoma from parathyroid adenoma. </w:t>
            </w:r>
            <w:r w:rsidRPr="004F6F4F">
              <w:rPr>
                <w:rFonts w:ascii="Calibri" w:eastAsia="Calibri" w:hAnsi="Calibri" w:cs="Times New Roman"/>
                <w:i/>
                <w:sz w:val="16"/>
                <w:szCs w:val="16"/>
                <w:lang w:val="en-US"/>
              </w:rPr>
              <w:t>Head Neck</w:t>
            </w:r>
            <w:r w:rsidRPr="004F6F4F">
              <w:rPr>
                <w:rFonts w:ascii="Calibri" w:eastAsia="Calibri" w:hAnsi="Calibri" w:cs="Times New Roman"/>
                <w:sz w:val="16"/>
                <w:szCs w:val="16"/>
                <w:lang w:val="en-US"/>
              </w:rPr>
              <w:t xml:space="preserve"> 34(2):201-206.</w:t>
            </w:r>
          </w:p>
          <w:p w14:paraId="235B6551"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9 </w:t>
            </w:r>
            <w:r w:rsidRPr="004F6F4F">
              <w:rPr>
                <w:rFonts w:ascii="Calibri" w:eastAsia="Calibri" w:hAnsi="Calibri" w:cs="Times New Roman"/>
                <w:sz w:val="16"/>
                <w:szCs w:val="16"/>
                <w:lang w:val="en-US"/>
              </w:rPr>
              <w:t xml:space="preserve">Lim S, Elston MS, Gill AJ, Marsh DJ and Conaglen JV (2011). Metastatic parathyroid carcinoma initially misdiagnosed as parathyroid adenoma: the role of parafibromin in increasing diagnostic accuracy. </w:t>
            </w:r>
            <w:r w:rsidRPr="004F6F4F">
              <w:rPr>
                <w:rFonts w:ascii="Calibri" w:eastAsia="Calibri" w:hAnsi="Calibri" w:cs="Times New Roman"/>
                <w:i/>
                <w:sz w:val="16"/>
                <w:szCs w:val="16"/>
                <w:lang w:val="en-US"/>
              </w:rPr>
              <w:t>Intern Med J</w:t>
            </w:r>
            <w:r w:rsidRPr="004F6F4F">
              <w:rPr>
                <w:rFonts w:ascii="Calibri" w:eastAsia="Calibri" w:hAnsi="Calibri" w:cs="Times New Roman"/>
                <w:sz w:val="16"/>
                <w:szCs w:val="16"/>
                <w:lang w:val="en-US"/>
              </w:rPr>
              <w:t xml:space="preserve"> 41(9):695-699.</w:t>
            </w:r>
          </w:p>
          <w:p w14:paraId="235B6552"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0 </w:t>
            </w:r>
            <w:r w:rsidRPr="004F6F4F">
              <w:rPr>
                <w:rFonts w:ascii="Calibri" w:eastAsia="Calibri" w:hAnsi="Calibri" w:cs="Times New Roman"/>
                <w:sz w:val="16"/>
                <w:szCs w:val="16"/>
                <w:lang w:val="en-US"/>
              </w:rPr>
              <w:t xml:space="preserve">Fernandez-Ranvier GG, Khanafshar E, Tacha D, Wong M, Kebebew E, Duh QY and Clark OH (2009). Defining a molecular </w:t>
            </w:r>
            <w:r w:rsidRPr="004F6F4F">
              <w:rPr>
                <w:rFonts w:ascii="Calibri" w:eastAsia="Calibri" w:hAnsi="Calibri" w:cs="Times New Roman"/>
                <w:sz w:val="16"/>
                <w:szCs w:val="16"/>
                <w:lang w:val="en-US"/>
              </w:rPr>
              <w:lastRenderedPageBreak/>
              <w:t xml:space="preserve">phenotype for benign and malignant parathyroid tumors. </w:t>
            </w:r>
            <w:r w:rsidRPr="004F6F4F">
              <w:rPr>
                <w:rFonts w:ascii="Calibri" w:eastAsia="Calibri" w:hAnsi="Calibri" w:cs="Times New Roman"/>
                <w:i/>
                <w:sz w:val="16"/>
                <w:szCs w:val="16"/>
                <w:lang w:val="en-US"/>
              </w:rPr>
              <w:t>Cancer</w:t>
            </w:r>
            <w:r w:rsidRPr="004F6F4F">
              <w:rPr>
                <w:rFonts w:ascii="Calibri" w:eastAsia="Calibri" w:hAnsi="Calibri" w:cs="Times New Roman"/>
                <w:sz w:val="16"/>
                <w:szCs w:val="16"/>
                <w:lang w:val="en-US"/>
              </w:rPr>
              <w:t xml:space="preserve"> 115(2):334-344.</w:t>
            </w:r>
          </w:p>
          <w:p w14:paraId="235B6553"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1 </w:t>
            </w:r>
            <w:r w:rsidRPr="004F6F4F">
              <w:rPr>
                <w:rFonts w:ascii="Calibri" w:eastAsia="Calibri" w:hAnsi="Calibri" w:cs="Times New Roman"/>
                <w:sz w:val="16"/>
                <w:szCs w:val="16"/>
                <w:lang w:val="en-US"/>
              </w:rPr>
              <w:t xml:space="preserve">Gill AJ, Clarkson A, Gimm O, Keil J, Dralle H, Howell VM and Marsh DJ (2006). Loss of nuclear expression of parafibromin distinguishes parathyroid carcinomas and hyperparathyroidism-jaw tumor (HPT-JT) syndrome-related adenomas from sporadic parathyroid adenomas and hyperplasias. </w:t>
            </w:r>
            <w:r w:rsidRPr="004F6F4F">
              <w:rPr>
                <w:rFonts w:ascii="Calibri" w:eastAsia="Calibri" w:hAnsi="Calibri" w:cs="Times New Roman"/>
                <w:i/>
                <w:sz w:val="16"/>
                <w:szCs w:val="16"/>
                <w:lang w:val="en-US"/>
              </w:rPr>
              <w:t>Am J Surg Pathol</w:t>
            </w:r>
            <w:r w:rsidRPr="004F6F4F">
              <w:rPr>
                <w:rFonts w:ascii="Calibri" w:eastAsia="Calibri" w:hAnsi="Calibri" w:cs="Times New Roman"/>
                <w:sz w:val="16"/>
                <w:szCs w:val="16"/>
                <w:lang w:val="en-US"/>
              </w:rPr>
              <w:t xml:space="preserve"> 30(9):1140-1149.</w:t>
            </w:r>
          </w:p>
          <w:p w14:paraId="235B6554"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2 </w:t>
            </w:r>
            <w:r w:rsidRPr="004F6F4F">
              <w:rPr>
                <w:rFonts w:ascii="Calibri" w:eastAsia="Calibri" w:hAnsi="Calibri" w:cs="Times New Roman"/>
                <w:sz w:val="16"/>
                <w:szCs w:val="16"/>
                <w:lang w:val="en-US"/>
              </w:rPr>
              <w:t xml:space="preserve">Howell VM, Gill A, Clarkson A, Nelson AE, Dunne R, Delbridge LW, Robinson BG, Teh BT, Gimm O and Marsh DJ (2009). Accuracy of combined protein gene product 9.5 and parafibromin markers for immunohistochemical diagnosis of parathyroid carcinoma. </w:t>
            </w:r>
            <w:r w:rsidRPr="004F6F4F">
              <w:rPr>
                <w:rFonts w:ascii="Calibri" w:eastAsia="Calibri" w:hAnsi="Calibri" w:cs="Times New Roman"/>
                <w:i/>
                <w:sz w:val="16"/>
                <w:szCs w:val="16"/>
                <w:lang w:val="en-US"/>
              </w:rPr>
              <w:t>J Clin Endocrinol Metab</w:t>
            </w:r>
            <w:r w:rsidRPr="004F6F4F">
              <w:rPr>
                <w:rFonts w:ascii="Calibri" w:eastAsia="Calibri" w:hAnsi="Calibri" w:cs="Times New Roman"/>
                <w:sz w:val="16"/>
                <w:szCs w:val="16"/>
                <w:lang w:val="en-US"/>
              </w:rPr>
              <w:t xml:space="preserve"> 94(2):434-441.</w:t>
            </w:r>
          </w:p>
          <w:p w14:paraId="235B6555"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3 </w:t>
            </w:r>
            <w:r w:rsidRPr="004F6F4F">
              <w:rPr>
                <w:rFonts w:ascii="Calibri" w:eastAsia="Calibri" w:hAnsi="Calibri" w:cs="Times New Roman"/>
                <w:sz w:val="16"/>
                <w:szCs w:val="16"/>
                <w:lang w:val="en-US"/>
              </w:rPr>
              <w:t xml:space="preserve">Kruijff S, Sidhu SB, Sywak MS, Gill AJ and Delbridge LW (2014). Negative parafibromin staining predicts malignant behavior in atypical parathyroid adenomas. </w:t>
            </w:r>
            <w:r w:rsidRPr="004F6F4F">
              <w:rPr>
                <w:rFonts w:ascii="Calibri" w:eastAsia="Calibri" w:hAnsi="Calibri" w:cs="Times New Roman"/>
                <w:i/>
                <w:sz w:val="16"/>
                <w:szCs w:val="16"/>
                <w:lang w:val="en-US"/>
              </w:rPr>
              <w:t>Ann Surg Oncol</w:t>
            </w:r>
            <w:r w:rsidRPr="004F6F4F">
              <w:rPr>
                <w:rFonts w:ascii="Calibri" w:eastAsia="Calibri" w:hAnsi="Calibri" w:cs="Times New Roman"/>
                <w:sz w:val="16"/>
                <w:szCs w:val="16"/>
                <w:lang w:val="en-US"/>
              </w:rPr>
              <w:t xml:space="preserve"> 21(2):426-433.</w:t>
            </w:r>
          </w:p>
          <w:p w14:paraId="235B6556"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4 </w:t>
            </w:r>
            <w:r w:rsidRPr="004F6F4F">
              <w:rPr>
                <w:rFonts w:ascii="Calibri" w:eastAsia="Calibri" w:hAnsi="Calibri" w:cs="Times New Roman"/>
                <w:sz w:val="16"/>
                <w:szCs w:val="16"/>
                <w:lang w:val="en-US"/>
              </w:rPr>
              <w:t xml:space="preserve">Ozolins A, Narbuts Z, Vanags A, Simtniece Z, Visnevska Z, Akca A, Wirowski D, Gardovskis J, Strumfa I and Goretzki PE (2016). Evaluation of malignant parathyroid tumours in two European cohorts of patients with sporadic primary hyperparathyroidism. </w:t>
            </w:r>
            <w:r w:rsidRPr="004F6F4F">
              <w:rPr>
                <w:rFonts w:ascii="Calibri" w:eastAsia="Calibri" w:hAnsi="Calibri" w:cs="Times New Roman"/>
                <w:i/>
                <w:sz w:val="16"/>
                <w:szCs w:val="16"/>
                <w:lang w:val="en-US"/>
              </w:rPr>
              <w:t>Langenbecks Arch Surg</w:t>
            </w:r>
            <w:r w:rsidRPr="004F6F4F">
              <w:rPr>
                <w:rFonts w:ascii="Calibri" w:eastAsia="Calibri" w:hAnsi="Calibri" w:cs="Times New Roman"/>
                <w:sz w:val="16"/>
                <w:szCs w:val="16"/>
                <w:lang w:val="en-US"/>
              </w:rPr>
              <w:t xml:space="preserve"> 401(7):943-951.</w:t>
            </w:r>
          </w:p>
          <w:p w14:paraId="235B6557"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5 </w:t>
            </w:r>
            <w:r w:rsidRPr="004F6F4F">
              <w:rPr>
                <w:rFonts w:ascii="Calibri" w:eastAsia="Calibri" w:hAnsi="Calibri" w:cs="Times New Roman"/>
                <w:sz w:val="16"/>
                <w:szCs w:val="16"/>
                <w:lang w:val="en-US"/>
              </w:rPr>
              <w:t xml:space="preserve">Lloyd RV, Carney JA, Ferreiro JA, Jin L, Thompson GB, Van Heerden JA, Grant CS and Wollan PC (1995). Immunohistochemical Analysis of the Cell Cycle-Associated Antigens Ki-67 and Retinoblastoma Protein in Parathyroid Carcinomas and Adenomas. </w:t>
            </w:r>
            <w:r w:rsidRPr="004F6F4F">
              <w:rPr>
                <w:rFonts w:ascii="Calibri" w:eastAsia="Calibri" w:hAnsi="Calibri" w:cs="Times New Roman"/>
                <w:i/>
                <w:sz w:val="16"/>
                <w:szCs w:val="16"/>
                <w:lang w:val="en-US"/>
              </w:rPr>
              <w:t>Endocr Pathol</w:t>
            </w:r>
            <w:r w:rsidRPr="004F6F4F">
              <w:rPr>
                <w:rFonts w:ascii="Calibri" w:eastAsia="Calibri" w:hAnsi="Calibri" w:cs="Times New Roman"/>
                <w:sz w:val="16"/>
                <w:szCs w:val="16"/>
                <w:lang w:val="en-US"/>
              </w:rPr>
              <w:t xml:space="preserve"> 6(4):279-287.</w:t>
            </w:r>
          </w:p>
          <w:p w14:paraId="235B6558"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6 </w:t>
            </w:r>
            <w:r w:rsidRPr="004F6F4F">
              <w:rPr>
                <w:rFonts w:ascii="Calibri" w:eastAsia="Calibri" w:hAnsi="Calibri" w:cs="Times New Roman"/>
                <w:sz w:val="16"/>
                <w:szCs w:val="16"/>
                <w:lang w:val="en-US"/>
              </w:rPr>
              <w:t xml:space="preserve">Stojadinovic A, Hoos A, Nissan A, Dudas ME, Cordon-Cardo C, Shaha AR, Brennan MF, Singh B and Ghossein RA (2003). Parathyroid neoplasms: clinical, histopathological, and tissue microarray-based molecular analysis. </w:t>
            </w:r>
            <w:r w:rsidRPr="004F6F4F">
              <w:rPr>
                <w:rFonts w:ascii="Calibri" w:eastAsia="Calibri" w:hAnsi="Calibri" w:cs="Times New Roman"/>
                <w:i/>
                <w:sz w:val="16"/>
                <w:szCs w:val="16"/>
                <w:lang w:val="en-US"/>
              </w:rPr>
              <w:t>Hum Pathol</w:t>
            </w:r>
            <w:r w:rsidRPr="004F6F4F">
              <w:rPr>
                <w:rFonts w:ascii="Calibri" w:eastAsia="Calibri" w:hAnsi="Calibri" w:cs="Times New Roman"/>
                <w:sz w:val="16"/>
                <w:szCs w:val="16"/>
                <w:lang w:val="en-US"/>
              </w:rPr>
              <w:t xml:space="preserve"> 34(1):54-64.</w:t>
            </w:r>
          </w:p>
          <w:p w14:paraId="235B6559" w14:textId="77777777" w:rsidR="004F6F4F" w:rsidRPr="004F6F4F" w:rsidRDefault="004F6F4F" w:rsidP="004F6F4F">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7 </w:t>
            </w:r>
            <w:r w:rsidRPr="004F6F4F">
              <w:rPr>
                <w:rFonts w:ascii="Calibri" w:eastAsia="Calibri" w:hAnsi="Calibri" w:cs="Times New Roman"/>
                <w:sz w:val="16"/>
                <w:szCs w:val="16"/>
                <w:lang w:val="en-US"/>
              </w:rPr>
              <w:t xml:space="preserve">Hemmer S, Wasenius VM, Haglund C, Zhu Y, Knuutila S, Franssila K and Joensuu H (2001). Deletion of 11q23 and cyclin D1 overexpression are frequent aberrations in parathyroid adenomas. </w:t>
            </w:r>
            <w:r w:rsidRPr="004F6F4F">
              <w:rPr>
                <w:rFonts w:ascii="Calibri" w:eastAsia="Calibri" w:hAnsi="Calibri" w:cs="Times New Roman"/>
                <w:i/>
                <w:sz w:val="16"/>
                <w:szCs w:val="16"/>
                <w:lang w:val="en-US"/>
              </w:rPr>
              <w:t>Am J Pathol</w:t>
            </w:r>
            <w:r w:rsidRPr="004F6F4F">
              <w:rPr>
                <w:rFonts w:ascii="Calibri" w:eastAsia="Calibri" w:hAnsi="Calibri" w:cs="Times New Roman"/>
                <w:sz w:val="16"/>
                <w:szCs w:val="16"/>
                <w:lang w:val="en-US"/>
              </w:rPr>
              <w:t xml:space="preserve"> 158(4):1355-1362.</w:t>
            </w:r>
          </w:p>
          <w:p w14:paraId="235B655A" w14:textId="77777777" w:rsidR="00AE035B" w:rsidRPr="004F6F4F" w:rsidRDefault="004F6F4F" w:rsidP="004F6F4F">
            <w:pPr>
              <w:spacing w:after="0" w:line="240" w:lineRule="auto"/>
              <w:rPr>
                <w:rFonts w:ascii="Calibri" w:hAnsi="Calibri"/>
                <w:color w:val="000000"/>
                <w:sz w:val="16"/>
                <w:szCs w:val="16"/>
              </w:rPr>
            </w:pPr>
            <w:r>
              <w:rPr>
                <w:rFonts w:ascii="Calibri" w:eastAsia="Calibri" w:hAnsi="Calibri" w:cs="Times New Roman"/>
                <w:sz w:val="16"/>
                <w:szCs w:val="16"/>
                <w:lang w:val="en-US"/>
              </w:rPr>
              <w:t xml:space="preserve">18 </w:t>
            </w:r>
            <w:r w:rsidRPr="004F6F4F">
              <w:rPr>
                <w:rFonts w:ascii="Calibri" w:eastAsia="Calibri" w:hAnsi="Calibri" w:cs="Times New Roman"/>
                <w:sz w:val="16"/>
                <w:szCs w:val="16"/>
                <w:lang w:val="en-US"/>
              </w:rPr>
              <w:t xml:space="preserve">Vasef MA, Brynes RK, Sturm M, Bromley C and Robinson RA (1999). Expression of cyclin D1 in parathyroid carcinomas, adenomas, and hyperplasias: a paraffin immunohistochemical study. </w:t>
            </w:r>
            <w:r w:rsidRPr="004F6F4F">
              <w:rPr>
                <w:rFonts w:ascii="Calibri" w:eastAsia="Calibri" w:hAnsi="Calibri" w:cs="Times New Roman"/>
                <w:i/>
                <w:sz w:val="16"/>
                <w:szCs w:val="16"/>
                <w:lang w:val="en-US"/>
              </w:rPr>
              <w:t>Mod Pathol</w:t>
            </w:r>
            <w:r w:rsidRPr="004F6F4F">
              <w:rPr>
                <w:rFonts w:ascii="Calibri" w:eastAsia="Calibri" w:hAnsi="Calibri" w:cs="Times New Roman"/>
                <w:sz w:val="16"/>
                <w:szCs w:val="16"/>
                <w:lang w:val="en-US"/>
              </w:rPr>
              <w:t xml:space="preserve"> 12(4):412-416.</w:t>
            </w:r>
            <w:r w:rsidRPr="004F6F4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55B" w14:textId="77777777" w:rsidR="00AE035B" w:rsidRPr="00CC5E7C" w:rsidRDefault="00AE035B" w:rsidP="00CC5E7C">
            <w:pPr>
              <w:rPr>
                <w:rFonts w:ascii="Calibri" w:hAnsi="Calibri"/>
                <w:color w:val="000000"/>
                <w:sz w:val="16"/>
                <w:szCs w:val="16"/>
              </w:rPr>
            </w:pPr>
          </w:p>
        </w:tc>
      </w:tr>
      <w:tr w:rsidR="00F415BC" w:rsidRPr="00CC5E7C" w14:paraId="235B6568"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5D" w14:textId="77777777" w:rsidR="00F415BC" w:rsidRDefault="00F415BC" w:rsidP="00452595">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35B655E" w14:textId="77777777" w:rsidR="00F415BC" w:rsidRPr="0016688D" w:rsidRDefault="00F415BC" w:rsidP="00A961BB">
            <w:pPr>
              <w:spacing w:after="0"/>
              <w:rPr>
                <w:rFonts w:ascii="Calibri" w:hAnsi="Calibri"/>
                <w:color w:val="000000"/>
                <w:sz w:val="16"/>
                <w:szCs w:val="16"/>
              </w:rPr>
            </w:pPr>
            <w:r w:rsidRPr="0016688D">
              <w:rPr>
                <w:rFonts w:ascii="Calibri" w:hAnsi="Calibri"/>
                <w:bCs/>
                <w:color w:val="000000"/>
                <w:sz w:val="16"/>
                <w:szCs w:val="16"/>
              </w:rPr>
              <w:t>HISTOLOGICALLY CONFIRMED DISTANT METASTASES</w:t>
            </w:r>
          </w:p>
        </w:tc>
        <w:tc>
          <w:tcPr>
            <w:tcW w:w="2836" w:type="dxa"/>
            <w:tcBorders>
              <w:top w:val="nil"/>
              <w:left w:val="nil"/>
              <w:bottom w:val="single" w:sz="4" w:space="0" w:color="auto"/>
              <w:right w:val="single" w:sz="4" w:space="0" w:color="auto"/>
            </w:tcBorders>
            <w:shd w:val="clear" w:color="auto" w:fill="auto"/>
          </w:tcPr>
          <w:p w14:paraId="235B655F" w14:textId="77777777" w:rsidR="00F415BC" w:rsidRDefault="00F415BC" w:rsidP="0016688D">
            <w:pPr>
              <w:spacing w:after="0"/>
              <w:rPr>
                <w:rFonts w:ascii="Calibri" w:hAnsi="Calibri"/>
                <w:color w:val="000000"/>
                <w:sz w:val="16"/>
                <w:szCs w:val="16"/>
              </w:rPr>
            </w:pPr>
            <w:r w:rsidRPr="0016688D">
              <w:rPr>
                <w:rFonts w:ascii="Calibri" w:hAnsi="Calibri"/>
                <w:color w:val="000000"/>
                <w:sz w:val="16"/>
                <w:szCs w:val="16"/>
              </w:rPr>
              <w:t>Single selection value lis</w:t>
            </w:r>
            <w:r>
              <w:rPr>
                <w:rFonts w:ascii="Calibri" w:hAnsi="Calibri"/>
                <w:color w:val="000000"/>
                <w:sz w:val="16"/>
                <w:szCs w:val="16"/>
              </w:rPr>
              <w:t>t/text</w:t>
            </w:r>
            <w:r w:rsidRPr="0016688D">
              <w:rPr>
                <w:rFonts w:ascii="Calibri" w:hAnsi="Calibri"/>
                <w:color w:val="000000"/>
                <w:sz w:val="16"/>
                <w:szCs w:val="16"/>
              </w:rPr>
              <w:t>:</w:t>
            </w:r>
          </w:p>
          <w:p w14:paraId="235B6560" w14:textId="77777777" w:rsidR="00F415BC" w:rsidRPr="0016688D"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identified</w:t>
            </w:r>
          </w:p>
          <w:p w14:paraId="235B6561" w14:textId="77777777" w:rsidR="00F415BC" w:rsidRPr="0016688D"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assessed</w:t>
            </w:r>
          </w:p>
          <w:p w14:paraId="235B6562" w14:textId="77777777" w:rsidR="00F415BC" w:rsidRPr="00385FC3"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 xml:space="preserve">Present, </w:t>
            </w:r>
            <w:r w:rsidRPr="0016688D">
              <w:rPr>
                <w:rFonts w:ascii="Calibri" w:hAnsi="Calibri"/>
                <w:i/>
                <w:iCs/>
                <w:color w:val="000000"/>
                <w:sz w:val="16"/>
                <w:szCs w:val="16"/>
              </w:rPr>
              <w:t>specify site(s)</w:t>
            </w:r>
          </w:p>
        </w:tc>
        <w:tc>
          <w:tcPr>
            <w:tcW w:w="8221" w:type="dxa"/>
            <w:tcBorders>
              <w:top w:val="nil"/>
              <w:left w:val="nil"/>
              <w:bottom w:val="single" w:sz="4" w:space="0" w:color="auto"/>
              <w:right w:val="single" w:sz="4" w:space="0" w:color="auto"/>
            </w:tcBorders>
            <w:shd w:val="clear" w:color="auto" w:fill="auto"/>
          </w:tcPr>
          <w:p w14:paraId="235B6563" w14:textId="77777777" w:rsidR="00C413D5" w:rsidRPr="00C413D5" w:rsidRDefault="00C413D5" w:rsidP="00C413D5">
            <w:pPr>
              <w:spacing w:after="0"/>
              <w:rPr>
                <w:rFonts w:ascii="Calibri" w:hAnsi="Calibri"/>
                <w:color w:val="000000"/>
                <w:sz w:val="16"/>
                <w:szCs w:val="16"/>
              </w:rPr>
            </w:pPr>
            <w:r w:rsidRPr="00C413D5">
              <w:rPr>
                <w:rFonts w:ascii="Calibri" w:hAnsi="Calibri"/>
                <w:color w:val="000000"/>
                <w:sz w:val="16"/>
                <w:szCs w:val="16"/>
              </w:rPr>
              <w:t>The presence of histologically confirmed distant metastases is a critical component of pathological staging.</w:t>
            </w:r>
            <w:r w:rsidRPr="00C413D5">
              <w:rPr>
                <w:rFonts w:ascii="Calibri" w:hAnsi="Calibri"/>
                <w:color w:val="000000"/>
                <w:sz w:val="16"/>
                <w:szCs w:val="16"/>
              </w:rPr>
              <w:fldChar w:fldCharType="begin"/>
            </w:r>
            <w:r w:rsidRPr="00C413D5">
              <w:rPr>
                <w:rFonts w:ascii="Calibri" w:hAnsi="Calibri"/>
                <w:color w:val="000000"/>
                <w:sz w:val="16"/>
                <w:szCs w:val="16"/>
              </w:rPr>
              <w:instrText xml:space="preserve"> ADDIN EN.CITE &lt;EndNote&gt;&lt;Cite&gt;&lt;Author&gt;Amin&lt;/Author&gt;&lt;Year&gt;2017&lt;/Year&gt;&lt;RecNum&gt;160&lt;/RecNum&gt;&lt;DisplayText&gt;&lt;style face="superscript"&gt;1&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413D5">
              <w:rPr>
                <w:rFonts w:ascii="Calibri" w:hAnsi="Calibri"/>
                <w:color w:val="000000"/>
                <w:sz w:val="16"/>
                <w:szCs w:val="16"/>
              </w:rPr>
              <w:fldChar w:fldCharType="separate"/>
            </w:r>
            <w:r w:rsidRPr="00C413D5">
              <w:rPr>
                <w:rFonts w:ascii="Calibri" w:hAnsi="Calibri"/>
                <w:color w:val="000000"/>
                <w:sz w:val="16"/>
                <w:szCs w:val="16"/>
                <w:vertAlign w:val="superscript"/>
              </w:rPr>
              <w:t>1</w:t>
            </w:r>
            <w:r w:rsidRPr="00C413D5">
              <w:rPr>
                <w:rFonts w:ascii="Calibri" w:hAnsi="Calibri"/>
                <w:color w:val="000000"/>
                <w:sz w:val="16"/>
                <w:szCs w:val="16"/>
              </w:rPr>
              <w:fldChar w:fldCharType="end"/>
            </w:r>
          </w:p>
          <w:p w14:paraId="235B6564" w14:textId="77777777" w:rsidR="00C413D5" w:rsidRPr="00C413D5" w:rsidRDefault="00C413D5" w:rsidP="00C413D5">
            <w:pPr>
              <w:spacing w:after="0"/>
              <w:rPr>
                <w:rFonts w:ascii="Calibri" w:hAnsi="Calibri"/>
                <w:b/>
                <w:color w:val="000000"/>
                <w:sz w:val="16"/>
                <w:szCs w:val="16"/>
              </w:rPr>
            </w:pPr>
          </w:p>
          <w:p w14:paraId="235B6565" w14:textId="77777777" w:rsidR="00C413D5" w:rsidRPr="00C413D5" w:rsidRDefault="00C413D5" w:rsidP="00C413D5">
            <w:pPr>
              <w:spacing w:after="0"/>
              <w:rPr>
                <w:rFonts w:ascii="Calibri" w:hAnsi="Calibri"/>
                <w:b/>
                <w:color w:val="000000"/>
                <w:sz w:val="16"/>
                <w:szCs w:val="16"/>
              </w:rPr>
            </w:pPr>
            <w:r w:rsidRPr="00C413D5">
              <w:rPr>
                <w:rFonts w:ascii="Calibri" w:hAnsi="Calibri"/>
                <w:b/>
                <w:color w:val="000000"/>
                <w:sz w:val="16"/>
                <w:szCs w:val="16"/>
              </w:rPr>
              <w:t xml:space="preserve">References </w:t>
            </w:r>
          </w:p>
          <w:p w14:paraId="235B6566" w14:textId="77777777" w:rsidR="00F415BC" w:rsidRPr="00DC3017" w:rsidRDefault="00C413D5" w:rsidP="00C413D5">
            <w:pPr>
              <w:spacing w:after="0"/>
              <w:rPr>
                <w:rFonts w:ascii="Calibri" w:hAnsi="Calibri"/>
                <w:color w:val="000000"/>
                <w:sz w:val="16"/>
                <w:szCs w:val="16"/>
              </w:rPr>
            </w:pPr>
            <w:r w:rsidRPr="00C413D5">
              <w:rPr>
                <w:rFonts w:ascii="Calibri" w:hAnsi="Calibri"/>
                <w:color w:val="000000"/>
                <w:sz w:val="16"/>
                <w:szCs w:val="16"/>
                <w:lang w:val="en-US"/>
              </w:rPr>
              <w:fldChar w:fldCharType="begin"/>
            </w:r>
            <w:r w:rsidRPr="00C413D5">
              <w:rPr>
                <w:rFonts w:ascii="Calibri" w:hAnsi="Calibri"/>
                <w:color w:val="000000"/>
                <w:sz w:val="16"/>
                <w:szCs w:val="16"/>
                <w:lang w:val="en-US"/>
              </w:rPr>
              <w:instrText xml:space="preserve"> ADDIN EN.REFLIST </w:instrText>
            </w:r>
            <w:r w:rsidRPr="00C413D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413D5">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and Meyer LR (eds) (2017). </w:t>
            </w:r>
            <w:r w:rsidRPr="00C413D5">
              <w:rPr>
                <w:rFonts w:ascii="Calibri" w:hAnsi="Calibri"/>
                <w:i/>
                <w:color w:val="000000"/>
                <w:sz w:val="16"/>
                <w:szCs w:val="16"/>
                <w:lang w:val="en-US"/>
              </w:rPr>
              <w:t>AJCC Cancer Staging Manual. 8th ed</w:t>
            </w:r>
            <w:r w:rsidRPr="00C413D5">
              <w:rPr>
                <w:rFonts w:ascii="Calibri" w:hAnsi="Calibri"/>
                <w:color w:val="000000"/>
                <w:sz w:val="16"/>
                <w:szCs w:val="16"/>
                <w:lang w:val="en-US"/>
              </w:rPr>
              <w:t>. Springer., New York.</w:t>
            </w:r>
            <w:r w:rsidRPr="00C413D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35B6567" w14:textId="77777777" w:rsidR="00F415BC" w:rsidRPr="00066B67" w:rsidRDefault="00F415BC" w:rsidP="00CC5E7C">
            <w:pPr>
              <w:rPr>
                <w:rFonts w:ascii="Calibri" w:hAnsi="Calibri"/>
                <w:color w:val="000000"/>
                <w:sz w:val="16"/>
                <w:szCs w:val="16"/>
              </w:rPr>
            </w:pPr>
          </w:p>
        </w:tc>
      </w:tr>
      <w:tr w:rsidR="00F415BC" w:rsidRPr="00066B67" w14:paraId="235B6577" w14:textId="77777777" w:rsidTr="002F69D4">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69" w14:textId="77777777" w:rsidR="00F415BC" w:rsidRDefault="00F415BC" w:rsidP="002F69D4">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5B656A" w14:textId="77777777" w:rsidR="00B4455A" w:rsidRDefault="00A927B4" w:rsidP="002F69D4">
            <w:pPr>
              <w:spacing w:after="0"/>
              <w:rPr>
                <w:rFonts w:ascii="Calibri" w:hAnsi="Calibri"/>
                <w:b/>
                <w:bCs/>
                <w:color w:val="000000"/>
                <w:sz w:val="16"/>
                <w:szCs w:val="16"/>
              </w:rPr>
            </w:pPr>
            <w:r w:rsidRPr="00A927B4">
              <w:rPr>
                <w:rFonts w:ascii="Calibri" w:hAnsi="Calibri"/>
                <w:bCs/>
                <w:color w:val="000000"/>
                <w:sz w:val="16"/>
                <w:szCs w:val="16"/>
              </w:rPr>
              <w:t>PATHOLOGICAL STAGING (AJCC TNM 8th edition)</w:t>
            </w:r>
            <w:r w:rsidRPr="00A927B4">
              <w:rPr>
                <w:rFonts w:ascii="Calibri" w:hAnsi="Calibri"/>
                <w:bCs/>
                <w:color w:val="000000"/>
                <w:sz w:val="18"/>
                <w:szCs w:val="18"/>
                <w:vertAlign w:val="superscript"/>
              </w:rPr>
              <w:t>c</w:t>
            </w:r>
            <w:r w:rsidRPr="00A927B4">
              <w:rPr>
                <w:rFonts w:ascii="Calibri" w:hAnsi="Calibri"/>
                <w:b/>
                <w:bCs/>
                <w:color w:val="000000"/>
                <w:sz w:val="16"/>
                <w:szCs w:val="16"/>
              </w:rPr>
              <w:t xml:space="preserve"> </w:t>
            </w:r>
          </w:p>
          <w:p w14:paraId="235B656B" w14:textId="77777777" w:rsidR="00F415BC" w:rsidRPr="003A3FE5" w:rsidRDefault="00F415BC" w:rsidP="002F69D4">
            <w:pPr>
              <w:spacing w:after="0"/>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235B656C" w14:textId="77777777" w:rsidR="00F415BC" w:rsidRDefault="00F415BC" w:rsidP="002F69D4">
            <w:pPr>
              <w:spacing w:after="0"/>
              <w:rPr>
                <w:rFonts w:ascii="Calibri" w:hAnsi="Calibri"/>
                <w:color w:val="000000"/>
                <w:sz w:val="16"/>
                <w:szCs w:val="16"/>
              </w:rPr>
            </w:pPr>
            <w:r w:rsidRPr="00385FC3">
              <w:rPr>
                <w:rFonts w:ascii="Calibri" w:hAnsi="Calibri"/>
                <w:color w:val="000000"/>
                <w:sz w:val="16"/>
                <w:szCs w:val="16"/>
              </w:rPr>
              <w:t>Choose if applicable:</w:t>
            </w:r>
          </w:p>
          <w:p w14:paraId="235B656D" w14:textId="77777777" w:rsidR="00F415BC" w:rsidRPr="00066B6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235B656E" w14:textId="77777777" w:rsidR="00F415BC" w:rsidRPr="00066B6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235B656F" w14:textId="77777777" w:rsidR="00F415BC" w:rsidRPr="00A67ED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235B6570" w14:textId="77777777" w:rsidR="00F31899" w:rsidRPr="00F31899" w:rsidRDefault="00F31899" w:rsidP="00F31899">
            <w:pPr>
              <w:spacing w:after="0"/>
              <w:rPr>
                <w:rFonts w:ascii="Calibri" w:hAnsi="Calibri"/>
                <w:color w:val="000000"/>
                <w:sz w:val="16"/>
                <w:szCs w:val="16"/>
              </w:rPr>
            </w:pPr>
            <w:r w:rsidRPr="00F31899">
              <w:rPr>
                <w:rFonts w:ascii="Calibri" w:hAnsi="Calibri"/>
                <w:color w:val="000000"/>
                <w:sz w:val="16"/>
                <w:szCs w:val="16"/>
              </w:rPr>
              <w:t>A prognostic staging system has not been formally adopted for parathyroid carcinomas. The rarity of this disease has limited standard review and comparison for meaningful stratification. However, it is recognized that standardized data collection as proposed here and outlined in the 8</w:t>
            </w:r>
            <w:r w:rsidRPr="00F31899">
              <w:rPr>
                <w:rFonts w:ascii="Calibri" w:hAnsi="Calibri"/>
                <w:color w:val="000000"/>
                <w:sz w:val="16"/>
                <w:szCs w:val="16"/>
                <w:vertAlign w:val="superscript"/>
              </w:rPr>
              <w:t>th</w:t>
            </w:r>
            <w:r w:rsidRPr="00F31899">
              <w:rPr>
                <w:rFonts w:ascii="Calibri" w:hAnsi="Calibri"/>
                <w:color w:val="000000"/>
                <w:sz w:val="16"/>
                <w:szCs w:val="16"/>
              </w:rPr>
              <w:t xml:space="preserve"> edition of American Joint Committee on Cancer (AJCC) Staging Manual will begin the process of systematically gathering data for this rare entity.</w:t>
            </w:r>
            <w:r w:rsidRPr="00F31899">
              <w:rPr>
                <w:rFonts w:ascii="Calibri" w:hAnsi="Calibri"/>
                <w:color w:val="000000"/>
                <w:sz w:val="16"/>
                <w:szCs w:val="16"/>
              </w:rPr>
              <w:fldChar w:fldCharType="begin"/>
            </w:r>
            <w:r w:rsidRPr="00F31899">
              <w:rPr>
                <w:rFonts w:ascii="Calibri" w:hAnsi="Calibri"/>
                <w:color w:val="000000"/>
                <w:sz w:val="16"/>
                <w:szCs w:val="16"/>
              </w:rPr>
              <w:instrText xml:space="preserve"> ADDIN EN.CITE &lt;EndNote&gt;&lt;Cite&gt;&lt;Author&gt;Amin&lt;/Author&gt;&lt;Year&gt;2017&lt;/Year&gt;&lt;RecNum&gt;160&lt;/RecNum&gt;&lt;DisplayText&gt;&lt;style face="superscript"&gt;1&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31899">
              <w:rPr>
                <w:rFonts w:ascii="Calibri" w:hAnsi="Calibri"/>
                <w:color w:val="000000"/>
                <w:sz w:val="16"/>
                <w:szCs w:val="16"/>
              </w:rPr>
              <w:fldChar w:fldCharType="separate"/>
            </w:r>
            <w:r w:rsidRPr="00F31899">
              <w:rPr>
                <w:rFonts w:ascii="Calibri" w:hAnsi="Calibri"/>
                <w:color w:val="000000"/>
                <w:sz w:val="16"/>
                <w:szCs w:val="16"/>
                <w:vertAlign w:val="superscript"/>
              </w:rPr>
              <w:t>1</w:t>
            </w:r>
            <w:r w:rsidRPr="00F31899">
              <w:rPr>
                <w:rFonts w:ascii="Calibri" w:hAnsi="Calibri"/>
                <w:color w:val="000000"/>
                <w:sz w:val="16"/>
                <w:szCs w:val="16"/>
              </w:rPr>
              <w:fldChar w:fldCharType="end"/>
            </w:r>
            <w:r w:rsidRPr="00F31899">
              <w:rPr>
                <w:rFonts w:ascii="Calibri" w:hAnsi="Calibri"/>
                <w:color w:val="000000"/>
                <w:sz w:val="16"/>
                <w:szCs w:val="16"/>
              </w:rPr>
              <w:t xml:space="preserve"> It is with this goal that the parathyroid dataset is established.</w:t>
            </w:r>
          </w:p>
          <w:p w14:paraId="235B6571" w14:textId="77777777" w:rsidR="00F31899" w:rsidRPr="00F31899" w:rsidRDefault="00F31899" w:rsidP="00F31899">
            <w:pPr>
              <w:spacing w:after="0"/>
              <w:rPr>
                <w:rFonts w:ascii="Calibri" w:hAnsi="Calibri"/>
                <w:color w:val="000000"/>
                <w:sz w:val="16"/>
                <w:szCs w:val="16"/>
              </w:rPr>
            </w:pPr>
          </w:p>
          <w:p w14:paraId="235B6572" w14:textId="77777777" w:rsidR="00F31899" w:rsidRPr="00F31899" w:rsidRDefault="00F31899" w:rsidP="00F31899">
            <w:pPr>
              <w:spacing w:after="0"/>
              <w:rPr>
                <w:rFonts w:ascii="Calibri" w:hAnsi="Calibri"/>
                <w:b/>
                <w:color w:val="000000"/>
                <w:sz w:val="16"/>
                <w:szCs w:val="16"/>
              </w:rPr>
            </w:pPr>
            <w:r w:rsidRPr="00F31899">
              <w:rPr>
                <w:rFonts w:ascii="Calibri" w:hAnsi="Calibri"/>
                <w:b/>
                <w:color w:val="000000"/>
                <w:sz w:val="16"/>
                <w:szCs w:val="16"/>
              </w:rPr>
              <w:t xml:space="preserve">References </w:t>
            </w:r>
          </w:p>
          <w:p w14:paraId="235B6573" w14:textId="77777777" w:rsidR="00F31899" w:rsidRPr="00F31899" w:rsidRDefault="00F31899" w:rsidP="00F31899">
            <w:pPr>
              <w:spacing w:after="0"/>
              <w:rPr>
                <w:rFonts w:ascii="Calibri" w:hAnsi="Calibri"/>
                <w:color w:val="000000"/>
                <w:sz w:val="16"/>
                <w:szCs w:val="16"/>
                <w:lang w:val="en-US"/>
              </w:rPr>
            </w:pPr>
            <w:r w:rsidRPr="00F31899">
              <w:rPr>
                <w:rFonts w:ascii="Calibri" w:hAnsi="Calibri"/>
                <w:color w:val="000000"/>
                <w:sz w:val="16"/>
                <w:szCs w:val="16"/>
                <w:lang w:val="en-US"/>
              </w:rPr>
              <w:fldChar w:fldCharType="begin"/>
            </w:r>
            <w:r w:rsidRPr="00F31899">
              <w:rPr>
                <w:rFonts w:ascii="Calibri" w:hAnsi="Calibri"/>
                <w:color w:val="000000"/>
                <w:sz w:val="16"/>
                <w:szCs w:val="16"/>
                <w:lang w:val="en-US"/>
              </w:rPr>
              <w:instrText xml:space="preserve"> ADDIN EN.REFLIST </w:instrText>
            </w:r>
            <w:r w:rsidRPr="00F3189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F31899">
              <w:rPr>
                <w:rFonts w:ascii="Calibri" w:hAnsi="Calibri"/>
                <w:color w:val="000000"/>
                <w:sz w:val="16"/>
                <w:szCs w:val="16"/>
                <w:lang w:val="en-US"/>
              </w:rPr>
              <w:t>Amin MB, Edge S, Greene FL, Byrd DR, Brookland RK, Washington MK, Gershenwald JE, Compton CC, Hess KR, Sullivan DC, Jessup JM, Brierley JD, Gaspar LE, Schilsky RL, Balch CM, Winchester DP, Asare EA, Madera M, Gress DM</w:t>
            </w:r>
            <w:r w:rsidRPr="00F31899">
              <w:rPr>
                <w:rFonts w:ascii="Calibri" w:hAnsi="Calibri"/>
                <w:color w:val="000000"/>
                <w:sz w:val="16"/>
                <w:szCs w:val="16"/>
              </w:rPr>
              <w:t xml:space="preserve"> and</w:t>
            </w:r>
            <w:r w:rsidRPr="00F31899">
              <w:rPr>
                <w:rFonts w:ascii="Calibri" w:hAnsi="Calibri"/>
                <w:color w:val="000000"/>
                <w:sz w:val="16"/>
                <w:szCs w:val="16"/>
                <w:lang w:val="en-US"/>
              </w:rPr>
              <w:t xml:space="preserve"> Meyer LR (eds) (2017). </w:t>
            </w:r>
            <w:r w:rsidRPr="00F31899">
              <w:rPr>
                <w:rFonts w:ascii="Calibri" w:hAnsi="Calibri"/>
                <w:i/>
                <w:color w:val="000000"/>
                <w:sz w:val="16"/>
                <w:szCs w:val="16"/>
                <w:lang w:val="en-US"/>
              </w:rPr>
              <w:t>AJCC Cancer Staging Manual. 8th ed</w:t>
            </w:r>
            <w:r w:rsidRPr="00F31899">
              <w:rPr>
                <w:rFonts w:ascii="Calibri" w:hAnsi="Calibri"/>
                <w:color w:val="000000"/>
                <w:sz w:val="16"/>
                <w:szCs w:val="16"/>
                <w:lang w:val="en-US"/>
              </w:rPr>
              <w:t>. Springer., New York.</w:t>
            </w:r>
          </w:p>
          <w:p w14:paraId="235B6574" w14:textId="77777777" w:rsidR="00F31899" w:rsidRPr="00F31899" w:rsidRDefault="00F31899" w:rsidP="00F31899">
            <w:pPr>
              <w:spacing w:after="0"/>
              <w:rPr>
                <w:rFonts w:ascii="Calibri" w:hAnsi="Calibri"/>
                <w:color w:val="000000"/>
                <w:sz w:val="16"/>
                <w:szCs w:val="16"/>
                <w:lang w:val="en-US"/>
              </w:rPr>
            </w:pPr>
          </w:p>
          <w:p w14:paraId="235B6575" w14:textId="77777777" w:rsidR="00F415BC" w:rsidRPr="00DC3017" w:rsidRDefault="00F31899" w:rsidP="00F31899">
            <w:pPr>
              <w:spacing w:after="0"/>
              <w:rPr>
                <w:rFonts w:ascii="Calibri" w:hAnsi="Calibri"/>
                <w:color w:val="000000"/>
                <w:sz w:val="16"/>
                <w:szCs w:val="16"/>
              </w:rPr>
            </w:pPr>
            <w:r w:rsidRPr="00F3189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472B2A7" w14:textId="28F739DB" w:rsidR="00742821" w:rsidRPr="00742821" w:rsidRDefault="00742821" w:rsidP="00742821">
            <w:pPr>
              <w:spacing w:after="80" w:line="240" w:lineRule="auto"/>
              <w:rPr>
                <w:rFonts w:ascii="Calibri" w:hAnsi="Calibri"/>
                <w:color w:val="000000"/>
                <w:sz w:val="16"/>
                <w:szCs w:val="16"/>
              </w:rPr>
            </w:pPr>
            <w:r w:rsidRPr="00742821">
              <w:rPr>
                <w:rFonts w:ascii="Calibri" w:hAnsi="Calibri"/>
                <w:color w:val="000000"/>
                <w:sz w:val="16"/>
                <w:szCs w:val="16"/>
              </w:rPr>
              <w:t>Note that permission to publish the TNM cancer staging tables may be needed in your implementation. It is advisable to check.</w:t>
            </w:r>
          </w:p>
          <w:p w14:paraId="235B6576" w14:textId="0B2C101C" w:rsidR="00F415BC" w:rsidRPr="00A927B4" w:rsidRDefault="00A927B4" w:rsidP="002F69D4">
            <w:pPr>
              <w:spacing w:after="0"/>
              <w:rPr>
                <w:rFonts w:ascii="Calibri" w:hAnsi="Calibri"/>
                <w:color w:val="000000"/>
                <w:sz w:val="16"/>
                <w:szCs w:val="16"/>
              </w:rPr>
            </w:pPr>
            <w:r w:rsidRPr="00A927B4">
              <w:rPr>
                <w:rFonts w:ascii="Calibri" w:hAnsi="Calibri"/>
                <w:color w:val="000000"/>
                <w:sz w:val="18"/>
                <w:szCs w:val="18"/>
                <w:vertAlign w:val="superscript"/>
              </w:rPr>
              <w:t xml:space="preserve">c </w:t>
            </w:r>
            <w:r w:rsidRPr="00A927B4">
              <w:rPr>
                <w:rFonts w:ascii="Calibri" w:hAnsi="Calibri"/>
                <w:iCs/>
                <w:color w:val="000000"/>
                <w:sz w:val="16"/>
                <w:szCs w:val="16"/>
              </w:rPr>
              <w:t xml:space="preserve">Used with the permission of the American College of Surgeons, Chicago, Illinois. The original source for this information is the </w:t>
            </w:r>
            <w:r w:rsidRPr="00A927B4">
              <w:rPr>
                <w:rFonts w:ascii="Calibri" w:hAnsi="Calibri"/>
                <w:iCs/>
                <w:color w:val="000000"/>
                <w:sz w:val="16"/>
                <w:szCs w:val="16"/>
              </w:rPr>
              <w:lastRenderedPageBreak/>
              <w:t xml:space="preserve">AJCC Cancer Staging Manual, Eighth Edition (2016) published by Springer </w:t>
            </w:r>
            <w:proofErr w:type="spellStart"/>
            <w:r w:rsidRPr="00A927B4">
              <w:rPr>
                <w:rFonts w:ascii="Calibri" w:hAnsi="Calibri"/>
                <w:iCs/>
                <w:color w:val="000000"/>
                <w:sz w:val="16"/>
                <w:szCs w:val="16"/>
              </w:rPr>
              <w:t>Science+Business</w:t>
            </w:r>
            <w:proofErr w:type="spellEnd"/>
            <w:r w:rsidRPr="00A927B4">
              <w:rPr>
                <w:rFonts w:ascii="Calibri" w:hAnsi="Calibri"/>
                <w:iCs/>
                <w:color w:val="000000"/>
                <w:sz w:val="16"/>
                <w:szCs w:val="16"/>
              </w:rPr>
              <w:t xml:space="preserve"> Media.</w:t>
            </w:r>
          </w:p>
        </w:tc>
      </w:tr>
      <w:tr w:rsidR="00F415BC" w:rsidRPr="00066B67" w14:paraId="235B6583" w14:textId="77777777" w:rsidTr="00B4455A">
        <w:trPr>
          <w:trHeight w:val="6043"/>
        </w:trPr>
        <w:tc>
          <w:tcPr>
            <w:tcW w:w="866" w:type="dxa"/>
            <w:tcBorders>
              <w:top w:val="nil"/>
              <w:left w:val="single" w:sz="4" w:space="0" w:color="auto"/>
              <w:bottom w:val="single" w:sz="4" w:space="0" w:color="auto"/>
              <w:right w:val="single" w:sz="4" w:space="0" w:color="auto"/>
            </w:tcBorders>
            <w:shd w:val="clear" w:color="000000" w:fill="EEECE1"/>
          </w:tcPr>
          <w:p w14:paraId="235B6578" w14:textId="77777777" w:rsidR="00F415BC" w:rsidRDefault="00F415BC" w:rsidP="002F69D4">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35B6579" w14:textId="77777777" w:rsidR="00F415BC" w:rsidRPr="00E238DD" w:rsidRDefault="00F415BC" w:rsidP="002F69D4">
            <w:pPr>
              <w:rPr>
                <w:rFonts w:ascii="Calibri" w:hAnsi="Calibri"/>
                <w:color w:val="000000"/>
                <w:sz w:val="16"/>
                <w:szCs w:val="16"/>
              </w:rPr>
            </w:pPr>
            <w:r w:rsidRPr="006D2376">
              <w:rPr>
                <w:rFonts w:ascii="Calibri" w:hAnsi="Calibri"/>
                <w:color w:val="000000"/>
                <w:sz w:val="16"/>
                <w:szCs w:val="16"/>
              </w:rPr>
              <w:t>Primary tumour (</w:t>
            </w:r>
            <w:proofErr w:type="spellStart"/>
            <w:r w:rsidRPr="006D2376">
              <w:rPr>
                <w:rFonts w:ascii="Calibri" w:hAnsi="Calibri"/>
                <w:color w:val="000000"/>
                <w:sz w:val="16"/>
                <w:szCs w:val="16"/>
              </w:rPr>
              <w:t>pT</w:t>
            </w:r>
            <w:proofErr w:type="spellEnd"/>
            <w:r w:rsidRPr="006D2376">
              <w:rPr>
                <w:rFonts w:ascii="Calibri" w:hAnsi="Calibri"/>
                <w:color w:val="000000"/>
                <w:sz w:val="16"/>
                <w:szCs w:val="16"/>
              </w:rPr>
              <w:t>)</w:t>
            </w:r>
            <w:r w:rsidRPr="006D2376">
              <w:rPr>
                <w:rFonts w:ascii="Calibri" w:hAnsi="Calibri"/>
                <w:color w:val="000000"/>
                <w:sz w:val="16"/>
                <w:szCs w:val="16"/>
                <w:vertAlign w:val="superscript"/>
              </w:rPr>
              <w:t>d</w:t>
            </w:r>
          </w:p>
        </w:tc>
        <w:tc>
          <w:tcPr>
            <w:tcW w:w="2836" w:type="dxa"/>
            <w:tcBorders>
              <w:top w:val="nil"/>
              <w:left w:val="nil"/>
              <w:bottom w:val="single" w:sz="4" w:space="0" w:color="auto"/>
              <w:right w:val="single" w:sz="4" w:space="0" w:color="auto"/>
            </w:tcBorders>
            <w:shd w:val="clear" w:color="auto" w:fill="auto"/>
          </w:tcPr>
          <w:p w14:paraId="235B657A" w14:textId="77777777" w:rsidR="00F415BC" w:rsidRPr="006D2376" w:rsidRDefault="00F415BC" w:rsidP="002F69D4">
            <w:pPr>
              <w:spacing w:after="0"/>
              <w:rPr>
                <w:rFonts w:ascii="Calibri" w:hAnsi="Calibri"/>
                <w:color w:val="000000"/>
                <w:sz w:val="16"/>
                <w:szCs w:val="16"/>
              </w:rPr>
            </w:pPr>
            <w:r w:rsidRPr="006D2376">
              <w:rPr>
                <w:rFonts w:ascii="Calibri" w:hAnsi="Calibri"/>
                <w:color w:val="000000"/>
                <w:sz w:val="16"/>
                <w:szCs w:val="16"/>
              </w:rPr>
              <w:t>Single selection value list:</w:t>
            </w:r>
          </w:p>
          <w:p w14:paraId="235B657B" w14:textId="77777777" w:rsidR="00550274" w:rsidRPr="00550274" w:rsidRDefault="00F415BC" w:rsidP="00550274">
            <w:pPr>
              <w:spacing w:after="0"/>
              <w:rPr>
                <w:rFonts w:ascii="Calibri" w:hAnsi="Calibri"/>
                <w:color w:val="000000"/>
                <w:sz w:val="16"/>
                <w:szCs w:val="16"/>
              </w:rPr>
            </w:pPr>
            <w:r w:rsidRPr="006D2376">
              <w:rPr>
                <w:rFonts w:ascii="Calibri" w:hAnsi="Calibri"/>
                <w:color w:val="000000"/>
                <w:sz w:val="16"/>
                <w:szCs w:val="16"/>
              </w:rPr>
              <w:t xml:space="preserve">• </w:t>
            </w:r>
            <w:r w:rsidR="00550274" w:rsidRPr="00550274">
              <w:rPr>
                <w:rFonts w:ascii="Calibri" w:hAnsi="Calibri"/>
                <w:color w:val="000000"/>
                <w:sz w:val="16"/>
                <w:szCs w:val="16"/>
              </w:rPr>
              <w:t xml:space="preserve">TX Primary tumour cannot be assessed </w:t>
            </w:r>
          </w:p>
          <w:p w14:paraId="235B657C" w14:textId="77777777" w:rsidR="00550274" w:rsidRPr="00550274" w:rsidRDefault="00550274" w:rsidP="00550274">
            <w:pPr>
              <w:spacing w:after="0"/>
              <w:rPr>
                <w:rFonts w:ascii="Calibri" w:hAnsi="Calibri"/>
                <w:color w:val="000000"/>
                <w:sz w:val="16"/>
                <w:szCs w:val="16"/>
              </w:rPr>
            </w:pPr>
            <w:r w:rsidRPr="006D2376">
              <w:rPr>
                <w:rFonts w:ascii="Calibri" w:hAnsi="Calibri"/>
                <w:color w:val="000000"/>
                <w:sz w:val="16"/>
                <w:szCs w:val="16"/>
              </w:rPr>
              <w:t>•</w:t>
            </w:r>
            <w:r>
              <w:rPr>
                <w:rFonts w:ascii="Calibri" w:hAnsi="Calibri"/>
                <w:color w:val="000000"/>
                <w:sz w:val="16"/>
                <w:szCs w:val="16"/>
              </w:rPr>
              <w:t xml:space="preserve"> </w:t>
            </w:r>
            <w:r w:rsidRPr="00550274">
              <w:rPr>
                <w:rFonts w:ascii="Calibri" w:hAnsi="Calibri"/>
                <w:color w:val="000000"/>
                <w:sz w:val="16"/>
                <w:szCs w:val="16"/>
              </w:rPr>
              <w:t>Tis Atypical parathyroid neoplasm (neoplasm of UMP)</w:t>
            </w:r>
            <w:r w:rsidRPr="00B4455A">
              <w:rPr>
                <w:rFonts w:ascii="Calibri" w:hAnsi="Calibri"/>
                <w:color w:val="000000"/>
                <w:sz w:val="18"/>
                <w:szCs w:val="18"/>
                <w:vertAlign w:val="superscript"/>
              </w:rPr>
              <w:t>a</w:t>
            </w:r>
          </w:p>
          <w:p w14:paraId="235B657D" w14:textId="77777777" w:rsidR="00550274" w:rsidRPr="00550274" w:rsidRDefault="00550274" w:rsidP="00550274">
            <w:pPr>
              <w:spacing w:after="0"/>
              <w:rPr>
                <w:rFonts w:ascii="Calibri" w:hAnsi="Calibri"/>
                <w:color w:val="000000"/>
                <w:sz w:val="16"/>
                <w:szCs w:val="16"/>
              </w:rPr>
            </w:pPr>
            <w:r w:rsidRPr="006D2376">
              <w:rPr>
                <w:rFonts w:ascii="Calibri" w:hAnsi="Calibri"/>
                <w:color w:val="000000"/>
                <w:sz w:val="16"/>
                <w:szCs w:val="16"/>
              </w:rPr>
              <w:t>•</w:t>
            </w:r>
            <w:r>
              <w:rPr>
                <w:rFonts w:ascii="Calibri" w:hAnsi="Calibri"/>
                <w:color w:val="000000"/>
                <w:sz w:val="16"/>
                <w:szCs w:val="16"/>
              </w:rPr>
              <w:t xml:space="preserve"> </w:t>
            </w:r>
            <w:r w:rsidRPr="00550274">
              <w:rPr>
                <w:rFonts w:ascii="Calibri" w:hAnsi="Calibri"/>
                <w:color w:val="000000"/>
                <w:sz w:val="16"/>
                <w:szCs w:val="16"/>
              </w:rPr>
              <w:t>T1 Localised to the parathyroid gland with extension limited to soft tissue</w:t>
            </w:r>
          </w:p>
          <w:p w14:paraId="235B657E" w14:textId="77777777" w:rsidR="00550274" w:rsidRPr="00550274" w:rsidRDefault="00550274" w:rsidP="00550274">
            <w:pPr>
              <w:spacing w:after="0"/>
              <w:rPr>
                <w:rFonts w:ascii="Calibri" w:hAnsi="Calibri"/>
                <w:color w:val="000000"/>
                <w:sz w:val="16"/>
                <w:szCs w:val="16"/>
              </w:rPr>
            </w:pPr>
            <w:r w:rsidRPr="006D2376">
              <w:rPr>
                <w:rFonts w:ascii="Calibri" w:hAnsi="Calibri"/>
                <w:color w:val="000000"/>
                <w:sz w:val="16"/>
                <w:szCs w:val="16"/>
              </w:rPr>
              <w:t>•</w:t>
            </w:r>
            <w:r>
              <w:rPr>
                <w:rFonts w:ascii="Calibri" w:hAnsi="Calibri"/>
                <w:color w:val="000000"/>
                <w:sz w:val="16"/>
                <w:szCs w:val="16"/>
              </w:rPr>
              <w:t xml:space="preserve"> </w:t>
            </w:r>
            <w:r w:rsidRPr="00550274">
              <w:rPr>
                <w:rFonts w:ascii="Calibri" w:hAnsi="Calibri"/>
                <w:color w:val="000000"/>
                <w:sz w:val="16"/>
                <w:szCs w:val="16"/>
              </w:rPr>
              <w:t>T2 Direct invasion into the thyroid gland</w:t>
            </w:r>
          </w:p>
          <w:p w14:paraId="235B657F" w14:textId="77777777" w:rsidR="00550274" w:rsidRPr="00550274" w:rsidRDefault="00550274" w:rsidP="00550274">
            <w:pPr>
              <w:spacing w:after="0"/>
              <w:rPr>
                <w:rFonts w:ascii="Calibri" w:hAnsi="Calibri"/>
                <w:color w:val="000000"/>
                <w:sz w:val="16"/>
                <w:szCs w:val="16"/>
              </w:rPr>
            </w:pPr>
            <w:r w:rsidRPr="006D2376">
              <w:rPr>
                <w:rFonts w:ascii="Calibri" w:hAnsi="Calibri"/>
                <w:color w:val="000000"/>
                <w:sz w:val="16"/>
                <w:szCs w:val="16"/>
              </w:rPr>
              <w:t>•</w:t>
            </w:r>
            <w:r>
              <w:rPr>
                <w:rFonts w:ascii="Calibri" w:hAnsi="Calibri"/>
                <w:color w:val="000000"/>
                <w:sz w:val="16"/>
                <w:szCs w:val="16"/>
              </w:rPr>
              <w:t xml:space="preserve"> </w:t>
            </w:r>
            <w:r w:rsidRPr="00550274">
              <w:rPr>
                <w:rFonts w:ascii="Calibri" w:hAnsi="Calibri"/>
                <w:color w:val="000000"/>
                <w:sz w:val="16"/>
                <w:szCs w:val="16"/>
              </w:rPr>
              <w:t>T3 Direct invasion into recurrent laryngeal nerve, oesophagus, trachea, skeletal muscle, adjacent lymph nodes, or thymus</w:t>
            </w:r>
          </w:p>
          <w:p w14:paraId="235B6580" w14:textId="77777777" w:rsidR="00F415BC" w:rsidRPr="005A25F1" w:rsidRDefault="00550274" w:rsidP="00550274">
            <w:pPr>
              <w:spacing w:after="0"/>
              <w:rPr>
                <w:rFonts w:ascii="Calibri" w:hAnsi="Calibri"/>
                <w:color w:val="000000"/>
                <w:sz w:val="16"/>
                <w:szCs w:val="16"/>
              </w:rPr>
            </w:pPr>
            <w:r w:rsidRPr="006D2376">
              <w:rPr>
                <w:rFonts w:ascii="Calibri" w:hAnsi="Calibri"/>
                <w:color w:val="000000"/>
                <w:sz w:val="16"/>
                <w:szCs w:val="16"/>
              </w:rPr>
              <w:t>•</w:t>
            </w:r>
            <w:r>
              <w:rPr>
                <w:rFonts w:ascii="Calibri" w:hAnsi="Calibri"/>
                <w:color w:val="000000"/>
                <w:sz w:val="16"/>
                <w:szCs w:val="16"/>
              </w:rPr>
              <w:t xml:space="preserve"> </w:t>
            </w:r>
            <w:r w:rsidRPr="00550274">
              <w:rPr>
                <w:rFonts w:ascii="Calibri" w:hAnsi="Calibri"/>
                <w:color w:val="000000"/>
                <w:sz w:val="16"/>
                <w:szCs w:val="16"/>
              </w:rPr>
              <w:t>T4 Direct invasion into major blood vessel or spine</w:t>
            </w:r>
          </w:p>
        </w:tc>
        <w:tc>
          <w:tcPr>
            <w:tcW w:w="8221" w:type="dxa"/>
            <w:tcBorders>
              <w:top w:val="nil"/>
              <w:left w:val="nil"/>
              <w:bottom w:val="single" w:sz="4" w:space="0" w:color="auto"/>
              <w:right w:val="single" w:sz="4" w:space="0" w:color="auto"/>
            </w:tcBorders>
            <w:shd w:val="clear" w:color="auto" w:fill="auto"/>
          </w:tcPr>
          <w:p w14:paraId="235B6581" w14:textId="77777777" w:rsidR="00F415BC" w:rsidRPr="00DC3017" w:rsidRDefault="00F415BC" w:rsidP="002F69D4">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35B6582" w14:textId="77777777" w:rsidR="00F415BC" w:rsidRPr="00756E0B" w:rsidRDefault="00B4455A" w:rsidP="00B4455A">
            <w:pPr>
              <w:spacing w:after="0"/>
              <w:rPr>
                <w:rFonts w:ascii="Calibri" w:hAnsi="Calibri"/>
                <w:color w:val="000000"/>
                <w:sz w:val="18"/>
                <w:szCs w:val="18"/>
                <w:vertAlign w:val="superscript"/>
              </w:rPr>
            </w:pPr>
            <w:r w:rsidRPr="00791140">
              <w:rPr>
                <w:rFonts w:ascii="Calibri" w:hAnsi="Calibri"/>
                <w:color w:val="000000"/>
                <w:sz w:val="18"/>
                <w:szCs w:val="18"/>
                <w:vertAlign w:val="superscript"/>
              </w:rPr>
              <w:t>a</w:t>
            </w:r>
            <w:r w:rsidRPr="00791140">
              <w:rPr>
                <w:rFonts w:ascii="Calibri" w:hAnsi="Calibri"/>
                <w:color w:val="000000"/>
                <w:sz w:val="16"/>
                <w:szCs w:val="16"/>
              </w:rPr>
              <w:t xml:space="preserve"> </w:t>
            </w:r>
            <w:r w:rsidRPr="00791140">
              <w:rPr>
                <w:rFonts w:ascii="Calibri" w:hAnsi="Calibri"/>
                <w:iCs/>
                <w:color w:val="000000"/>
                <w:sz w:val="16"/>
                <w:szCs w:val="16"/>
              </w:rPr>
              <w:t>Defined as tumours that are histologically or clinically worrisome but do not fulfill the more robust criteria (i.e., invasion, metastasis)  for carcinoma. They generally include tumours that have two or more</w:t>
            </w:r>
            <w:r>
              <w:rPr>
                <w:rFonts w:ascii="Calibri" w:hAnsi="Calibri"/>
                <w:iCs/>
                <w:color w:val="000000"/>
                <w:sz w:val="16"/>
                <w:szCs w:val="16"/>
              </w:rPr>
              <w:t xml:space="preserve"> </w:t>
            </w:r>
            <w:r w:rsidRPr="00791140">
              <w:rPr>
                <w:rFonts w:ascii="Calibri" w:hAnsi="Calibri"/>
                <w:iCs/>
                <w:color w:val="000000"/>
                <w:sz w:val="16"/>
                <w:szCs w:val="16"/>
              </w:rPr>
              <w:t>concerning features, such as fibrous bands, mitotic figures necrosis, trabecular growth, or adherence to surrounding tissues intraoperatively. Atypical parathyroid neoplasms usually have a smaller dimension, weight, and volume than carcinomas and are less likely to have coagulative tumour necrosis.</w:t>
            </w:r>
          </w:p>
        </w:tc>
      </w:tr>
      <w:tr w:rsidR="00F415BC" w:rsidRPr="00CC5E7C" w14:paraId="235B658E" w14:textId="77777777" w:rsidTr="00B4455A">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235B6584" w14:textId="77777777" w:rsidR="00F415BC" w:rsidRDefault="00F415BC" w:rsidP="00452595">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35B6585" w14:textId="77777777" w:rsidR="00F415BC" w:rsidRPr="00C12826" w:rsidRDefault="00F415BC" w:rsidP="00A961BB">
            <w:pPr>
              <w:spacing w:after="0"/>
              <w:rPr>
                <w:rFonts w:ascii="Calibri" w:hAnsi="Calibri"/>
                <w:bCs/>
                <w:color w:val="000000"/>
                <w:sz w:val="16"/>
                <w:szCs w:val="16"/>
              </w:rPr>
            </w:pPr>
            <w:r w:rsidRPr="00C12826">
              <w:rPr>
                <w:rFonts w:ascii="Calibri" w:hAnsi="Calibri"/>
                <w:bCs/>
                <w:color w:val="000000"/>
                <w:sz w:val="16"/>
                <w:szCs w:val="16"/>
              </w:rPr>
              <w:t>REGIONAL LYMPH NODES (PN)</w:t>
            </w:r>
          </w:p>
        </w:tc>
        <w:tc>
          <w:tcPr>
            <w:tcW w:w="2836" w:type="dxa"/>
            <w:tcBorders>
              <w:top w:val="nil"/>
              <w:left w:val="nil"/>
              <w:bottom w:val="single" w:sz="4" w:space="0" w:color="auto"/>
              <w:right w:val="single" w:sz="4" w:space="0" w:color="auto"/>
            </w:tcBorders>
            <w:shd w:val="clear" w:color="auto" w:fill="auto"/>
          </w:tcPr>
          <w:p w14:paraId="235B6586" w14:textId="77777777" w:rsidR="00F415BC" w:rsidRPr="00C12826" w:rsidRDefault="00F415BC" w:rsidP="00C12826">
            <w:pPr>
              <w:spacing w:after="0"/>
              <w:rPr>
                <w:rFonts w:ascii="Calibri" w:hAnsi="Calibri"/>
                <w:color w:val="000000"/>
                <w:sz w:val="16"/>
                <w:szCs w:val="16"/>
              </w:rPr>
            </w:pPr>
            <w:r w:rsidRPr="00C12826">
              <w:rPr>
                <w:rFonts w:ascii="Calibri" w:hAnsi="Calibri"/>
                <w:color w:val="000000"/>
                <w:sz w:val="16"/>
                <w:szCs w:val="16"/>
              </w:rPr>
              <w:t>Single selection value list:</w:t>
            </w:r>
          </w:p>
          <w:p w14:paraId="235B6587" w14:textId="77777777" w:rsidR="00550274" w:rsidRPr="00550274" w:rsidRDefault="00F415BC" w:rsidP="00550274">
            <w:pPr>
              <w:spacing w:after="0"/>
              <w:rPr>
                <w:rFonts w:ascii="Calibri" w:hAnsi="Calibri"/>
                <w:color w:val="000000"/>
                <w:sz w:val="16"/>
                <w:szCs w:val="16"/>
              </w:rPr>
            </w:pPr>
            <w:r w:rsidRPr="00725FA9">
              <w:rPr>
                <w:rFonts w:ascii="Calibri" w:hAnsi="Calibri"/>
                <w:color w:val="000000"/>
                <w:sz w:val="16"/>
                <w:szCs w:val="16"/>
              </w:rPr>
              <w:t xml:space="preserve">• </w:t>
            </w:r>
            <w:r w:rsidR="00550274" w:rsidRPr="00550274">
              <w:rPr>
                <w:rFonts w:ascii="Calibri" w:hAnsi="Calibri"/>
                <w:color w:val="000000"/>
                <w:sz w:val="16"/>
                <w:szCs w:val="16"/>
              </w:rPr>
              <w:t>NX Regional lymph nodes cannot be assessed</w:t>
            </w:r>
          </w:p>
          <w:p w14:paraId="235B6588" w14:textId="77777777" w:rsidR="00550274" w:rsidRPr="00550274" w:rsidRDefault="00550274" w:rsidP="00550274">
            <w:pPr>
              <w:spacing w:after="0"/>
              <w:rPr>
                <w:rFonts w:ascii="Calibri" w:hAnsi="Calibri"/>
                <w:color w:val="000000"/>
                <w:sz w:val="16"/>
                <w:szCs w:val="16"/>
              </w:rPr>
            </w:pPr>
            <w:r w:rsidRPr="00725FA9">
              <w:rPr>
                <w:rFonts w:ascii="Calibri" w:hAnsi="Calibri"/>
                <w:color w:val="000000"/>
                <w:sz w:val="16"/>
                <w:szCs w:val="16"/>
              </w:rPr>
              <w:t xml:space="preserve">• </w:t>
            </w:r>
            <w:r w:rsidRPr="00550274">
              <w:rPr>
                <w:rFonts w:ascii="Calibri" w:hAnsi="Calibri"/>
                <w:color w:val="000000"/>
                <w:sz w:val="16"/>
                <w:szCs w:val="16"/>
              </w:rPr>
              <w:t>N0 No regional lymph node metastasis</w:t>
            </w:r>
          </w:p>
          <w:p w14:paraId="235B6589" w14:textId="77777777" w:rsidR="00550274" w:rsidRPr="00550274" w:rsidRDefault="00550274" w:rsidP="00550274">
            <w:pPr>
              <w:spacing w:after="0"/>
              <w:rPr>
                <w:rFonts w:ascii="Calibri" w:hAnsi="Calibri"/>
                <w:color w:val="000000"/>
                <w:sz w:val="16"/>
                <w:szCs w:val="16"/>
              </w:rPr>
            </w:pPr>
            <w:r w:rsidRPr="00725FA9">
              <w:rPr>
                <w:rFonts w:ascii="Calibri" w:hAnsi="Calibri"/>
                <w:color w:val="000000"/>
                <w:sz w:val="16"/>
                <w:szCs w:val="16"/>
              </w:rPr>
              <w:t xml:space="preserve">• </w:t>
            </w:r>
            <w:r w:rsidRPr="00550274">
              <w:rPr>
                <w:rFonts w:ascii="Calibri" w:hAnsi="Calibri"/>
                <w:color w:val="000000"/>
                <w:sz w:val="16"/>
                <w:szCs w:val="16"/>
              </w:rPr>
              <w:t xml:space="preserve">N1 Regional lymph node metastasis </w:t>
            </w:r>
          </w:p>
          <w:p w14:paraId="235B658A" w14:textId="77777777" w:rsidR="00550274" w:rsidRPr="00550274" w:rsidRDefault="0067637E" w:rsidP="00550274">
            <w:pPr>
              <w:spacing w:after="0"/>
              <w:rPr>
                <w:rFonts w:ascii="Calibri" w:hAnsi="Calibri"/>
                <w:color w:val="000000"/>
                <w:sz w:val="16"/>
                <w:szCs w:val="16"/>
              </w:rPr>
            </w:pPr>
            <w:r>
              <w:rPr>
                <w:rFonts w:ascii="Calibri" w:hAnsi="Calibri"/>
                <w:color w:val="000000"/>
                <w:sz w:val="16"/>
                <w:szCs w:val="16"/>
              </w:rPr>
              <w:t xml:space="preserve">   </w:t>
            </w:r>
            <w:r w:rsidR="00550274" w:rsidRPr="00725FA9">
              <w:rPr>
                <w:rFonts w:ascii="Calibri" w:hAnsi="Calibri"/>
                <w:color w:val="000000"/>
                <w:sz w:val="16"/>
                <w:szCs w:val="16"/>
              </w:rPr>
              <w:t xml:space="preserve">• </w:t>
            </w:r>
            <w:r w:rsidR="00550274" w:rsidRPr="00550274">
              <w:rPr>
                <w:rFonts w:ascii="Calibri" w:hAnsi="Calibri"/>
                <w:color w:val="000000"/>
                <w:sz w:val="16"/>
                <w:szCs w:val="16"/>
              </w:rPr>
              <w:t>N1a Metastasis to level VI (</w:t>
            </w:r>
            <w:proofErr w:type="spellStart"/>
            <w:r w:rsidR="00550274" w:rsidRPr="00550274">
              <w:rPr>
                <w:rFonts w:ascii="Calibri" w:hAnsi="Calibri"/>
                <w:color w:val="000000"/>
                <w:sz w:val="16"/>
                <w:szCs w:val="16"/>
              </w:rPr>
              <w:t>pretracheal</w:t>
            </w:r>
            <w:proofErr w:type="spellEnd"/>
            <w:r w:rsidR="00550274" w:rsidRPr="00550274">
              <w:rPr>
                <w:rFonts w:ascii="Calibri" w:hAnsi="Calibri"/>
                <w:color w:val="000000"/>
                <w:sz w:val="16"/>
                <w:szCs w:val="16"/>
              </w:rPr>
              <w:t xml:space="preserve">, paratracheal, and </w:t>
            </w:r>
            <w:proofErr w:type="spellStart"/>
            <w:r w:rsidR="00550274" w:rsidRPr="00550274">
              <w:rPr>
                <w:rFonts w:ascii="Calibri" w:hAnsi="Calibri"/>
                <w:color w:val="000000"/>
                <w:sz w:val="16"/>
                <w:szCs w:val="16"/>
              </w:rPr>
              <w:t>prelaryngeal</w:t>
            </w:r>
            <w:proofErr w:type="spellEnd"/>
            <w:r w:rsidR="00550274" w:rsidRPr="00550274">
              <w:rPr>
                <w:rFonts w:ascii="Calibri" w:hAnsi="Calibri"/>
                <w:color w:val="000000"/>
                <w:sz w:val="16"/>
                <w:szCs w:val="16"/>
              </w:rPr>
              <w:t xml:space="preserve">/Delphian lymph nodes) or superior mediastinal lymph nodes (level VII) </w:t>
            </w:r>
          </w:p>
          <w:p w14:paraId="235B658B" w14:textId="77777777" w:rsidR="00F415BC" w:rsidRPr="00A67ED7" w:rsidRDefault="0067637E" w:rsidP="006763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 xml:space="preserve">• </w:t>
            </w:r>
            <w:r w:rsidR="00550274" w:rsidRPr="00550274">
              <w:rPr>
                <w:rFonts w:ascii="Calibri" w:hAnsi="Calibri"/>
                <w:color w:val="000000"/>
                <w:sz w:val="16"/>
                <w:szCs w:val="16"/>
              </w:rPr>
              <w:t>N1b Metastasis to unilateral, bilateral, or contralateral cervical (level I,II,III,IV, or V) or retropharyngeal nodes</w:t>
            </w:r>
          </w:p>
        </w:tc>
        <w:tc>
          <w:tcPr>
            <w:tcW w:w="8221" w:type="dxa"/>
            <w:tcBorders>
              <w:top w:val="nil"/>
              <w:left w:val="nil"/>
              <w:bottom w:val="single" w:sz="4" w:space="0" w:color="auto"/>
              <w:right w:val="single" w:sz="4" w:space="0" w:color="auto"/>
            </w:tcBorders>
            <w:shd w:val="clear" w:color="auto" w:fill="auto"/>
          </w:tcPr>
          <w:p w14:paraId="235B658C" w14:textId="77777777" w:rsidR="00F415BC" w:rsidRPr="00DC3017" w:rsidRDefault="00F415BC" w:rsidP="00B06D08">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35B658D" w14:textId="77777777" w:rsidR="00F415BC" w:rsidRPr="00066B67" w:rsidRDefault="00F415BC" w:rsidP="00756E0B">
            <w:pPr>
              <w:spacing w:after="0"/>
              <w:rPr>
                <w:rFonts w:ascii="Calibri" w:hAnsi="Calibri"/>
                <w:color w:val="000000"/>
                <w:sz w:val="16"/>
                <w:szCs w:val="16"/>
              </w:rPr>
            </w:pPr>
          </w:p>
        </w:tc>
      </w:tr>
    </w:tbl>
    <w:p w14:paraId="235B658F" w14:textId="77777777" w:rsidR="00EF64B1" w:rsidRDefault="00EF64B1"/>
    <w:p w14:paraId="235B6590" w14:textId="77777777" w:rsidR="00590891" w:rsidRDefault="00590891"/>
    <w:p w14:paraId="235B6591" w14:textId="77777777" w:rsidR="003E6317" w:rsidRDefault="003E6317" w:rsidP="00681073">
      <w:pPr>
        <w:rPr>
          <w:b/>
          <w:sz w:val="16"/>
          <w:szCs w:val="16"/>
        </w:rPr>
      </w:pPr>
    </w:p>
    <w:p w14:paraId="235B6592" w14:textId="77777777" w:rsidR="003E6317" w:rsidRPr="005A65DA" w:rsidRDefault="003E6317" w:rsidP="00681073">
      <w:pPr>
        <w:rPr>
          <w:b/>
          <w:sz w:val="16"/>
          <w:szCs w:val="16"/>
        </w:rPr>
      </w:pPr>
    </w:p>
    <w:sectPr w:rsidR="003E6317" w:rsidRPr="005A65DA" w:rsidSect="0041044A">
      <w:headerReference w:type="default" r:id="rId8"/>
      <w:footerReference w:type="default" r:id="rId9"/>
      <w:pgSz w:w="16838" w:h="11906" w:orient="landscape"/>
      <w:pgMar w:top="112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069D1" w14:textId="77777777" w:rsidR="00D44366" w:rsidRDefault="00D44366" w:rsidP="008F654B">
      <w:pPr>
        <w:spacing w:after="0" w:line="240" w:lineRule="auto"/>
      </w:pPr>
      <w:r>
        <w:separator/>
      </w:r>
    </w:p>
  </w:endnote>
  <w:endnote w:type="continuationSeparator" w:id="0">
    <w:p w14:paraId="37053CAE" w14:textId="77777777" w:rsidR="00D44366" w:rsidRDefault="00D44366"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91192"/>
      <w:docPartObj>
        <w:docPartGallery w:val="Page Numbers (Bottom of Page)"/>
        <w:docPartUnique/>
      </w:docPartObj>
    </w:sdtPr>
    <w:sdtEndPr>
      <w:rPr>
        <w:noProof/>
      </w:rPr>
    </w:sdtEndPr>
    <w:sdtContent>
      <w:p w14:paraId="235B6599" w14:textId="77777777" w:rsidR="00D07D74" w:rsidRDefault="00D07D74">
        <w:pPr>
          <w:pStyle w:val="Footer"/>
          <w:jc w:val="center"/>
        </w:pPr>
        <w:r>
          <w:fldChar w:fldCharType="begin"/>
        </w:r>
        <w:r>
          <w:instrText xml:space="preserve"> PAGE   \* MERGEFORMAT </w:instrText>
        </w:r>
        <w:r>
          <w:fldChar w:fldCharType="separate"/>
        </w:r>
        <w:r w:rsidR="00691845">
          <w:rPr>
            <w:noProof/>
          </w:rPr>
          <w:t>13</w:t>
        </w:r>
        <w:r>
          <w:rPr>
            <w:noProof/>
          </w:rPr>
          <w:fldChar w:fldCharType="end"/>
        </w:r>
      </w:p>
    </w:sdtContent>
  </w:sdt>
  <w:p w14:paraId="235B659A" w14:textId="77777777" w:rsidR="00D07D74" w:rsidRDefault="00D07D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07CFB" w14:textId="77777777" w:rsidR="00D44366" w:rsidRDefault="00D44366" w:rsidP="008F654B">
      <w:pPr>
        <w:spacing w:after="0" w:line="240" w:lineRule="auto"/>
      </w:pPr>
      <w:r>
        <w:separator/>
      </w:r>
    </w:p>
  </w:footnote>
  <w:footnote w:type="continuationSeparator" w:id="0">
    <w:p w14:paraId="3A8E7233" w14:textId="77777777" w:rsidR="00D44366" w:rsidRDefault="00D44366"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B6597" w14:textId="77777777" w:rsidR="00D07D74" w:rsidRDefault="00D07D74" w:rsidP="00D47001">
    <w:pPr>
      <w:pStyle w:val="Default"/>
      <w:jc w:val="center"/>
    </w:pPr>
    <w:r>
      <w:rPr>
        <w:rFonts w:ascii="Calibri" w:hAnsi="Calibri"/>
        <w:b/>
        <w:bCs/>
        <w:sz w:val="20"/>
        <w:szCs w:val="16"/>
      </w:rPr>
      <w:t xml:space="preserve">ICCR </w:t>
    </w:r>
    <w:r w:rsidRPr="00D47001">
      <w:rPr>
        <w:rFonts w:ascii="Calibri" w:hAnsi="Calibri"/>
        <w:b/>
        <w:bCs/>
        <w:sz w:val="20"/>
        <w:szCs w:val="16"/>
      </w:rPr>
      <w:t>Parathyroid Carcinoma &amp; Atypical Parathyroid Neoplasm</w:t>
    </w:r>
    <w:r>
      <w:rPr>
        <w:rFonts w:ascii="Calibri" w:hAnsi="Calibri"/>
        <w:b/>
        <w:bCs/>
        <w:sz w:val="20"/>
        <w:szCs w:val="16"/>
      </w:rPr>
      <w:t xml:space="preserve"> </w:t>
    </w:r>
    <w:r w:rsidRPr="00D47001">
      <w:rPr>
        <w:rFonts w:ascii="Calibri" w:hAnsi="Calibri"/>
        <w:b/>
        <w:bCs/>
        <w:sz w:val="20"/>
        <w:szCs w:val="16"/>
      </w:rPr>
      <w:t>Histopathology Reporting</w:t>
    </w:r>
    <w:r>
      <w:rPr>
        <w:rFonts w:ascii="Calibri" w:hAnsi="Calibri"/>
        <w:b/>
        <w:bCs/>
        <w:sz w:val="20"/>
        <w:szCs w:val="16"/>
      </w:rPr>
      <w:t>, 1</w:t>
    </w:r>
    <w:r w:rsidRPr="0082283C">
      <w:rPr>
        <w:rFonts w:ascii="Calibri" w:hAnsi="Calibri"/>
        <w:b/>
        <w:bCs/>
        <w:sz w:val="20"/>
        <w:szCs w:val="16"/>
        <w:vertAlign w:val="superscript"/>
      </w:rPr>
      <w:t>st</w:t>
    </w:r>
    <w:r>
      <w:rPr>
        <w:rFonts w:ascii="Calibri" w:hAnsi="Calibri"/>
        <w:b/>
        <w:bCs/>
        <w:sz w:val="20"/>
        <w:szCs w:val="16"/>
      </w:rPr>
      <w:t xml:space="preserve"> </w:t>
    </w:r>
    <w:r w:rsidR="00011F85">
      <w:rPr>
        <w:rFonts w:ascii="Calibri" w:hAnsi="Calibri"/>
        <w:b/>
        <w:bCs/>
        <w:sz w:val="20"/>
        <w:szCs w:val="16"/>
      </w:rPr>
      <w:t>e</w:t>
    </w:r>
    <w:r>
      <w:rPr>
        <w:rFonts w:ascii="Calibri" w:hAnsi="Calibri"/>
        <w:b/>
        <w:bCs/>
        <w:sz w:val="20"/>
        <w:szCs w:val="16"/>
      </w:rPr>
      <w:t>dition. ISBN: 978192568729</w:t>
    </w:r>
    <w:r w:rsidRPr="00D47001">
      <w:rPr>
        <w:rFonts w:ascii="Calibri" w:hAnsi="Calibri"/>
        <w:b/>
        <w:bCs/>
        <w:sz w:val="20"/>
        <w:szCs w:val="16"/>
      </w:rPr>
      <w:t>3</w:t>
    </w:r>
    <w:r>
      <w:rPr>
        <w:rFonts w:ascii="Calibri" w:hAnsi="Calibri"/>
        <w:b/>
        <w:bCs/>
        <w:sz w:val="20"/>
        <w:szCs w:val="16"/>
      </w:rPr>
      <w:t xml:space="preserve"> – published December 2019</w:t>
    </w:r>
  </w:p>
  <w:p w14:paraId="235B6598" w14:textId="77777777" w:rsidR="00D07D74" w:rsidRPr="008F654B" w:rsidRDefault="00D07D74"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5C0549"/>
    <w:multiLevelType w:val="hybridMultilevel"/>
    <w:tmpl w:val="BDBC5F2C"/>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8633F84"/>
    <w:multiLevelType w:val="hybridMultilevel"/>
    <w:tmpl w:val="B27CB564"/>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0"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2"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num w:numId="1">
    <w:abstractNumId w:val="7"/>
  </w:num>
  <w:num w:numId="2">
    <w:abstractNumId w:val="9"/>
  </w:num>
  <w:num w:numId="3">
    <w:abstractNumId w:val="4"/>
  </w:num>
  <w:num w:numId="4">
    <w:abstractNumId w:val="0"/>
  </w:num>
  <w:num w:numId="5">
    <w:abstractNumId w:val="11"/>
  </w:num>
  <w:num w:numId="6">
    <w:abstractNumId w:val="3"/>
  </w:num>
  <w:num w:numId="7">
    <w:abstractNumId w:val="8"/>
  </w:num>
  <w:num w:numId="8">
    <w:abstractNumId w:val="2"/>
  </w:num>
  <w:num w:numId="9">
    <w:abstractNumId w:val="12"/>
  </w:num>
  <w:num w:numId="10">
    <w:abstractNumId w:val="5"/>
  </w:num>
  <w:num w:numId="11">
    <w:abstractNumId w:val="14"/>
  </w:num>
  <w:num w:numId="12">
    <w:abstractNumId w:val="13"/>
  </w:num>
  <w:num w:numId="13">
    <w:abstractNumId w:val="10"/>
  </w:num>
  <w:num w:numId="14">
    <w:abstractNumId w:val="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111E7"/>
    <w:rsid w:val="00011F85"/>
    <w:rsid w:val="000232C0"/>
    <w:rsid w:val="00027A53"/>
    <w:rsid w:val="00027E5D"/>
    <w:rsid w:val="00030538"/>
    <w:rsid w:val="000337CB"/>
    <w:rsid w:val="000349F7"/>
    <w:rsid w:val="00041E50"/>
    <w:rsid w:val="0004477A"/>
    <w:rsid w:val="0006280F"/>
    <w:rsid w:val="00063C97"/>
    <w:rsid w:val="00066B67"/>
    <w:rsid w:val="00076F85"/>
    <w:rsid w:val="000770EE"/>
    <w:rsid w:val="00077581"/>
    <w:rsid w:val="00082B7F"/>
    <w:rsid w:val="000836C0"/>
    <w:rsid w:val="00086DA9"/>
    <w:rsid w:val="00091D27"/>
    <w:rsid w:val="000951BC"/>
    <w:rsid w:val="000A22C6"/>
    <w:rsid w:val="000A7AE6"/>
    <w:rsid w:val="000B01AA"/>
    <w:rsid w:val="000B70C1"/>
    <w:rsid w:val="000C22A1"/>
    <w:rsid w:val="000D1FCE"/>
    <w:rsid w:val="000D4C8A"/>
    <w:rsid w:val="000D6631"/>
    <w:rsid w:val="000E0FA7"/>
    <w:rsid w:val="000E1A99"/>
    <w:rsid w:val="000E5989"/>
    <w:rsid w:val="000F0AD2"/>
    <w:rsid w:val="000F19E2"/>
    <w:rsid w:val="000F7678"/>
    <w:rsid w:val="00106E05"/>
    <w:rsid w:val="00110A58"/>
    <w:rsid w:val="00111BEF"/>
    <w:rsid w:val="0011314F"/>
    <w:rsid w:val="00115867"/>
    <w:rsid w:val="001172FB"/>
    <w:rsid w:val="00122152"/>
    <w:rsid w:val="001265F1"/>
    <w:rsid w:val="00132783"/>
    <w:rsid w:val="001359D5"/>
    <w:rsid w:val="001407C7"/>
    <w:rsid w:val="00140AC0"/>
    <w:rsid w:val="00141BA6"/>
    <w:rsid w:val="00141F06"/>
    <w:rsid w:val="001431B0"/>
    <w:rsid w:val="00151B2E"/>
    <w:rsid w:val="00153491"/>
    <w:rsid w:val="00154DD4"/>
    <w:rsid w:val="0015684D"/>
    <w:rsid w:val="00156B86"/>
    <w:rsid w:val="001628EF"/>
    <w:rsid w:val="0016688D"/>
    <w:rsid w:val="00166DBB"/>
    <w:rsid w:val="0017095B"/>
    <w:rsid w:val="00172891"/>
    <w:rsid w:val="001749E2"/>
    <w:rsid w:val="00175F1E"/>
    <w:rsid w:val="00177840"/>
    <w:rsid w:val="00180B32"/>
    <w:rsid w:val="00181659"/>
    <w:rsid w:val="0018179D"/>
    <w:rsid w:val="00181A22"/>
    <w:rsid w:val="00194122"/>
    <w:rsid w:val="00197A10"/>
    <w:rsid w:val="001A0074"/>
    <w:rsid w:val="001A04F5"/>
    <w:rsid w:val="001B19DF"/>
    <w:rsid w:val="001B34CC"/>
    <w:rsid w:val="001B3D9C"/>
    <w:rsid w:val="001B624B"/>
    <w:rsid w:val="001B73EF"/>
    <w:rsid w:val="001C407E"/>
    <w:rsid w:val="001D26E3"/>
    <w:rsid w:val="001D2AC5"/>
    <w:rsid w:val="001D4150"/>
    <w:rsid w:val="001D4D67"/>
    <w:rsid w:val="001D51A8"/>
    <w:rsid w:val="001E0E4F"/>
    <w:rsid w:val="001E1EA1"/>
    <w:rsid w:val="001E5DCD"/>
    <w:rsid w:val="001F111A"/>
    <w:rsid w:val="001F5D2B"/>
    <w:rsid w:val="00201FB1"/>
    <w:rsid w:val="00201FF3"/>
    <w:rsid w:val="0020288F"/>
    <w:rsid w:val="002233B6"/>
    <w:rsid w:val="00224363"/>
    <w:rsid w:val="00227BCE"/>
    <w:rsid w:val="00234379"/>
    <w:rsid w:val="0023517C"/>
    <w:rsid w:val="002409BF"/>
    <w:rsid w:val="00240DE0"/>
    <w:rsid w:val="0024228B"/>
    <w:rsid w:val="002458F2"/>
    <w:rsid w:val="0025069A"/>
    <w:rsid w:val="00250897"/>
    <w:rsid w:val="00252990"/>
    <w:rsid w:val="00253159"/>
    <w:rsid w:val="002540E1"/>
    <w:rsid w:val="00256B9C"/>
    <w:rsid w:val="00264801"/>
    <w:rsid w:val="00266353"/>
    <w:rsid w:val="00267071"/>
    <w:rsid w:val="00273145"/>
    <w:rsid w:val="00273A59"/>
    <w:rsid w:val="00285747"/>
    <w:rsid w:val="00285959"/>
    <w:rsid w:val="00291211"/>
    <w:rsid w:val="00295CC1"/>
    <w:rsid w:val="002A140E"/>
    <w:rsid w:val="002A3DEC"/>
    <w:rsid w:val="002A3F2A"/>
    <w:rsid w:val="002A7F1E"/>
    <w:rsid w:val="002B2C7F"/>
    <w:rsid w:val="002B50C3"/>
    <w:rsid w:val="002B6084"/>
    <w:rsid w:val="002C1EB5"/>
    <w:rsid w:val="002D0772"/>
    <w:rsid w:val="002D51A6"/>
    <w:rsid w:val="002D5B6C"/>
    <w:rsid w:val="002D67B4"/>
    <w:rsid w:val="002E2A88"/>
    <w:rsid w:val="002E3793"/>
    <w:rsid w:val="002E68F2"/>
    <w:rsid w:val="002F08C2"/>
    <w:rsid w:val="002F58B0"/>
    <w:rsid w:val="002F69D4"/>
    <w:rsid w:val="002F6B74"/>
    <w:rsid w:val="00300AC0"/>
    <w:rsid w:val="00303FE2"/>
    <w:rsid w:val="003064EB"/>
    <w:rsid w:val="00307C72"/>
    <w:rsid w:val="00307EDE"/>
    <w:rsid w:val="00311EC3"/>
    <w:rsid w:val="003160DD"/>
    <w:rsid w:val="00321100"/>
    <w:rsid w:val="00321102"/>
    <w:rsid w:val="0032168D"/>
    <w:rsid w:val="00321EDC"/>
    <w:rsid w:val="00323059"/>
    <w:rsid w:val="00323B57"/>
    <w:rsid w:val="003258B8"/>
    <w:rsid w:val="00330B72"/>
    <w:rsid w:val="00333B2C"/>
    <w:rsid w:val="00335DC7"/>
    <w:rsid w:val="00336189"/>
    <w:rsid w:val="0033651E"/>
    <w:rsid w:val="00337310"/>
    <w:rsid w:val="0035668D"/>
    <w:rsid w:val="00357631"/>
    <w:rsid w:val="00363EC3"/>
    <w:rsid w:val="00367582"/>
    <w:rsid w:val="003702B8"/>
    <w:rsid w:val="003702DD"/>
    <w:rsid w:val="00373385"/>
    <w:rsid w:val="00374D16"/>
    <w:rsid w:val="00382AE8"/>
    <w:rsid w:val="00385FC3"/>
    <w:rsid w:val="00392CCE"/>
    <w:rsid w:val="00396103"/>
    <w:rsid w:val="003A0188"/>
    <w:rsid w:val="003A2341"/>
    <w:rsid w:val="003A3FE5"/>
    <w:rsid w:val="003A4791"/>
    <w:rsid w:val="003A4D9C"/>
    <w:rsid w:val="003A62EB"/>
    <w:rsid w:val="003B1302"/>
    <w:rsid w:val="003B56D5"/>
    <w:rsid w:val="003D23B8"/>
    <w:rsid w:val="003D2C3B"/>
    <w:rsid w:val="003D613A"/>
    <w:rsid w:val="003E6317"/>
    <w:rsid w:val="003F35E9"/>
    <w:rsid w:val="003F4B2A"/>
    <w:rsid w:val="003F688D"/>
    <w:rsid w:val="00403EE9"/>
    <w:rsid w:val="0041044A"/>
    <w:rsid w:val="00420CF6"/>
    <w:rsid w:val="00423EDF"/>
    <w:rsid w:val="004244A2"/>
    <w:rsid w:val="004278A5"/>
    <w:rsid w:val="00431823"/>
    <w:rsid w:val="00436D5A"/>
    <w:rsid w:val="00441535"/>
    <w:rsid w:val="00444DC2"/>
    <w:rsid w:val="00452595"/>
    <w:rsid w:val="00462C0B"/>
    <w:rsid w:val="00464B2A"/>
    <w:rsid w:val="00475F0B"/>
    <w:rsid w:val="00480CFA"/>
    <w:rsid w:val="00481B96"/>
    <w:rsid w:val="00485827"/>
    <w:rsid w:val="004859B8"/>
    <w:rsid w:val="0048738F"/>
    <w:rsid w:val="00492518"/>
    <w:rsid w:val="004A0D0A"/>
    <w:rsid w:val="004A3B82"/>
    <w:rsid w:val="004A563E"/>
    <w:rsid w:val="004A6237"/>
    <w:rsid w:val="004C1AF4"/>
    <w:rsid w:val="004C5CEC"/>
    <w:rsid w:val="004D176E"/>
    <w:rsid w:val="004D1FBB"/>
    <w:rsid w:val="004D30E8"/>
    <w:rsid w:val="004E6728"/>
    <w:rsid w:val="004E757E"/>
    <w:rsid w:val="004F2177"/>
    <w:rsid w:val="004F4DA8"/>
    <w:rsid w:val="004F528B"/>
    <w:rsid w:val="004F6F4F"/>
    <w:rsid w:val="00502942"/>
    <w:rsid w:val="005049E6"/>
    <w:rsid w:val="00505D05"/>
    <w:rsid w:val="00506A45"/>
    <w:rsid w:val="00511C08"/>
    <w:rsid w:val="00513403"/>
    <w:rsid w:val="00513A43"/>
    <w:rsid w:val="005140E6"/>
    <w:rsid w:val="005143C8"/>
    <w:rsid w:val="00522D8A"/>
    <w:rsid w:val="0052310D"/>
    <w:rsid w:val="00524013"/>
    <w:rsid w:val="005252CC"/>
    <w:rsid w:val="005279FA"/>
    <w:rsid w:val="00527FBB"/>
    <w:rsid w:val="00530003"/>
    <w:rsid w:val="00532809"/>
    <w:rsid w:val="00533950"/>
    <w:rsid w:val="005346CB"/>
    <w:rsid w:val="0053634B"/>
    <w:rsid w:val="005403F3"/>
    <w:rsid w:val="00542108"/>
    <w:rsid w:val="0054320B"/>
    <w:rsid w:val="00543E4D"/>
    <w:rsid w:val="00550274"/>
    <w:rsid w:val="0055260D"/>
    <w:rsid w:val="00560CA6"/>
    <w:rsid w:val="00564DA5"/>
    <w:rsid w:val="00566C61"/>
    <w:rsid w:val="00575B34"/>
    <w:rsid w:val="005767BE"/>
    <w:rsid w:val="0058063C"/>
    <w:rsid w:val="00583251"/>
    <w:rsid w:val="0058554F"/>
    <w:rsid w:val="0058712B"/>
    <w:rsid w:val="00590891"/>
    <w:rsid w:val="00590DD5"/>
    <w:rsid w:val="005910DD"/>
    <w:rsid w:val="005958DD"/>
    <w:rsid w:val="005A15AC"/>
    <w:rsid w:val="005A25F1"/>
    <w:rsid w:val="005A65DA"/>
    <w:rsid w:val="005A65FA"/>
    <w:rsid w:val="005A71D1"/>
    <w:rsid w:val="005B1F5E"/>
    <w:rsid w:val="005B3294"/>
    <w:rsid w:val="005B3E61"/>
    <w:rsid w:val="005C2FD3"/>
    <w:rsid w:val="005C638F"/>
    <w:rsid w:val="005D37A4"/>
    <w:rsid w:val="005D7671"/>
    <w:rsid w:val="005D76E6"/>
    <w:rsid w:val="005E2436"/>
    <w:rsid w:val="005E3716"/>
    <w:rsid w:val="005E3AD4"/>
    <w:rsid w:val="005F44CA"/>
    <w:rsid w:val="005F459A"/>
    <w:rsid w:val="005F7BCC"/>
    <w:rsid w:val="00600422"/>
    <w:rsid w:val="006023FD"/>
    <w:rsid w:val="00605E52"/>
    <w:rsid w:val="00611458"/>
    <w:rsid w:val="00623360"/>
    <w:rsid w:val="006237EB"/>
    <w:rsid w:val="00626BB5"/>
    <w:rsid w:val="006273B4"/>
    <w:rsid w:val="006338B9"/>
    <w:rsid w:val="006344AD"/>
    <w:rsid w:val="00640B36"/>
    <w:rsid w:val="0064679F"/>
    <w:rsid w:val="00646B8E"/>
    <w:rsid w:val="00650D98"/>
    <w:rsid w:val="00650EA9"/>
    <w:rsid w:val="006515BD"/>
    <w:rsid w:val="00664D2D"/>
    <w:rsid w:val="00664ED6"/>
    <w:rsid w:val="0067637E"/>
    <w:rsid w:val="00681073"/>
    <w:rsid w:val="00682CA3"/>
    <w:rsid w:val="006834E6"/>
    <w:rsid w:val="00684534"/>
    <w:rsid w:val="006864E4"/>
    <w:rsid w:val="006910D4"/>
    <w:rsid w:val="00691845"/>
    <w:rsid w:val="006922AB"/>
    <w:rsid w:val="006974F3"/>
    <w:rsid w:val="006A2D69"/>
    <w:rsid w:val="006B01BA"/>
    <w:rsid w:val="006B16F5"/>
    <w:rsid w:val="006B435A"/>
    <w:rsid w:val="006B733C"/>
    <w:rsid w:val="006C01F4"/>
    <w:rsid w:val="006C40F6"/>
    <w:rsid w:val="006C438F"/>
    <w:rsid w:val="006C4778"/>
    <w:rsid w:val="006D1DD6"/>
    <w:rsid w:val="006D2376"/>
    <w:rsid w:val="006E68AC"/>
    <w:rsid w:val="006F2A3C"/>
    <w:rsid w:val="006F52A0"/>
    <w:rsid w:val="006F700A"/>
    <w:rsid w:val="00704FE2"/>
    <w:rsid w:val="0071088F"/>
    <w:rsid w:val="007116BE"/>
    <w:rsid w:val="007162C8"/>
    <w:rsid w:val="00716E71"/>
    <w:rsid w:val="00724649"/>
    <w:rsid w:val="00725FA9"/>
    <w:rsid w:val="00726F93"/>
    <w:rsid w:val="00733212"/>
    <w:rsid w:val="007350FA"/>
    <w:rsid w:val="007358B1"/>
    <w:rsid w:val="00735EEB"/>
    <w:rsid w:val="00736640"/>
    <w:rsid w:val="00737F41"/>
    <w:rsid w:val="00742821"/>
    <w:rsid w:val="00742BA1"/>
    <w:rsid w:val="00743001"/>
    <w:rsid w:val="00746F3D"/>
    <w:rsid w:val="00751337"/>
    <w:rsid w:val="0075311D"/>
    <w:rsid w:val="007538B8"/>
    <w:rsid w:val="00753EA6"/>
    <w:rsid w:val="00756E0B"/>
    <w:rsid w:val="007579D8"/>
    <w:rsid w:val="00765F2A"/>
    <w:rsid w:val="00774398"/>
    <w:rsid w:val="00775E42"/>
    <w:rsid w:val="00777DAF"/>
    <w:rsid w:val="00782199"/>
    <w:rsid w:val="00783D81"/>
    <w:rsid w:val="00791140"/>
    <w:rsid w:val="007923DE"/>
    <w:rsid w:val="007960BB"/>
    <w:rsid w:val="007A448C"/>
    <w:rsid w:val="007A5DDB"/>
    <w:rsid w:val="007A5E87"/>
    <w:rsid w:val="007A6948"/>
    <w:rsid w:val="007B0254"/>
    <w:rsid w:val="007B731B"/>
    <w:rsid w:val="007B7B80"/>
    <w:rsid w:val="007C1A53"/>
    <w:rsid w:val="007C6271"/>
    <w:rsid w:val="007C6A70"/>
    <w:rsid w:val="007D05B6"/>
    <w:rsid w:val="007D09F4"/>
    <w:rsid w:val="007D1B72"/>
    <w:rsid w:val="007D34FB"/>
    <w:rsid w:val="007D7E1C"/>
    <w:rsid w:val="007E557B"/>
    <w:rsid w:val="007E7F53"/>
    <w:rsid w:val="007F1A1D"/>
    <w:rsid w:val="007F5540"/>
    <w:rsid w:val="00805C16"/>
    <w:rsid w:val="008114ED"/>
    <w:rsid w:val="00815B5C"/>
    <w:rsid w:val="00816AF6"/>
    <w:rsid w:val="0081785F"/>
    <w:rsid w:val="00821B9A"/>
    <w:rsid w:val="0082283C"/>
    <w:rsid w:val="00833452"/>
    <w:rsid w:val="00834574"/>
    <w:rsid w:val="008348D1"/>
    <w:rsid w:val="0084178C"/>
    <w:rsid w:val="008433D0"/>
    <w:rsid w:val="008452AE"/>
    <w:rsid w:val="00846CFB"/>
    <w:rsid w:val="00847693"/>
    <w:rsid w:val="00854407"/>
    <w:rsid w:val="0085493A"/>
    <w:rsid w:val="0085657F"/>
    <w:rsid w:val="00875044"/>
    <w:rsid w:val="00875652"/>
    <w:rsid w:val="0087621A"/>
    <w:rsid w:val="0088444A"/>
    <w:rsid w:val="00885BCA"/>
    <w:rsid w:val="008870B5"/>
    <w:rsid w:val="008916C4"/>
    <w:rsid w:val="00893403"/>
    <w:rsid w:val="00894215"/>
    <w:rsid w:val="008A28FE"/>
    <w:rsid w:val="008A37AB"/>
    <w:rsid w:val="008A575B"/>
    <w:rsid w:val="008B59FE"/>
    <w:rsid w:val="008C0376"/>
    <w:rsid w:val="008C1679"/>
    <w:rsid w:val="008C246F"/>
    <w:rsid w:val="008C24A4"/>
    <w:rsid w:val="008C391D"/>
    <w:rsid w:val="008C5632"/>
    <w:rsid w:val="008C6542"/>
    <w:rsid w:val="008D080E"/>
    <w:rsid w:val="008D0892"/>
    <w:rsid w:val="008D2DEE"/>
    <w:rsid w:val="008E71F1"/>
    <w:rsid w:val="008F0607"/>
    <w:rsid w:val="008F654B"/>
    <w:rsid w:val="008F6AC4"/>
    <w:rsid w:val="008F7B75"/>
    <w:rsid w:val="00900220"/>
    <w:rsid w:val="009014A9"/>
    <w:rsid w:val="00906D44"/>
    <w:rsid w:val="00910CE5"/>
    <w:rsid w:val="009144A3"/>
    <w:rsid w:val="009202A8"/>
    <w:rsid w:val="00921BD5"/>
    <w:rsid w:val="00924D99"/>
    <w:rsid w:val="00924ED2"/>
    <w:rsid w:val="00927013"/>
    <w:rsid w:val="0092716E"/>
    <w:rsid w:val="00930240"/>
    <w:rsid w:val="0094669E"/>
    <w:rsid w:val="00947926"/>
    <w:rsid w:val="00950FC5"/>
    <w:rsid w:val="00953428"/>
    <w:rsid w:val="00955DC8"/>
    <w:rsid w:val="00957276"/>
    <w:rsid w:val="00966D9C"/>
    <w:rsid w:val="0097060C"/>
    <w:rsid w:val="00973AE0"/>
    <w:rsid w:val="009779C4"/>
    <w:rsid w:val="00983A79"/>
    <w:rsid w:val="00986F0B"/>
    <w:rsid w:val="0099575F"/>
    <w:rsid w:val="009A0202"/>
    <w:rsid w:val="009B363E"/>
    <w:rsid w:val="009B63FC"/>
    <w:rsid w:val="009C7C1E"/>
    <w:rsid w:val="009D0B42"/>
    <w:rsid w:val="009D2200"/>
    <w:rsid w:val="009D3024"/>
    <w:rsid w:val="009D5AEE"/>
    <w:rsid w:val="009E1A23"/>
    <w:rsid w:val="009E4BBD"/>
    <w:rsid w:val="009E5E2F"/>
    <w:rsid w:val="009F2BB2"/>
    <w:rsid w:val="009F798B"/>
    <w:rsid w:val="00A013E0"/>
    <w:rsid w:val="00A05404"/>
    <w:rsid w:val="00A11B0E"/>
    <w:rsid w:val="00A1486F"/>
    <w:rsid w:val="00A17C96"/>
    <w:rsid w:val="00A21115"/>
    <w:rsid w:val="00A22EFF"/>
    <w:rsid w:val="00A244A6"/>
    <w:rsid w:val="00A25724"/>
    <w:rsid w:val="00A262E3"/>
    <w:rsid w:val="00A313EB"/>
    <w:rsid w:val="00A34941"/>
    <w:rsid w:val="00A376CD"/>
    <w:rsid w:val="00A40AAD"/>
    <w:rsid w:val="00A44E62"/>
    <w:rsid w:val="00A50730"/>
    <w:rsid w:val="00A5583D"/>
    <w:rsid w:val="00A563A2"/>
    <w:rsid w:val="00A56B4D"/>
    <w:rsid w:val="00A621D2"/>
    <w:rsid w:val="00A62A91"/>
    <w:rsid w:val="00A66B83"/>
    <w:rsid w:val="00A67ED7"/>
    <w:rsid w:val="00A71FE0"/>
    <w:rsid w:val="00A72F1E"/>
    <w:rsid w:val="00A8202B"/>
    <w:rsid w:val="00A822B7"/>
    <w:rsid w:val="00A82C4D"/>
    <w:rsid w:val="00A844B9"/>
    <w:rsid w:val="00A927B4"/>
    <w:rsid w:val="00A94332"/>
    <w:rsid w:val="00A961BB"/>
    <w:rsid w:val="00A96C43"/>
    <w:rsid w:val="00AA1258"/>
    <w:rsid w:val="00AA12C3"/>
    <w:rsid w:val="00AA5C99"/>
    <w:rsid w:val="00AA5F02"/>
    <w:rsid w:val="00AB2AF5"/>
    <w:rsid w:val="00AB4144"/>
    <w:rsid w:val="00AC1981"/>
    <w:rsid w:val="00AD26A8"/>
    <w:rsid w:val="00AD2889"/>
    <w:rsid w:val="00AE035B"/>
    <w:rsid w:val="00AE4A35"/>
    <w:rsid w:val="00AE4B4F"/>
    <w:rsid w:val="00AE7336"/>
    <w:rsid w:val="00AE7BC6"/>
    <w:rsid w:val="00AE7C4B"/>
    <w:rsid w:val="00AF2643"/>
    <w:rsid w:val="00AF6908"/>
    <w:rsid w:val="00B03F04"/>
    <w:rsid w:val="00B06D08"/>
    <w:rsid w:val="00B07DC5"/>
    <w:rsid w:val="00B12016"/>
    <w:rsid w:val="00B14BB7"/>
    <w:rsid w:val="00B17E0F"/>
    <w:rsid w:val="00B22D74"/>
    <w:rsid w:val="00B243ED"/>
    <w:rsid w:val="00B31A39"/>
    <w:rsid w:val="00B3397E"/>
    <w:rsid w:val="00B33B2A"/>
    <w:rsid w:val="00B4455A"/>
    <w:rsid w:val="00B60D7A"/>
    <w:rsid w:val="00B62C4B"/>
    <w:rsid w:val="00B66FA7"/>
    <w:rsid w:val="00B80EA1"/>
    <w:rsid w:val="00B86ED7"/>
    <w:rsid w:val="00B90B64"/>
    <w:rsid w:val="00B92C60"/>
    <w:rsid w:val="00B94282"/>
    <w:rsid w:val="00B96AA1"/>
    <w:rsid w:val="00BA38F9"/>
    <w:rsid w:val="00BA76A0"/>
    <w:rsid w:val="00BB04D3"/>
    <w:rsid w:val="00BB30F7"/>
    <w:rsid w:val="00BB3DCF"/>
    <w:rsid w:val="00BB5EC6"/>
    <w:rsid w:val="00BC59F9"/>
    <w:rsid w:val="00BC5C5E"/>
    <w:rsid w:val="00BE0370"/>
    <w:rsid w:val="00BE469B"/>
    <w:rsid w:val="00BE7EA7"/>
    <w:rsid w:val="00BF67AD"/>
    <w:rsid w:val="00C00BC6"/>
    <w:rsid w:val="00C03D89"/>
    <w:rsid w:val="00C03E9D"/>
    <w:rsid w:val="00C05FFD"/>
    <w:rsid w:val="00C1027A"/>
    <w:rsid w:val="00C10E71"/>
    <w:rsid w:val="00C11F93"/>
    <w:rsid w:val="00C12826"/>
    <w:rsid w:val="00C133B1"/>
    <w:rsid w:val="00C135E4"/>
    <w:rsid w:val="00C147F1"/>
    <w:rsid w:val="00C15118"/>
    <w:rsid w:val="00C20711"/>
    <w:rsid w:val="00C23667"/>
    <w:rsid w:val="00C23782"/>
    <w:rsid w:val="00C23D82"/>
    <w:rsid w:val="00C354EF"/>
    <w:rsid w:val="00C36274"/>
    <w:rsid w:val="00C40179"/>
    <w:rsid w:val="00C413D5"/>
    <w:rsid w:val="00C4404A"/>
    <w:rsid w:val="00C542A1"/>
    <w:rsid w:val="00C60542"/>
    <w:rsid w:val="00C60946"/>
    <w:rsid w:val="00C6226B"/>
    <w:rsid w:val="00C6302A"/>
    <w:rsid w:val="00C66ECF"/>
    <w:rsid w:val="00C75D69"/>
    <w:rsid w:val="00C760C0"/>
    <w:rsid w:val="00C809DB"/>
    <w:rsid w:val="00C911DF"/>
    <w:rsid w:val="00C92E22"/>
    <w:rsid w:val="00C9497C"/>
    <w:rsid w:val="00C95CA9"/>
    <w:rsid w:val="00CA1AF9"/>
    <w:rsid w:val="00CA5BF4"/>
    <w:rsid w:val="00CB0554"/>
    <w:rsid w:val="00CB1421"/>
    <w:rsid w:val="00CB6A9C"/>
    <w:rsid w:val="00CC363E"/>
    <w:rsid w:val="00CC5E7C"/>
    <w:rsid w:val="00CD4193"/>
    <w:rsid w:val="00CD562E"/>
    <w:rsid w:val="00CE0483"/>
    <w:rsid w:val="00CE2B7F"/>
    <w:rsid w:val="00CF2326"/>
    <w:rsid w:val="00CF50E5"/>
    <w:rsid w:val="00D0663D"/>
    <w:rsid w:val="00D07A8A"/>
    <w:rsid w:val="00D07D74"/>
    <w:rsid w:val="00D142ED"/>
    <w:rsid w:val="00D20707"/>
    <w:rsid w:val="00D23F43"/>
    <w:rsid w:val="00D24BD7"/>
    <w:rsid w:val="00D254B7"/>
    <w:rsid w:val="00D2796B"/>
    <w:rsid w:val="00D4179D"/>
    <w:rsid w:val="00D43063"/>
    <w:rsid w:val="00D44366"/>
    <w:rsid w:val="00D47001"/>
    <w:rsid w:val="00D51BDD"/>
    <w:rsid w:val="00D53C71"/>
    <w:rsid w:val="00D620F1"/>
    <w:rsid w:val="00D6717C"/>
    <w:rsid w:val="00D74572"/>
    <w:rsid w:val="00D76796"/>
    <w:rsid w:val="00D8250D"/>
    <w:rsid w:val="00D83030"/>
    <w:rsid w:val="00D83290"/>
    <w:rsid w:val="00D8709C"/>
    <w:rsid w:val="00D943E6"/>
    <w:rsid w:val="00D97CB9"/>
    <w:rsid w:val="00DA21B0"/>
    <w:rsid w:val="00DA27E4"/>
    <w:rsid w:val="00DA2829"/>
    <w:rsid w:val="00DB271C"/>
    <w:rsid w:val="00DB28AD"/>
    <w:rsid w:val="00DC3017"/>
    <w:rsid w:val="00DC3E9F"/>
    <w:rsid w:val="00DD72C9"/>
    <w:rsid w:val="00DE073F"/>
    <w:rsid w:val="00DE3340"/>
    <w:rsid w:val="00DE4738"/>
    <w:rsid w:val="00DE504C"/>
    <w:rsid w:val="00DE5CF8"/>
    <w:rsid w:val="00DE6036"/>
    <w:rsid w:val="00DF641D"/>
    <w:rsid w:val="00E00B42"/>
    <w:rsid w:val="00E014AB"/>
    <w:rsid w:val="00E01D71"/>
    <w:rsid w:val="00E03020"/>
    <w:rsid w:val="00E069E7"/>
    <w:rsid w:val="00E1161D"/>
    <w:rsid w:val="00E123B2"/>
    <w:rsid w:val="00E15545"/>
    <w:rsid w:val="00E1569C"/>
    <w:rsid w:val="00E17B54"/>
    <w:rsid w:val="00E20142"/>
    <w:rsid w:val="00E238DD"/>
    <w:rsid w:val="00E2689D"/>
    <w:rsid w:val="00E268BB"/>
    <w:rsid w:val="00E36CEE"/>
    <w:rsid w:val="00E425D0"/>
    <w:rsid w:val="00E51816"/>
    <w:rsid w:val="00E52212"/>
    <w:rsid w:val="00E5289F"/>
    <w:rsid w:val="00E533A1"/>
    <w:rsid w:val="00E57BC5"/>
    <w:rsid w:val="00E653BE"/>
    <w:rsid w:val="00E65A98"/>
    <w:rsid w:val="00E71C5A"/>
    <w:rsid w:val="00E75F72"/>
    <w:rsid w:val="00E766B7"/>
    <w:rsid w:val="00E776C3"/>
    <w:rsid w:val="00E77BC3"/>
    <w:rsid w:val="00E81791"/>
    <w:rsid w:val="00E83AFD"/>
    <w:rsid w:val="00E90579"/>
    <w:rsid w:val="00E92014"/>
    <w:rsid w:val="00E94C99"/>
    <w:rsid w:val="00E95545"/>
    <w:rsid w:val="00E97077"/>
    <w:rsid w:val="00EA2989"/>
    <w:rsid w:val="00EA6C79"/>
    <w:rsid w:val="00EB6DFA"/>
    <w:rsid w:val="00EC0ED1"/>
    <w:rsid w:val="00EC2AFB"/>
    <w:rsid w:val="00EC6D99"/>
    <w:rsid w:val="00EE26BB"/>
    <w:rsid w:val="00EE26D7"/>
    <w:rsid w:val="00EF0290"/>
    <w:rsid w:val="00EF56B4"/>
    <w:rsid w:val="00EF64B1"/>
    <w:rsid w:val="00F00CB7"/>
    <w:rsid w:val="00F1484E"/>
    <w:rsid w:val="00F1655E"/>
    <w:rsid w:val="00F31899"/>
    <w:rsid w:val="00F3286B"/>
    <w:rsid w:val="00F3412F"/>
    <w:rsid w:val="00F415BC"/>
    <w:rsid w:val="00F43E8B"/>
    <w:rsid w:val="00F50357"/>
    <w:rsid w:val="00F53556"/>
    <w:rsid w:val="00F54E67"/>
    <w:rsid w:val="00F5579D"/>
    <w:rsid w:val="00F626E2"/>
    <w:rsid w:val="00F62BE9"/>
    <w:rsid w:val="00F67B50"/>
    <w:rsid w:val="00F67C12"/>
    <w:rsid w:val="00F75690"/>
    <w:rsid w:val="00F76B0B"/>
    <w:rsid w:val="00F811FF"/>
    <w:rsid w:val="00F82490"/>
    <w:rsid w:val="00F83CCC"/>
    <w:rsid w:val="00F847A3"/>
    <w:rsid w:val="00F864A6"/>
    <w:rsid w:val="00F921B5"/>
    <w:rsid w:val="00F93046"/>
    <w:rsid w:val="00F941A9"/>
    <w:rsid w:val="00F95CAF"/>
    <w:rsid w:val="00F95DD7"/>
    <w:rsid w:val="00FA0618"/>
    <w:rsid w:val="00FA29BF"/>
    <w:rsid w:val="00FA6964"/>
    <w:rsid w:val="00FB37D7"/>
    <w:rsid w:val="00FB3801"/>
    <w:rsid w:val="00FC03B4"/>
    <w:rsid w:val="00FC094E"/>
    <w:rsid w:val="00FC227F"/>
    <w:rsid w:val="00FC4847"/>
    <w:rsid w:val="00FC496C"/>
    <w:rsid w:val="00FC49E6"/>
    <w:rsid w:val="00FC60AE"/>
    <w:rsid w:val="00FC6619"/>
    <w:rsid w:val="00FD41C3"/>
    <w:rsid w:val="00FD64D1"/>
    <w:rsid w:val="00FD72BA"/>
    <w:rsid w:val="00FE187A"/>
    <w:rsid w:val="00FE28C5"/>
    <w:rsid w:val="00FE34C9"/>
    <w:rsid w:val="00FF16ED"/>
    <w:rsid w:val="00FF1A86"/>
    <w:rsid w:val="00FF318B"/>
    <w:rsid w:val="00FF3EFB"/>
    <w:rsid w:val="00FF45D0"/>
    <w:rsid w:val="00FF5175"/>
    <w:rsid w:val="00FF57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5B63D6"/>
  <w15:docId w15:val="{6B7FF6AF-CAA8-4C54-8951-2D9E73F4F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5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ED01A-0DC0-41BB-B5AB-45332394A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8248</Words>
  <Characters>4701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0</cp:revision>
  <dcterms:created xsi:type="dcterms:W3CDTF">2020-01-29T00:22:00Z</dcterms:created>
  <dcterms:modified xsi:type="dcterms:W3CDTF">2021-07-29T00:26:00Z</dcterms:modified>
</cp:coreProperties>
</file>